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8B6098" w14:textId="77777777" w:rsidR="004E1607" w:rsidRDefault="004E1607" w:rsidP="00EE0AED">
      <w:pPr>
        <w:pStyle w:val="Title"/>
      </w:pPr>
    </w:p>
    <w:p w14:paraId="4D0566AF" w14:textId="77777777" w:rsidR="006473CD" w:rsidRPr="00EE0AED" w:rsidRDefault="006473CD" w:rsidP="00EE0AED">
      <w:pPr>
        <w:pStyle w:val="Title"/>
      </w:pPr>
      <w:r w:rsidRPr="00EE0AED">
        <w:t xml:space="preserve">Host </w:t>
      </w:r>
      <w:proofErr w:type="spellStart"/>
      <w:r w:rsidRPr="00EE0AED">
        <w:t>allometry</w:t>
      </w:r>
      <w:proofErr w:type="spellEnd"/>
      <w:r w:rsidRPr="00EE0AED">
        <w:t xml:space="preserve"> influence</w:t>
      </w:r>
      <w:r w:rsidR="001E7B91" w:rsidRPr="00EE0AED">
        <w:t>s</w:t>
      </w:r>
      <w:r w:rsidRPr="00EE0AED">
        <w:t xml:space="preserve"> the evolution of host range: theory and meta-analysis</w:t>
      </w:r>
    </w:p>
    <w:p w14:paraId="63411BA4" w14:textId="77777777" w:rsidR="006473CD" w:rsidRPr="006473CD" w:rsidRDefault="006473CD" w:rsidP="001E7B91">
      <w:pPr>
        <w:pStyle w:val="02Authornames"/>
        <w:spacing w:line="240" w:lineRule="auto"/>
      </w:pPr>
      <w:r w:rsidRPr="006473CD">
        <w:rPr>
          <w:sz w:val="24"/>
          <w:szCs w:val="24"/>
        </w:rPr>
        <w:t>Josephine G. Walker</w:t>
      </w:r>
      <w:r w:rsidR="00D86F34">
        <w:rPr>
          <w:sz w:val="24"/>
          <w:szCs w:val="24"/>
        </w:rPr>
        <w:t>*</w:t>
      </w:r>
      <w:r w:rsidRPr="006473CD">
        <w:rPr>
          <w:sz w:val="24"/>
          <w:szCs w:val="24"/>
        </w:rPr>
        <w:t>, Amy Hurford,</w:t>
      </w:r>
      <w:r w:rsidR="0087542F">
        <w:rPr>
          <w:sz w:val="24"/>
          <w:szCs w:val="24"/>
        </w:rPr>
        <w:t xml:space="preserve"> Jo Cable, Amy R. Ellison, Stephen J. Price, </w:t>
      </w:r>
      <w:r w:rsidRPr="006473CD">
        <w:rPr>
          <w:sz w:val="24"/>
          <w:szCs w:val="24"/>
        </w:rPr>
        <w:t>Mark Viney, and Clayton E. Cressler</w:t>
      </w:r>
    </w:p>
    <w:p w14:paraId="53CE5B23" w14:textId="77777777" w:rsidR="006473CD" w:rsidRDefault="006473CD" w:rsidP="006473CD">
      <w:pPr>
        <w:pStyle w:val="05Keywords"/>
        <w:rPr>
          <w:sz w:val="24"/>
          <w:szCs w:val="24"/>
        </w:rPr>
      </w:pPr>
      <w:r w:rsidRPr="006473CD">
        <w:rPr>
          <w:b/>
          <w:sz w:val="24"/>
          <w:szCs w:val="24"/>
        </w:rPr>
        <w:t>Keywords:</w:t>
      </w:r>
      <w:r w:rsidRPr="006473CD">
        <w:rPr>
          <w:sz w:val="24"/>
          <w:szCs w:val="24"/>
        </w:rPr>
        <w:t xml:space="preserve"> </w:t>
      </w:r>
      <w:r w:rsidR="00961C62">
        <w:rPr>
          <w:sz w:val="24"/>
          <w:szCs w:val="24"/>
        </w:rPr>
        <w:t>fish</w:t>
      </w:r>
      <w:r w:rsidR="005E6190">
        <w:rPr>
          <w:sz w:val="24"/>
          <w:szCs w:val="24"/>
        </w:rPr>
        <w:t xml:space="preserve">, </w:t>
      </w:r>
      <w:proofErr w:type="spellStart"/>
      <w:r w:rsidR="005E6190">
        <w:rPr>
          <w:sz w:val="24"/>
          <w:szCs w:val="24"/>
        </w:rPr>
        <w:t>macroparasites</w:t>
      </w:r>
      <w:proofErr w:type="spellEnd"/>
      <w:r w:rsidR="005E6190">
        <w:rPr>
          <w:sz w:val="24"/>
          <w:szCs w:val="24"/>
        </w:rPr>
        <w:t xml:space="preserve">, </w:t>
      </w:r>
      <w:proofErr w:type="spellStart"/>
      <w:r w:rsidR="00437A17">
        <w:rPr>
          <w:sz w:val="24"/>
          <w:szCs w:val="24"/>
        </w:rPr>
        <w:t>generalis</w:t>
      </w:r>
      <w:r w:rsidR="00C30ACA">
        <w:rPr>
          <w:sz w:val="24"/>
          <w:szCs w:val="24"/>
        </w:rPr>
        <w:t>m</w:t>
      </w:r>
      <w:proofErr w:type="spellEnd"/>
      <w:r w:rsidR="00C30ACA">
        <w:rPr>
          <w:sz w:val="24"/>
          <w:szCs w:val="24"/>
        </w:rPr>
        <w:t>, specialism</w:t>
      </w:r>
      <w:r w:rsidR="00B57645">
        <w:rPr>
          <w:sz w:val="24"/>
          <w:szCs w:val="24"/>
        </w:rPr>
        <w:t xml:space="preserve">, </w:t>
      </w:r>
      <w:del w:id="0" w:author="JG Walker" w:date="2016-07-01T10:50:00Z">
        <w:r w:rsidR="00B57645" w:rsidDel="008231C6">
          <w:rPr>
            <w:sz w:val="24"/>
            <w:szCs w:val="24"/>
          </w:rPr>
          <w:delText>allometry</w:delText>
        </w:r>
      </w:del>
      <w:proofErr w:type="gramStart"/>
      <w:ins w:id="1" w:author="JG Walker" w:date="2016-07-01T10:50:00Z">
        <w:r w:rsidR="008231C6">
          <w:rPr>
            <w:sz w:val="24"/>
            <w:szCs w:val="24"/>
          </w:rPr>
          <w:t>evolutionary</w:t>
        </w:r>
        <w:proofErr w:type="gramEnd"/>
        <w:r w:rsidR="008231C6">
          <w:rPr>
            <w:sz w:val="24"/>
            <w:szCs w:val="24"/>
          </w:rPr>
          <w:t xml:space="preserve"> invasion</w:t>
        </w:r>
      </w:ins>
    </w:p>
    <w:p w14:paraId="2E8B3185" w14:textId="77777777" w:rsidR="004D246A" w:rsidRPr="006473CD" w:rsidRDefault="004D246A" w:rsidP="004D246A">
      <w:pPr>
        <w:pStyle w:val="05Keywords"/>
        <w:jc w:val="left"/>
        <w:rPr>
          <w:sz w:val="24"/>
          <w:szCs w:val="24"/>
        </w:rPr>
      </w:pPr>
    </w:p>
    <w:p w14:paraId="2CF7930F" w14:textId="77777777" w:rsidR="006473CD" w:rsidRPr="006473CD" w:rsidRDefault="006473CD" w:rsidP="006473CD">
      <w:pPr>
        <w:pStyle w:val="X1Textlinedonotuse"/>
        <w:jc w:val="left"/>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6095"/>
        <w:gridCol w:w="1355"/>
      </w:tblGrid>
      <w:tr w:rsidR="006473CD" w:rsidRPr="006473CD" w14:paraId="32E09E06" w14:textId="77777777" w:rsidTr="00D774E2">
        <w:tc>
          <w:tcPr>
            <w:tcW w:w="2235" w:type="dxa"/>
            <w:shd w:val="clear" w:color="auto" w:fill="auto"/>
          </w:tcPr>
          <w:p w14:paraId="30D174D3" w14:textId="77777777" w:rsidR="006473CD" w:rsidRPr="006473CD" w:rsidRDefault="006473CD" w:rsidP="00D774E2">
            <w:pPr>
              <w:jc w:val="both"/>
            </w:pPr>
            <w:commentRangeStart w:id="2"/>
            <w:r w:rsidRPr="006473CD">
              <w:t>Name</w:t>
            </w:r>
            <w:commentRangeEnd w:id="2"/>
            <w:r w:rsidR="00194D56">
              <w:rPr>
                <w:rStyle w:val="CommentReference"/>
              </w:rPr>
              <w:commentReference w:id="2"/>
            </w:r>
          </w:p>
        </w:tc>
        <w:tc>
          <w:tcPr>
            <w:tcW w:w="6095" w:type="dxa"/>
            <w:shd w:val="clear" w:color="auto" w:fill="auto"/>
          </w:tcPr>
          <w:p w14:paraId="6E7B9C57" w14:textId="77777777" w:rsidR="006473CD" w:rsidRPr="006473CD" w:rsidRDefault="006473CD" w:rsidP="00D774E2">
            <w:pPr>
              <w:jc w:val="both"/>
            </w:pPr>
            <w:r w:rsidRPr="006473CD">
              <w:t>Affiliations</w:t>
            </w:r>
          </w:p>
        </w:tc>
        <w:tc>
          <w:tcPr>
            <w:tcW w:w="1355" w:type="dxa"/>
            <w:shd w:val="clear" w:color="auto" w:fill="auto"/>
          </w:tcPr>
          <w:p w14:paraId="17299FB5" w14:textId="77777777" w:rsidR="006473CD" w:rsidRPr="006473CD" w:rsidRDefault="006473CD" w:rsidP="00D774E2">
            <w:pPr>
              <w:jc w:val="both"/>
            </w:pPr>
            <w:r w:rsidRPr="006473CD">
              <w:t>ORCID</w:t>
            </w:r>
          </w:p>
        </w:tc>
      </w:tr>
      <w:tr w:rsidR="006473CD" w:rsidRPr="006473CD" w14:paraId="245B101D" w14:textId="77777777" w:rsidTr="00D774E2">
        <w:tc>
          <w:tcPr>
            <w:tcW w:w="2235" w:type="dxa"/>
            <w:shd w:val="clear" w:color="auto" w:fill="auto"/>
          </w:tcPr>
          <w:p w14:paraId="6E1B19A7" w14:textId="77777777" w:rsidR="006473CD" w:rsidRPr="006473CD" w:rsidRDefault="006473CD" w:rsidP="00D774E2">
            <w:pPr>
              <w:jc w:val="both"/>
            </w:pPr>
            <w:r w:rsidRPr="006473CD">
              <w:t>Jo Cable</w:t>
            </w:r>
          </w:p>
        </w:tc>
        <w:tc>
          <w:tcPr>
            <w:tcW w:w="6095" w:type="dxa"/>
            <w:shd w:val="clear" w:color="auto" w:fill="auto"/>
          </w:tcPr>
          <w:p w14:paraId="20B414D4" w14:textId="77777777" w:rsidR="006473CD" w:rsidRPr="006473CD" w:rsidRDefault="006473CD" w:rsidP="00D774E2">
            <w:pPr>
              <w:jc w:val="both"/>
            </w:pPr>
            <w:r w:rsidRPr="006473CD">
              <w:t>School of Biosciences, Cardiff University, Cardiff CF10 3AX, UK</w:t>
            </w:r>
          </w:p>
        </w:tc>
        <w:tc>
          <w:tcPr>
            <w:tcW w:w="1355" w:type="dxa"/>
            <w:shd w:val="clear" w:color="auto" w:fill="auto"/>
          </w:tcPr>
          <w:p w14:paraId="378FD7EA" w14:textId="77777777" w:rsidR="006473CD" w:rsidRPr="006473CD" w:rsidRDefault="006473CD" w:rsidP="00D774E2">
            <w:pPr>
              <w:jc w:val="both"/>
            </w:pPr>
            <w:r w:rsidRPr="006473CD">
              <w:t>0000-0002-8510-7055</w:t>
            </w:r>
          </w:p>
        </w:tc>
      </w:tr>
      <w:tr w:rsidR="006473CD" w:rsidRPr="006473CD" w14:paraId="79B1A568" w14:textId="77777777" w:rsidTr="00D774E2">
        <w:tc>
          <w:tcPr>
            <w:tcW w:w="2235" w:type="dxa"/>
            <w:shd w:val="clear" w:color="auto" w:fill="auto"/>
          </w:tcPr>
          <w:p w14:paraId="5485F5C9" w14:textId="77777777" w:rsidR="006473CD" w:rsidRPr="006473CD" w:rsidRDefault="006473CD" w:rsidP="00D774E2">
            <w:pPr>
              <w:jc w:val="both"/>
            </w:pPr>
            <w:r w:rsidRPr="006473CD">
              <w:t>Clay Cressler</w:t>
            </w:r>
          </w:p>
        </w:tc>
        <w:tc>
          <w:tcPr>
            <w:tcW w:w="6095" w:type="dxa"/>
            <w:shd w:val="clear" w:color="auto" w:fill="auto"/>
          </w:tcPr>
          <w:p w14:paraId="32330446" w14:textId="77777777" w:rsidR="006473CD" w:rsidRPr="00CB63FD" w:rsidRDefault="00CB63FD" w:rsidP="00EE0AED">
            <w:r w:rsidRPr="00EE0AED">
              <w:t>School of Biological Sciences, University of Nebraska-Lincoln</w:t>
            </w:r>
            <w:r w:rsidRPr="00CB63FD">
              <w:t xml:space="preserve">, </w:t>
            </w:r>
            <w:r w:rsidRPr="00EE0AED">
              <w:t xml:space="preserve">424 </w:t>
            </w:r>
            <w:proofErr w:type="spellStart"/>
            <w:r w:rsidRPr="00EE0AED">
              <w:t>Manter</w:t>
            </w:r>
            <w:proofErr w:type="spellEnd"/>
            <w:r w:rsidRPr="00EE0AED">
              <w:t xml:space="preserve"> Hall</w:t>
            </w:r>
            <w:r w:rsidRPr="00CB63FD">
              <w:t xml:space="preserve">, </w:t>
            </w:r>
            <w:r w:rsidRPr="00EE0AED">
              <w:t>1104 T St.</w:t>
            </w:r>
            <w:r w:rsidRPr="00CB63FD">
              <w:t xml:space="preserve">, </w:t>
            </w:r>
            <w:r w:rsidRPr="00EE0AED">
              <w:t>Lincoln, NE 68588-0118</w:t>
            </w:r>
            <w:r>
              <w:t>, USA</w:t>
            </w:r>
          </w:p>
        </w:tc>
        <w:tc>
          <w:tcPr>
            <w:tcW w:w="1355" w:type="dxa"/>
            <w:shd w:val="clear" w:color="auto" w:fill="auto"/>
          </w:tcPr>
          <w:p w14:paraId="6A37CC9D" w14:textId="77777777" w:rsidR="006473CD" w:rsidRPr="006473CD" w:rsidRDefault="006473CD" w:rsidP="00D774E2">
            <w:pPr>
              <w:jc w:val="both"/>
            </w:pPr>
          </w:p>
        </w:tc>
      </w:tr>
      <w:tr w:rsidR="006473CD" w:rsidRPr="006473CD" w14:paraId="5FA6EE17" w14:textId="77777777" w:rsidTr="00D774E2">
        <w:tc>
          <w:tcPr>
            <w:tcW w:w="2235" w:type="dxa"/>
            <w:shd w:val="clear" w:color="auto" w:fill="auto"/>
          </w:tcPr>
          <w:p w14:paraId="2F238915" w14:textId="77777777" w:rsidR="006473CD" w:rsidRPr="006473CD" w:rsidRDefault="006473CD" w:rsidP="00D774E2">
            <w:pPr>
              <w:jc w:val="both"/>
            </w:pPr>
            <w:r w:rsidRPr="006473CD">
              <w:t>Amy Ellison</w:t>
            </w:r>
          </w:p>
        </w:tc>
        <w:tc>
          <w:tcPr>
            <w:tcW w:w="6095" w:type="dxa"/>
            <w:shd w:val="clear" w:color="auto" w:fill="auto"/>
          </w:tcPr>
          <w:p w14:paraId="014EBFAD" w14:textId="77777777" w:rsidR="006473CD" w:rsidRPr="006473CD" w:rsidRDefault="006473CD" w:rsidP="00D774E2">
            <w:pPr>
              <w:jc w:val="both"/>
            </w:pPr>
            <w:r w:rsidRPr="006473CD">
              <w:t>School of Biosciences, Cardiff University, Cardiff CF10 3AX, UK</w:t>
            </w:r>
          </w:p>
        </w:tc>
        <w:tc>
          <w:tcPr>
            <w:tcW w:w="1355" w:type="dxa"/>
            <w:shd w:val="clear" w:color="auto" w:fill="auto"/>
          </w:tcPr>
          <w:p w14:paraId="451C098B" w14:textId="77777777" w:rsidR="006473CD" w:rsidRPr="006473CD" w:rsidRDefault="006473CD" w:rsidP="00D774E2">
            <w:pPr>
              <w:jc w:val="both"/>
            </w:pPr>
          </w:p>
        </w:tc>
      </w:tr>
      <w:tr w:rsidR="006473CD" w:rsidRPr="006473CD" w14:paraId="6A3CCFA0" w14:textId="77777777" w:rsidTr="00D774E2">
        <w:tc>
          <w:tcPr>
            <w:tcW w:w="2235" w:type="dxa"/>
            <w:shd w:val="clear" w:color="auto" w:fill="auto"/>
          </w:tcPr>
          <w:p w14:paraId="2208D06F" w14:textId="77777777" w:rsidR="006473CD" w:rsidRPr="006473CD" w:rsidRDefault="006473CD" w:rsidP="00D774E2">
            <w:pPr>
              <w:jc w:val="both"/>
            </w:pPr>
            <w:r w:rsidRPr="006473CD">
              <w:t xml:space="preserve">Amy </w:t>
            </w:r>
            <w:proofErr w:type="spellStart"/>
            <w:r w:rsidRPr="006473CD">
              <w:t>Hurford</w:t>
            </w:r>
            <w:proofErr w:type="spellEnd"/>
          </w:p>
        </w:tc>
        <w:tc>
          <w:tcPr>
            <w:tcW w:w="6095" w:type="dxa"/>
            <w:shd w:val="clear" w:color="auto" w:fill="auto"/>
          </w:tcPr>
          <w:p w14:paraId="4730F144" w14:textId="77777777" w:rsidR="00D603F3" w:rsidRPr="00EE0AED" w:rsidRDefault="00D603F3" w:rsidP="00CB63FD">
            <w:r w:rsidRPr="00CB63FD">
              <w:t xml:space="preserve">- </w:t>
            </w:r>
            <w:r w:rsidRPr="00EE0AED">
              <w:t>Department of Biology, Memorial University of Newfoundland, St. John's, NL, A1B 3X9</w:t>
            </w:r>
            <w:r w:rsidR="005E3143">
              <w:t>, Canada</w:t>
            </w:r>
          </w:p>
          <w:p w14:paraId="3BA4875C" w14:textId="77777777" w:rsidR="006473CD" w:rsidRPr="00EE0AED" w:rsidRDefault="00D603F3" w:rsidP="00EE0AED">
            <w:pPr>
              <w:rPr>
                <w:rFonts w:ascii="Times" w:hAnsi="Times"/>
                <w:lang w:eastAsia="en-US"/>
              </w:rPr>
            </w:pPr>
            <w:r w:rsidRPr="00CB63FD">
              <w:t xml:space="preserve">- </w:t>
            </w:r>
            <w:r w:rsidRPr="00EE0AED">
              <w:t>Department of Mathematics and Statistics, Memorial University of Newfoundland, St. John's, NL, A1C 5S7</w:t>
            </w:r>
            <w:r w:rsidR="005E3143">
              <w:t>, Canada</w:t>
            </w:r>
          </w:p>
        </w:tc>
        <w:tc>
          <w:tcPr>
            <w:tcW w:w="1355" w:type="dxa"/>
            <w:shd w:val="clear" w:color="auto" w:fill="auto"/>
          </w:tcPr>
          <w:p w14:paraId="31E99D1A" w14:textId="77777777" w:rsidR="006473CD" w:rsidRPr="006473CD" w:rsidRDefault="006473CD" w:rsidP="00D774E2">
            <w:pPr>
              <w:jc w:val="both"/>
            </w:pPr>
          </w:p>
        </w:tc>
      </w:tr>
      <w:tr w:rsidR="006473CD" w:rsidRPr="006473CD" w14:paraId="5FBBA375" w14:textId="77777777" w:rsidTr="00D774E2">
        <w:tc>
          <w:tcPr>
            <w:tcW w:w="2235" w:type="dxa"/>
            <w:shd w:val="clear" w:color="auto" w:fill="auto"/>
          </w:tcPr>
          <w:p w14:paraId="39F61D85" w14:textId="77777777" w:rsidR="006473CD" w:rsidRPr="006473CD" w:rsidRDefault="006473CD" w:rsidP="00D774E2">
            <w:pPr>
              <w:jc w:val="both"/>
            </w:pPr>
            <w:r w:rsidRPr="006473CD">
              <w:t>Stephen J. Price</w:t>
            </w:r>
          </w:p>
        </w:tc>
        <w:tc>
          <w:tcPr>
            <w:tcW w:w="6095" w:type="dxa"/>
            <w:shd w:val="clear" w:color="auto" w:fill="auto"/>
          </w:tcPr>
          <w:p w14:paraId="31D73C7A" w14:textId="77777777" w:rsidR="006473CD" w:rsidRPr="006473CD" w:rsidRDefault="006473CD" w:rsidP="00D774E2">
            <w:pPr>
              <w:jc w:val="both"/>
            </w:pPr>
            <w:r w:rsidRPr="006473CD">
              <w:t>UCL Genetics Institute, Gower Street, London WC1E 6BT, UK</w:t>
            </w:r>
          </w:p>
        </w:tc>
        <w:tc>
          <w:tcPr>
            <w:tcW w:w="1355" w:type="dxa"/>
            <w:shd w:val="clear" w:color="auto" w:fill="auto"/>
          </w:tcPr>
          <w:p w14:paraId="2937E0E6" w14:textId="77777777" w:rsidR="006473CD" w:rsidRPr="006473CD" w:rsidRDefault="006473CD" w:rsidP="00D774E2">
            <w:pPr>
              <w:jc w:val="both"/>
            </w:pPr>
            <w:r w:rsidRPr="006473CD">
              <w:t>0000-0001-6983-6250</w:t>
            </w:r>
          </w:p>
        </w:tc>
      </w:tr>
      <w:tr w:rsidR="006473CD" w:rsidRPr="006473CD" w14:paraId="53334A85" w14:textId="77777777" w:rsidTr="00D774E2">
        <w:tc>
          <w:tcPr>
            <w:tcW w:w="2235" w:type="dxa"/>
            <w:shd w:val="clear" w:color="auto" w:fill="auto"/>
          </w:tcPr>
          <w:p w14:paraId="3C7A996B" w14:textId="77777777" w:rsidR="006473CD" w:rsidRPr="006473CD" w:rsidRDefault="006473CD" w:rsidP="00D774E2">
            <w:pPr>
              <w:jc w:val="both"/>
            </w:pPr>
            <w:r w:rsidRPr="006473CD">
              <w:t xml:space="preserve">Mark </w:t>
            </w:r>
            <w:proofErr w:type="spellStart"/>
            <w:r w:rsidRPr="006473CD">
              <w:t>Viney</w:t>
            </w:r>
            <w:proofErr w:type="spellEnd"/>
          </w:p>
        </w:tc>
        <w:tc>
          <w:tcPr>
            <w:tcW w:w="6095" w:type="dxa"/>
            <w:shd w:val="clear" w:color="auto" w:fill="auto"/>
          </w:tcPr>
          <w:p w14:paraId="465C7683" w14:textId="77777777" w:rsidR="006473CD" w:rsidRPr="006473CD" w:rsidRDefault="006473CD" w:rsidP="00D774E2">
            <w:pPr>
              <w:jc w:val="both"/>
            </w:pPr>
            <w:r w:rsidRPr="006473CD">
              <w:t>- School of Biological Sciences, University of Bristol, Life Sciences Building, 24 Tyndall Avenue, Bristol, BS8 1TQ, UK</w:t>
            </w:r>
          </w:p>
        </w:tc>
        <w:tc>
          <w:tcPr>
            <w:tcW w:w="1355" w:type="dxa"/>
            <w:shd w:val="clear" w:color="auto" w:fill="auto"/>
          </w:tcPr>
          <w:p w14:paraId="643B54DB" w14:textId="77777777" w:rsidR="006473CD" w:rsidRPr="006473CD" w:rsidRDefault="006473CD" w:rsidP="00D774E2">
            <w:pPr>
              <w:jc w:val="both"/>
            </w:pPr>
          </w:p>
        </w:tc>
      </w:tr>
      <w:tr w:rsidR="006473CD" w:rsidRPr="006473CD" w14:paraId="66C2C49B" w14:textId="77777777" w:rsidTr="00D774E2">
        <w:tc>
          <w:tcPr>
            <w:tcW w:w="2235" w:type="dxa"/>
            <w:shd w:val="clear" w:color="auto" w:fill="auto"/>
          </w:tcPr>
          <w:p w14:paraId="71BEBEE8" w14:textId="77777777" w:rsidR="006473CD" w:rsidRPr="006473CD" w:rsidRDefault="006473CD" w:rsidP="00D774E2">
            <w:pPr>
              <w:jc w:val="both"/>
            </w:pPr>
            <w:r w:rsidRPr="006473CD">
              <w:t>Josephine G. Walker</w:t>
            </w:r>
          </w:p>
        </w:tc>
        <w:tc>
          <w:tcPr>
            <w:tcW w:w="6095" w:type="dxa"/>
            <w:shd w:val="clear" w:color="auto" w:fill="auto"/>
          </w:tcPr>
          <w:p w14:paraId="3DAECE61" w14:textId="77777777" w:rsidR="006473CD" w:rsidRPr="006473CD" w:rsidRDefault="006473CD" w:rsidP="00D774E2">
            <w:pPr>
              <w:jc w:val="both"/>
            </w:pPr>
            <w:r w:rsidRPr="006473CD">
              <w:t>- School of Biological Sciences, University of Bristol, Life Sciences Building, 24 Tyndall Avenue, Bristol, BS8 1TQ, UK</w:t>
            </w:r>
          </w:p>
          <w:p w14:paraId="76304211" w14:textId="77777777" w:rsidR="006473CD" w:rsidRPr="006473CD" w:rsidRDefault="006473CD" w:rsidP="00D774E2">
            <w:pPr>
              <w:jc w:val="both"/>
            </w:pPr>
            <w:r w:rsidRPr="006473CD">
              <w:t>- School of Social and Community Medicine, University of Bristol, Oakfield House, Oakfield Grove, Bristol, BS8 2BN, UK</w:t>
            </w:r>
          </w:p>
        </w:tc>
        <w:tc>
          <w:tcPr>
            <w:tcW w:w="1355" w:type="dxa"/>
            <w:shd w:val="clear" w:color="auto" w:fill="auto"/>
          </w:tcPr>
          <w:p w14:paraId="3463766B" w14:textId="77777777" w:rsidR="006473CD" w:rsidRPr="006473CD" w:rsidRDefault="006473CD" w:rsidP="00D774E2">
            <w:pPr>
              <w:jc w:val="both"/>
            </w:pPr>
            <w:r w:rsidRPr="006473CD">
              <w:t>0000-0002-9732-5738</w:t>
            </w:r>
          </w:p>
        </w:tc>
      </w:tr>
    </w:tbl>
    <w:p w14:paraId="58FD5110" w14:textId="77777777" w:rsidR="006473CD" w:rsidRPr="006473CD" w:rsidRDefault="006473CD" w:rsidP="006473CD">
      <w:pPr>
        <w:jc w:val="both"/>
        <w:sectPr w:rsidR="006473CD" w:rsidRPr="006473CD" w:rsidSect="006473CD">
          <w:headerReference w:type="even" r:id="rId10"/>
          <w:footerReference w:type="even" r:id="rId11"/>
          <w:headerReference w:type="first" r:id="rId12"/>
          <w:footerReference w:type="first" r:id="rId13"/>
          <w:pgSz w:w="11907" w:h="16840" w:code="9"/>
          <w:pgMar w:top="1601" w:right="1134" w:bottom="851" w:left="1304" w:header="720" w:footer="851" w:gutter="0"/>
          <w:cols w:space="708"/>
          <w:titlePg/>
          <w:docGrid w:linePitch="360"/>
        </w:sectPr>
      </w:pPr>
    </w:p>
    <w:p w14:paraId="091BBC17" w14:textId="77777777" w:rsidR="006473CD" w:rsidRPr="006473CD" w:rsidRDefault="006473CD" w:rsidP="006473CD">
      <w:pPr>
        <w:pStyle w:val="07HEADINGA"/>
        <w:widowControl w:val="0"/>
        <w:spacing w:line="240" w:lineRule="auto"/>
        <w:rPr>
          <w:rFonts w:ascii="Times New Roman" w:hAnsi="Times New Roman"/>
          <w:sz w:val="24"/>
        </w:rPr>
        <w:sectPr w:rsidR="006473CD" w:rsidRPr="006473CD" w:rsidSect="00D774E2">
          <w:type w:val="continuous"/>
          <w:pgSz w:w="11907" w:h="16840" w:code="9"/>
          <w:pgMar w:top="1601" w:right="1134" w:bottom="851" w:left="1304" w:header="720" w:footer="680" w:gutter="0"/>
          <w:cols w:space="397"/>
          <w:titlePg/>
          <w:docGrid w:linePitch="360"/>
        </w:sectPr>
      </w:pPr>
    </w:p>
    <w:p w14:paraId="080B79B4" w14:textId="77777777" w:rsidR="006473CD" w:rsidRPr="006473CD" w:rsidRDefault="006473CD" w:rsidP="006473CD">
      <w:pPr>
        <w:pStyle w:val="A1Footnote"/>
        <w:framePr w:w="9556" w:wrap="notBeside"/>
        <w:widowControl w:val="0"/>
        <w:pBdr>
          <w:top w:val="single" w:sz="4" w:space="1" w:color="auto"/>
        </w:pBdr>
        <w:rPr>
          <w:sz w:val="24"/>
          <w:szCs w:val="24"/>
        </w:rPr>
      </w:pPr>
      <w:r w:rsidRPr="006473CD">
        <w:rPr>
          <w:sz w:val="24"/>
          <w:szCs w:val="24"/>
        </w:rPr>
        <w:t>*Author for correspondence (</w:t>
      </w:r>
      <w:r w:rsidR="00D86F34">
        <w:rPr>
          <w:sz w:val="24"/>
          <w:szCs w:val="24"/>
        </w:rPr>
        <w:t>j.g.walker@bristol.ac.uk</w:t>
      </w:r>
      <w:r w:rsidRPr="006473CD">
        <w:rPr>
          <w:sz w:val="24"/>
          <w:szCs w:val="24"/>
        </w:rPr>
        <w:t>).</w:t>
      </w:r>
    </w:p>
    <w:p w14:paraId="3B489C79" w14:textId="77777777" w:rsidR="006473CD" w:rsidRPr="006473CD" w:rsidRDefault="006473CD" w:rsidP="006473CD">
      <w:pPr>
        <w:pStyle w:val="A1Footnote"/>
        <w:framePr w:w="9556" w:wrap="notBeside"/>
        <w:widowControl w:val="0"/>
        <w:pBdr>
          <w:top w:val="single" w:sz="4" w:space="1" w:color="auto"/>
        </w:pBdr>
        <w:rPr>
          <w:sz w:val="24"/>
          <w:szCs w:val="24"/>
        </w:rPr>
      </w:pPr>
      <w:r w:rsidRPr="006473CD">
        <w:rPr>
          <w:sz w:val="24"/>
          <w:szCs w:val="24"/>
        </w:rPr>
        <w:t xml:space="preserve">†Present address: </w:t>
      </w:r>
      <w:r w:rsidR="005E3143" w:rsidRPr="005E3143">
        <w:rPr>
          <w:sz w:val="24"/>
          <w:szCs w:val="24"/>
        </w:rPr>
        <w:t>School of Social and Community Medicine, University of Bristol, Oakfield House, Oakfield Grove, Bristol, BS8 2BN, UK</w:t>
      </w:r>
    </w:p>
    <w:p w14:paraId="6BA79CA1" w14:textId="77777777" w:rsidR="006473CD" w:rsidRPr="006473CD" w:rsidRDefault="006473CD" w:rsidP="006473CD">
      <w:pPr>
        <w:pStyle w:val="A1Footnote"/>
        <w:framePr w:w="9556" w:wrap="notBeside"/>
        <w:widowControl w:val="0"/>
        <w:pBdr>
          <w:top w:val="single" w:sz="4" w:space="1" w:color="auto"/>
        </w:pBdr>
        <w:rPr>
          <w:sz w:val="24"/>
          <w:szCs w:val="24"/>
        </w:rPr>
      </w:pPr>
    </w:p>
    <w:p w14:paraId="1830C20E" w14:textId="77777777" w:rsidR="006473CD" w:rsidRPr="006473CD" w:rsidRDefault="006473CD" w:rsidP="006473CD">
      <w:pPr>
        <w:pStyle w:val="titlersos"/>
        <w:numPr>
          <w:ilvl w:val="0"/>
          <w:numId w:val="0"/>
        </w:numPr>
        <w:rPr>
          <w:rFonts w:ascii="Times New Roman" w:hAnsi="Times New Roman"/>
          <w:b w:val="0"/>
          <w:color w:val="323031"/>
          <w:sz w:val="24"/>
          <w:szCs w:val="24"/>
        </w:rPr>
      </w:pPr>
    </w:p>
    <w:p w14:paraId="2191466A" w14:textId="77777777" w:rsidR="004E1607" w:rsidRDefault="004E1607">
      <w:pPr>
        <w:rPr>
          <w:b/>
        </w:rPr>
      </w:pPr>
      <w:r>
        <w:br w:type="page"/>
      </w:r>
    </w:p>
    <w:p w14:paraId="5D47143E" w14:textId="77777777" w:rsidR="006473CD" w:rsidRPr="00EE0AED" w:rsidRDefault="006473CD" w:rsidP="006473CD">
      <w:pPr>
        <w:pStyle w:val="titlersos"/>
        <w:numPr>
          <w:ilvl w:val="0"/>
          <w:numId w:val="0"/>
        </w:numPr>
        <w:rPr>
          <w:rFonts w:ascii="Times New Roman" w:hAnsi="Times New Roman"/>
          <w:sz w:val="24"/>
          <w:szCs w:val="24"/>
        </w:rPr>
      </w:pPr>
      <w:commentRangeStart w:id="3"/>
      <w:r w:rsidRPr="00EE0AED">
        <w:rPr>
          <w:rFonts w:ascii="Times New Roman" w:hAnsi="Times New Roman"/>
          <w:sz w:val="24"/>
          <w:szCs w:val="24"/>
        </w:rPr>
        <w:lastRenderedPageBreak/>
        <w:t>Summary</w:t>
      </w:r>
      <w:commentRangeEnd w:id="3"/>
      <w:r w:rsidRPr="00EE0AED">
        <w:rPr>
          <w:rStyle w:val="CommentReference"/>
          <w:rFonts w:ascii="Times New Roman" w:hAnsi="Times New Roman"/>
          <w:sz w:val="24"/>
          <w:szCs w:val="24"/>
        </w:rPr>
        <w:commentReference w:id="3"/>
      </w:r>
    </w:p>
    <w:p w14:paraId="0AE07029" w14:textId="77777777" w:rsidR="006473CD" w:rsidRPr="006473CD" w:rsidRDefault="006473CD" w:rsidP="006473CD">
      <w:pPr>
        <w:ind w:left="720"/>
      </w:pPr>
    </w:p>
    <w:p w14:paraId="5F3B7C01" w14:textId="77777777" w:rsidR="006473CD" w:rsidRPr="006473CD" w:rsidRDefault="006473CD" w:rsidP="006473CD">
      <w:pPr>
        <w:spacing w:line="276" w:lineRule="auto"/>
        <w:jc w:val="both"/>
        <w:rPr>
          <w:lang w:val="en-US"/>
        </w:rPr>
      </w:pPr>
      <w:r w:rsidRPr="006473CD">
        <w:rPr>
          <w:lang w:val="en-US"/>
        </w:rPr>
        <w:t xml:space="preserve">Parasites vary widely in </w:t>
      </w:r>
      <w:r w:rsidR="00685FDE">
        <w:rPr>
          <w:lang w:val="en-US"/>
        </w:rPr>
        <w:t>host specific</w:t>
      </w:r>
      <w:r w:rsidR="008231C6">
        <w:rPr>
          <w:lang w:val="en-US"/>
        </w:rPr>
        <w:t>i</w:t>
      </w:r>
      <w:r w:rsidR="00685FDE">
        <w:rPr>
          <w:lang w:val="en-US"/>
        </w:rPr>
        <w:t xml:space="preserve">ty – some </w:t>
      </w:r>
      <w:r w:rsidRPr="006473CD">
        <w:rPr>
          <w:lang w:val="en-US"/>
        </w:rPr>
        <w:t xml:space="preserve">parasite species infect </w:t>
      </w:r>
      <w:r w:rsidR="00685FDE">
        <w:rPr>
          <w:lang w:val="en-US"/>
        </w:rPr>
        <w:t xml:space="preserve">just </w:t>
      </w:r>
      <w:r w:rsidRPr="006473CD">
        <w:rPr>
          <w:lang w:val="en-US"/>
        </w:rPr>
        <w:t xml:space="preserve">a single </w:t>
      </w:r>
      <w:r w:rsidR="00685FDE">
        <w:rPr>
          <w:lang w:val="en-US"/>
        </w:rPr>
        <w:t xml:space="preserve">host </w:t>
      </w:r>
      <w:r w:rsidRPr="006473CD">
        <w:rPr>
          <w:lang w:val="en-US"/>
        </w:rPr>
        <w:t>species, while others are capable of infecting many</w:t>
      </w:r>
      <w:r w:rsidR="00AE050E">
        <w:rPr>
          <w:lang w:val="en-US"/>
        </w:rPr>
        <w:t>, thereby being generalists</w:t>
      </w:r>
      <w:r w:rsidRPr="006473CD">
        <w:rPr>
          <w:lang w:val="en-US"/>
        </w:rPr>
        <w:t xml:space="preserve">. Understanding the factors that drive </w:t>
      </w:r>
      <w:r w:rsidR="00685FDE">
        <w:rPr>
          <w:lang w:val="en-US"/>
        </w:rPr>
        <w:t xml:space="preserve">parasites' </w:t>
      </w:r>
      <w:r w:rsidRPr="006473CD">
        <w:rPr>
          <w:lang w:val="en-US"/>
        </w:rPr>
        <w:t xml:space="preserve">host specificity is of basic biological interest, but also directly relevant to predicting disease emergence in new host species, identifying parasites that are likely to have unidentified </w:t>
      </w:r>
      <w:r w:rsidR="00A81CEA">
        <w:rPr>
          <w:lang w:val="en-US"/>
        </w:rPr>
        <w:t>additional</w:t>
      </w:r>
      <w:r w:rsidR="00A81CEA" w:rsidRPr="006473CD">
        <w:rPr>
          <w:lang w:val="en-US"/>
        </w:rPr>
        <w:t xml:space="preserve"> </w:t>
      </w:r>
      <w:r w:rsidRPr="006473CD">
        <w:rPr>
          <w:lang w:val="en-US"/>
        </w:rPr>
        <w:t>hosts</w:t>
      </w:r>
      <w:r w:rsidR="00FB0950">
        <w:rPr>
          <w:lang w:val="en-US"/>
        </w:rPr>
        <w:t>, and assessing transmission risk</w:t>
      </w:r>
      <w:r w:rsidRPr="006473CD">
        <w:rPr>
          <w:lang w:val="en-US"/>
        </w:rPr>
        <w:t xml:space="preserve">. Here, we use mathematical models to investigate how variation in host body size, and environmental temperature affect the evolution of parasite </w:t>
      </w:r>
      <w:r w:rsidR="00AE050E">
        <w:rPr>
          <w:lang w:val="en-US"/>
        </w:rPr>
        <w:t xml:space="preserve">host </w:t>
      </w:r>
      <w:proofErr w:type="spellStart"/>
      <w:r w:rsidRPr="006473CD">
        <w:rPr>
          <w:lang w:val="en-US"/>
        </w:rPr>
        <w:t>generalism</w:t>
      </w:r>
      <w:proofErr w:type="spellEnd"/>
      <w:r w:rsidRPr="006473CD">
        <w:rPr>
          <w:lang w:val="en-US"/>
        </w:rPr>
        <w:t xml:space="preserve">. </w:t>
      </w:r>
      <w:r w:rsidR="00FB0950">
        <w:rPr>
          <w:lang w:val="en-US"/>
        </w:rPr>
        <w:t>P</w:t>
      </w:r>
      <w:r w:rsidRPr="006473CD">
        <w:rPr>
          <w:lang w:val="en-US"/>
        </w:rPr>
        <w:t xml:space="preserve">arasites are more likely to evolve a generalist strategy when hosts are large-bodied, when variation in </w:t>
      </w:r>
      <w:r w:rsidR="00AE050E">
        <w:rPr>
          <w:lang w:val="en-US"/>
        </w:rPr>
        <w:t xml:space="preserve">host </w:t>
      </w:r>
      <w:r w:rsidRPr="006473CD">
        <w:rPr>
          <w:lang w:val="en-US"/>
        </w:rPr>
        <w:t xml:space="preserve">body size is small, and in cooler environments. We </w:t>
      </w:r>
      <w:r w:rsidR="00FB0950">
        <w:rPr>
          <w:lang w:val="en-US"/>
        </w:rPr>
        <w:t xml:space="preserve">then </w:t>
      </w:r>
      <w:r w:rsidRPr="006473CD">
        <w:rPr>
          <w:lang w:val="en-US"/>
        </w:rPr>
        <w:t xml:space="preserve">explore these predictions using a database of over 20,000 </w:t>
      </w:r>
      <w:r w:rsidR="00FB0950">
        <w:rPr>
          <w:lang w:val="en-US"/>
        </w:rPr>
        <w:t>fish-</w:t>
      </w:r>
      <w:proofErr w:type="spellStart"/>
      <w:r w:rsidRPr="006473CD">
        <w:rPr>
          <w:lang w:val="en-US"/>
        </w:rPr>
        <w:t>macroparasite</w:t>
      </w:r>
      <w:proofErr w:type="spellEnd"/>
      <w:r w:rsidR="00FB0950">
        <w:rPr>
          <w:lang w:val="en-US"/>
        </w:rPr>
        <w:t xml:space="preserve"> associations</w:t>
      </w:r>
      <w:r w:rsidRPr="006473CD">
        <w:rPr>
          <w:lang w:val="en-US"/>
        </w:rPr>
        <w:t xml:space="preserve">. </w:t>
      </w:r>
      <w:r w:rsidR="00B57645">
        <w:rPr>
          <w:lang w:val="en-US"/>
        </w:rPr>
        <w:t xml:space="preserve">Within the database we see </w:t>
      </w:r>
      <w:r w:rsidR="00FB0950">
        <w:rPr>
          <w:rStyle w:val="CommentReference"/>
        </w:rPr>
        <w:commentReference w:id="4"/>
      </w:r>
      <w:r w:rsidRPr="006473CD">
        <w:rPr>
          <w:lang w:val="en-US"/>
        </w:rPr>
        <w:t xml:space="preserve">some evidence </w:t>
      </w:r>
      <w:r w:rsidR="00AE050E">
        <w:rPr>
          <w:lang w:val="en-US"/>
        </w:rPr>
        <w:t xml:space="preserve">supporting </w:t>
      </w:r>
      <w:r w:rsidRPr="006473CD">
        <w:rPr>
          <w:lang w:val="en-US"/>
        </w:rPr>
        <w:t xml:space="preserve">these </w:t>
      </w:r>
      <w:r w:rsidR="00B57645">
        <w:rPr>
          <w:lang w:val="en-US"/>
        </w:rPr>
        <w:t>predictions, but also highlight</w:t>
      </w:r>
      <w:r w:rsidRPr="006473CD">
        <w:rPr>
          <w:lang w:val="en-US"/>
        </w:rPr>
        <w:t xml:space="preserve"> mismatches between theory and data. </w:t>
      </w:r>
      <w:commentRangeStart w:id="5"/>
      <w:r w:rsidRPr="006473CD">
        <w:rPr>
          <w:lang w:val="en-US"/>
        </w:rPr>
        <w:t xml:space="preserve">By combining these two approaches, we both establish a theoretical basis for interpreting empirical data on </w:t>
      </w:r>
      <w:r w:rsidR="00AE050E">
        <w:rPr>
          <w:lang w:val="en-US"/>
        </w:rPr>
        <w:t xml:space="preserve">parasites' host </w:t>
      </w:r>
      <w:r w:rsidRPr="006473CD">
        <w:rPr>
          <w:lang w:val="en-US"/>
        </w:rPr>
        <w:t xml:space="preserve">specificity and identify key areas for future </w:t>
      </w:r>
      <w:commentRangeStart w:id="6"/>
      <w:r w:rsidRPr="006473CD">
        <w:rPr>
          <w:lang w:val="en-US"/>
        </w:rPr>
        <w:t>work</w:t>
      </w:r>
      <w:commentRangeEnd w:id="6"/>
      <w:r w:rsidR="00062231">
        <w:rPr>
          <w:rStyle w:val="CommentReference"/>
        </w:rPr>
        <w:commentReference w:id="6"/>
      </w:r>
      <w:r w:rsidRPr="006473CD">
        <w:rPr>
          <w:lang w:val="en-US"/>
        </w:rPr>
        <w:t>.</w:t>
      </w:r>
      <w:commentRangeEnd w:id="5"/>
      <w:r w:rsidRPr="006473CD">
        <w:rPr>
          <w:rStyle w:val="CommentReference"/>
          <w:sz w:val="24"/>
          <w:szCs w:val="24"/>
        </w:rPr>
        <w:commentReference w:id="5"/>
      </w:r>
    </w:p>
    <w:p w14:paraId="08112B87" w14:textId="77777777" w:rsidR="006473CD" w:rsidRPr="006473CD" w:rsidRDefault="006473CD" w:rsidP="006473CD"/>
    <w:p w14:paraId="15BF8282" w14:textId="77777777" w:rsidR="006473CD" w:rsidRPr="006473CD" w:rsidRDefault="006473CD" w:rsidP="006473CD">
      <w:pPr>
        <w:pStyle w:val="titlersos"/>
        <w:numPr>
          <w:ilvl w:val="0"/>
          <w:numId w:val="0"/>
        </w:numPr>
        <w:rPr>
          <w:rFonts w:ascii="Times New Roman" w:hAnsi="Times New Roman"/>
          <w:b w:val="0"/>
          <w:sz w:val="24"/>
          <w:szCs w:val="24"/>
        </w:rPr>
      </w:pPr>
    </w:p>
    <w:p w14:paraId="6EFE6BFF" w14:textId="77777777" w:rsidR="004E1607" w:rsidRDefault="004E1607">
      <w:pPr>
        <w:rPr>
          <w:b/>
        </w:rPr>
      </w:pPr>
      <w:r>
        <w:br w:type="page"/>
      </w:r>
    </w:p>
    <w:p w14:paraId="31820D60" w14:textId="77777777" w:rsidR="006473CD" w:rsidRDefault="006473CD" w:rsidP="006473CD">
      <w:pPr>
        <w:pStyle w:val="titlersos"/>
        <w:numPr>
          <w:ilvl w:val="0"/>
          <w:numId w:val="0"/>
        </w:numPr>
        <w:spacing w:line="276" w:lineRule="auto"/>
        <w:jc w:val="both"/>
        <w:rPr>
          <w:rFonts w:ascii="Times New Roman" w:hAnsi="Times New Roman"/>
          <w:sz w:val="24"/>
          <w:szCs w:val="24"/>
        </w:rPr>
      </w:pPr>
      <w:r w:rsidRPr="005E6190">
        <w:rPr>
          <w:rFonts w:ascii="Times New Roman" w:hAnsi="Times New Roman"/>
          <w:sz w:val="24"/>
          <w:szCs w:val="24"/>
        </w:rPr>
        <w:lastRenderedPageBreak/>
        <w:t>Introduction</w:t>
      </w:r>
    </w:p>
    <w:p w14:paraId="6547D98A" w14:textId="77777777" w:rsidR="004027E3" w:rsidRPr="005E6190" w:rsidRDefault="004027E3" w:rsidP="006473CD">
      <w:pPr>
        <w:pStyle w:val="titlersos"/>
        <w:numPr>
          <w:ilvl w:val="0"/>
          <w:numId w:val="0"/>
        </w:numPr>
        <w:spacing w:line="276" w:lineRule="auto"/>
        <w:jc w:val="both"/>
        <w:rPr>
          <w:rFonts w:ascii="Times New Roman" w:hAnsi="Times New Roman"/>
          <w:sz w:val="24"/>
          <w:szCs w:val="24"/>
        </w:rPr>
      </w:pPr>
    </w:p>
    <w:p w14:paraId="10716FC8" w14:textId="77777777" w:rsidR="006473CD" w:rsidRPr="006473CD" w:rsidRDefault="008C3276" w:rsidP="006473CD">
      <w:pPr>
        <w:spacing w:line="276" w:lineRule="auto"/>
        <w:jc w:val="both"/>
        <w:rPr>
          <w:lang w:val="en-US"/>
        </w:rPr>
      </w:pPr>
      <w:r>
        <w:t>The range of hosts infected by a parasite species is a</w:t>
      </w:r>
      <w:r w:rsidR="00FB0950">
        <w:t xml:space="preserve"> key</w:t>
      </w:r>
      <w:r>
        <w:t xml:space="preserve"> factor affecting transmission</w:t>
      </w:r>
      <w:r w:rsidR="001A18BB">
        <w:t>. Parasites that have a diversity of host spec</w:t>
      </w:r>
      <w:r w:rsidR="008231C6">
        <w:t>i</w:t>
      </w:r>
      <w:r w:rsidR="001A18BB">
        <w:t>es</w:t>
      </w:r>
      <w:r w:rsidR="006D4C68">
        <w:t xml:space="preserve"> may </w:t>
      </w:r>
      <w:r w:rsidR="008231C6">
        <w:t>be able</w:t>
      </w:r>
      <w:r w:rsidR="00FB7451">
        <w:t xml:space="preserve"> </w:t>
      </w:r>
      <w:r w:rsidR="001A18BB">
        <w:t xml:space="preserve">to </w:t>
      </w:r>
      <w:r w:rsidR="006D4C68">
        <w:t>persist</w:t>
      </w:r>
      <w:r w:rsidR="009E47A0">
        <w:t xml:space="preserve"> in a population</w:t>
      </w:r>
      <w:r w:rsidR="006D4C68">
        <w:t xml:space="preserve">, </w:t>
      </w:r>
      <w:r w:rsidR="001A18BB">
        <w:t xml:space="preserve">where </w:t>
      </w:r>
      <w:r w:rsidR="006D4C68">
        <w:t xml:space="preserve">certain reservoir hosts </w:t>
      </w:r>
      <w:r w:rsidR="001A18BB">
        <w:t xml:space="preserve">are </w:t>
      </w:r>
      <w:r w:rsidR="006D4C68">
        <w:t xml:space="preserve">crucial for the maintenance of transmission </w:t>
      </w:r>
      <w:r w:rsidR="006D4C68">
        <w:fldChar w:fldCharType="begin" w:fldLock="1"/>
      </w:r>
      <w:r w:rsidR="009E47A0">
        <w:instrText>ADDIN CSL_CITATION { "citationItems" : [ { "id" : "ITEM-1", "itemData" : { "DOI" : "10.1111/ele.12122", "ISBN" : "1461-0248 (Electronic)\\n1461-023X (Linking)", "ISSN" : "1461023X", "PMID" : "23714379", "abstract" : "Controlling parasites that infect multiple host species often requires targeting single species that dominate transmission. Yet, it is rarely recognised that such 'key hosts' can arise through disparate mechanisms, potentially requiring different approaches for control. We identify three distinct, but not mutually exclusive, processes that underlie host species heterogeneity: infection prevalence, population abundance and infectiousness. We construct a theoretical framework to isolate the role of each process from ecological data and to explore the outcome of different control approaches. Applying this framework to data on 11 gastrointestinal parasites in small mammal communities across the eastern United States reveals variation not only in the magnitude of transmission asymmetries among host species but also in the processes driving heterogeneity. These differences influence the efficiency by which different control strategies reduce transmission. Identifying and tailoring interventions to a specific type of key host may therefore enable more effective management of multihost parasites.", "author" : [ { "dropping-particle" : "", "family" : "Streicker", "given" : "Daniel G.", "non-dropping-particle" : "", "parse-names" : false, "suffix" : "" }, { "dropping-particle" : "", "family" : "Fenton", "given" : "Andy", "non-dropping-particle" : "", "parse-names" : false, "suffix" : "" }, { "dropping-particle" : "", "family" : "Pedersen", "given" : "Amy B.", "non-dropping-particle" : "", "parse-names" : false, "suffix" : "" } ], "container-title" : "Ecology Letters", "id" : "ITEM-1", "issue" : "8", "issued" : { "date-parts" : [ [ "2013" ] ] }, "page" : "975-984", "title" : "Differential sources of host species heterogeneity influence the transmission and control of multihost parasites", "type" : "article-journal", "volume" : "16" }, "uris" : [ "http://www.mendeley.com/documents/?uuid=a1e40768-47ec-4912-bd73-340405b19531" ] }, { "id" : "ITEM-2", "itemData" : { "DOI" : "10.1016/j.tree.2014.03.002", "ISSN" : "01695347", "author" : [ { "dropping-particle" : "", "family" : "Viana", "given" : "Mafalda", "non-dropping-particle" : "", "parse-names" : false, "suffix" : "" }, { "dropping-particle" : "", "family" : "Mancy", "given" : "Rebecca", "non-dropping-particle" : "", "parse-names" : false, "suffix" : "" }, { "dropping-particle" : "", "family" : "Biek", "given" : "Roman", "non-dropping-particle" : "", "parse-names" : false, "suffix" : "" }, { "dropping-particle" : "", "family" : "Cleaveland", "given" : "Sarah", "non-dropping-particle" : "", "parse-names" : false, "suffix" : "" }, { "dropping-particle" : "", "family" : "Cross", "given" : "Paul C", "non-dropping-particle" : "", "parse-names" : false, "suffix" : "" }, { "dropping-particle" : "", "family" : "Lloyd-Smith", "given" : "James O", "non-dropping-particle" : "", "parse-names" : false, "suffix" : "" }, { "dropping-particle" : "", "family" : "Haydon", "given" : "Daniel T", "non-dropping-particle" : "", "parse-names" : false, "suffix" : "" } ], "container-title" : "Trends in Ecology and Evolution", "id" : "ITEM-2", "issue" : "5", "issued" : { "date-parts" : [ [ "2014", "4" ] ] }, "page" : "270-279", "publisher" : "Elsevier Ltd", "title" : "Assembling evidence for identifying reservoirs of infection", "type" : "article-journal", "volume" : "29" }, "uris" : [ "http://www.mendeley.com/documents/?uuid=20618ca4-bcb5-433c-a238-cdacfcf4ecc1" ] } ], "mendeley" : { "formattedCitation" : "[1,2]", "plainTextFormattedCitation" : "[1,2]", "previouslyFormattedCitation" : "[1,2]" }, "properties" : { "noteIndex" : 0 }, "schema" : "https://github.com/citation-style-language/schema/raw/master/csl-citation.json" }</w:instrText>
      </w:r>
      <w:r w:rsidR="006D4C68">
        <w:fldChar w:fldCharType="separate"/>
      </w:r>
      <w:r w:rsidR="006D4C68" w:rsidRPr="006D4C68">
        <w:rPr>
          <w:noProof/>
        </w:rPr>
        <w:t>[1,2]</w:t>
      </w:r>
      <w:r w:rsidR="006D4C68">
        <w:fldChar w:fldCharType="end"/>
      </w:r>
      <w:r w:rsidR="006D4C68">
        <w:t xml:space="preserve">. In addition, </w:t>
      </w:r>
      <w:r w:rsidR="001A18BB">
        <w:t xml:space="preserve">parasites' </w:t>
      </w:r>
      <w:r w:rsidR="009E47A0">
        <w:t xml:space="preserve">host range is predicted to affect parasite virulence through mechanisms including relative host availability, maladaptive virulence, and fitness costs associated with infecting novel hosts </w:t>
      </w:r>
      <w:r w:rsidR="009E47A0">
        <w:fldChar w:fldCharType="begin" w:fldLock="1"/>
      </w:r>
      <w:r w:rsidR="009E47A0">
        <w:instrText>ADDIN CSL_CITATION { "citationItems" : [ { "id" : "ITEM-1", "itemData" : { "DOI" : "10.1016/j.tree.2013.07.002", "ISBN" : "0169-5347 (Print)\\r0169-5347 (Linking)", "ISSN" : "01695347", "PMID" : "23968968", "abstract" : "The evolution of parasite-imposed host harm (virulence) will be affected by numerous factors, not least the range of hosts that parasites can infect. Here, we consider four ways that parasite host range (generalism) might directly affect observed levels of parasite virulence: costs of generalism, multiplicity of infection, maladaptive virulence, and host availability. Integrating parasite infectivity range with life-history evolution will generate novel general hypotheses for the evolutionary ecology of virulence, as well as explicit predictions about the virulence of emerging diseases resulting from host shifts. \u00a9 2013 Elsevier Ltd.", "author" : [ { "dropping-particle" : "", "family" : "Leggett", "given" : "Helen C.", "non-dropping-particle" : "", "parse-names" : false, "suffix" : "" }, { "dropping-particle" : "", "family" : "Buckling", "given" : "Angus", "non-dropping-particle" : "", "parse-names" : false, "suffix" : "" }, { "dropping-particle" : "", "family" : "Long", "given" : "Gr\u00e1inne H.", "non-dropping-particle" : "", "parse-names" : false, "suffix" : "" }, { "dropping-particle" : "", "family" : "Boots", "given" : "Mike", "non-dropping-particle" : "", "parse-names" : false, "suffix" : "" } ], "container-title" : "Trends in Ecology and Evolution", "id" : "ITEM-1", "issue" : "10", "issued" : { "date-parts" : [ [ "2013" ] ] }, "page" : "592-596", "title" : "Generalism and the evolution of parasite virulence", "type" : "article-journal", "volume" : "28" }, "uris" : [ "http://www.mendeley.com/documents/?uuid=c4b9d0bb-25eb-4334-b170-c6cb3443266b" ] } ], "mendeley" : { "formattedCitation" : "[3]", "plainTextFormattedCitation" : "[3]", "previouslyFormattedCitation" : "[3]" }, "properties" : { "noteIndex" : 0 }, "schema" : "https://github.com/citation-style-language/schema/raw/master/csl-citation.json" }</w:instrText>
      </w:r>
      <w:r w:rsidR="009E47A0">
        <w:fldChar w:fldCharType="separate"/>
      </w:r>
      <w:r w:rsidR="009E47A0" w:rsidRPr="009E47A0">
        <w:rPr>
          <w:noProof/>
        </w:rPr>
        <w:t>[3]</w:t>
      </w:r>
      <w:r w:rsidR="009E47A0">
        <w:fldChar w:fldCharType="end"/>
      </w:r>
      <w:r w:rsidR="009E47A0">
        <w:t>. The ability of a p</w:t>
      </w:r>
      <w:r w:rsidR="00FB0950">
        <w:t>arasite</w:t>
      </w:r>
      <w:r w:rsidR="009E47A0">
        <w:t xml:space="preserve"> to infect multiple host</w:t>
      </w:r>
      <w:r w:rsidR="001A18BB">
        <w:t xml:space="preserve"> </w:t>
      </w:r>
      <w:r w:rsidR="009E47A0">
        <w:t>s</w:t>
      </w:r>
      <w:r w:rsidR="001A18BB">
        <w:t>pecies</w:t>
      </w:r>
      <w:r w:rsidR="009E47A0">
        <w:t xml:space="preserve">, particularly across taxonomic orders, is a risk factor for </w:t>
      </w:r>
      <w:r w:rsidR="00FB0950">
        <w:t xml:space="preserve">emerging infectious diseases (EID) </w:t>
      </w:r>
      <w:r w:rsidR="00040142">
        <w:t xml:space="preserve">of humans </w:t>
      </w:r>
      <w:r w:rsidR="00FB0950">
        <w:t>and</w:t>
      </w:r>
      <w:r w:rsidR="00040142">
        <w:t xml:space="preserve"> livestock </w:t>
      </w:r>
      <w:r w:rsidR="006473CD" w:rsidRPr="006473CD">
        <w:rPr>
          <w:lang w:val="en-US"/>
        </w:rPr>
        <w:fldChar w:fldCharType="begin" w:fldLock="1"/>
      </w:r>
      <w:r w:rsidR="00E051A8">
        <w:rPr>
          <w:lang w:val="en-US"/>
        </w:rPr>
        <w:instrText>ADDIN CSL_CITATION { "citationID" : "QHqt5gFa", "citationItems" : [ { "id" : "ITEM-1",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1", "issue" : "1411", "issued" : { "date-parts" : [ [ "2001", "7", "29" ] ] }, "page" : "991-999", "title" : "Diseases of humans and their domestic mammals: pathogen characteristics, host range and the risk of emergence.", "type" : "article-journal", "volume" : "356" }, "uri" : [ "http://www.mendeley.com/documents/?uuid=8bda6322-46b5-40ea-96a1-86265e61af1a" ], "uris" : [ "http://www.mendeley.com/documents/?uuid=8bda6322-46b5-40ea-96a1-86265e61af1a" ] } ], "mendeley" : { "formattedCitation" : "[4]", "plainTextFormattedCitation" : "[4]", "previouslyFormattedCitation" : "[4]" }, "properties" : { "formattedCitation" : "[4]", "noteIndex" : 0, "plainCitation" : "[4]" }, "schema" : "https://github.com/citation-style-language/schema/raw/master/csl-citation.json" }</w:instrText>
      </w:r>
      <w:r w:rsidR="006473CD" w:rsidRPr="006473CD">
        <w:rPr>
          <w:lang w:val="en-US"/>
        </w:rPr>
        <w:fldChar w:fldCharType="separate"/>
      </w:r>
      <w:r w:rsidR="009E47A0" w:rsidRPr="009E47A0">
        <w:rPr>
          <w:noProof/>
          <w:lang w:val="en-US"/>
        </w:rPr>
        <w:t>[4]</w:t>
      </w:r>
      <w:r w:rsidR="006473CD" w:rsidRPr="006473CD">
        <w:rPr>
          <w:lang w:val="en-US"/>
        </w:rPr>
        <w:fldChar w:fldCharType="end"/>
      </w:r>
      <w:r w:rsidR="006473CD" w:rsidRPr="006473CD">
        <w:rPr>
          <w:lang w:val="en-US"/>
        </w:rPr>
        <w:t xml:space="preserve">. </w:t>
      </w:r>
    </w:p>
    <w:p w14:paraId="6ADA0DAA" w14:textId="77777777" w:rsidR="009E47A0" w:rsidRPr="006473CD" w:rsidRDefault="009E47A0" w:rsidP="006473CD">
      <w:pPr>
        <w:spacing w:line="276" w:lineRule="auto"/>
        <w:jc w:val="both"/>
        <w:rPr>
          <w:lang w:val="en-US"/>
        </w:rPr>
      </w:pPr>
    </w:p>
    <w:p w14:paraId="4A4B33EF" w14:textId="77777777" w:rsidR="009964AE" w:rsidRDefault="006473CD" w:rsidP="006473CD">
      <w:pPr>
        <w:spacing w:line="276" w:lineRule="auto"/>
        <w:jc w:val="both"/>
        <w:rPr>
          <w:lang w:val="en-US"/>
        </w:rPr>
      </w:pPr>
      <w:r w:rsidRPr="006473CD">
        <w:rPr>
          <w:lang w:val="en-US"/>
        </w:rPr>
        <w:t>Despite evidence for the importance of a parasite’s host range, it remains unclear whether most parasites are generalist</w:t>
      </w:r>
      <w:r w:rsidR="00FB0950">
        <w:rPr>
          <w:lang w:val="en-US"/>
        </w:rPr>
        <w:t>s</w:t>
      </w:r>
      <w:r w:rsidRPr="006473CD">
        <w:rPr>
          <w:lang w:val="en-US"/>
        </w:rPr>
        <w:t xml:space="preserve"> or specialist</w:t>
      </w:r>
      <w:r w:rsidR="00FB0950">
        <w:rPr>
          <w:lang w:val="en-US"/>
        </w:rPr>
        <w:t>s</w:t>
      </w:r>
      <w:r w:rsidRPr="006473CD">
        <w:rPr>
          <w:lang w:val="en-US"/>
        </w:rPr>
        <w:t xml:space="preserve">, and what factors might influence the evolution of host range. </w:t>
      </w:r>
      <w:r w:rsidR="00FB0950">
        <w:rPr>
          <w:lang w:val="en-US"/>
        </w:rPr>
        <w:t xml:space="preserve">EID </w:t>
      </w:r>
      <w:r w:rsidR="00FB7451">
        <w:rPr>
          <w:lang w:val="en-US"/>
        </w:rPr>
        <w:t xml:space="preserve">studies, ranging from </w:t>
      </w:r>
      <w:r w:rsidRPr="006473CD">
        <w:rPr>
          <w:lang w:val="en-US"/>
        </w:rPr>
        <w:t xml:space="preserve">microbes to </w:t>
      </w:r>
      <w:proofErr w:type="spellStart"/>
      <w:r w:rsidRPr="006473CD">
        <w:rPr>
          <w:lang w:val="en-US"/>
        </w:rPr>
        <w:t>macroparasites</w:t>
      </w:r>
      <w:proofErr w:type="spellEnd"/>
      <w:r w:rsidR="00FB0950">
        <w:rPr>
          <w:lang w:val="en-US"/>
        </w:rPr>
        <w:t>,</w:t>
      </w:r>
      <w:r w:rsidRPr="006473CD">
        <w:rPr>
          <w:lang w:val="en-US"/>
        </w:rPr>
        <w:t xml:space="preserve"> suggest that most pa</w:t>
      </w:r>
      <w:r w:rsidR="00FB0950">
        <w:rPr>
          <w:lang w:val="en-US"/>
        </w:rPr>
        <w:t>rasite</w:t>
      </w:r>
      <w:r w:rsidRPr="006473CD">
        <w:rPr>
          <w:lang w:val="en-US"/>
        </w:rPr>
        <w:t>s are generalists: 60% of human infectious diseases are zoonotic and 80% of pathogens of domestic animals infect multiple host</w:t>
      </w:r>
      <w:r w:rsidR="00FB7451">
        <w:rPr>
          <w:lang w:val="en-US"/>
        </w:rPr>
        <w:t xml:space="preserve"> </w:t>
      </w:r>
      <w:r w:rsidRPr="006473CD">
        <w:rPr>
          <w:lang w:val="en-US"/>
        </w:rPr>
        <w:t>s</w:t>
      </w:r>
      <w:r w:rsidR="00FB7451">
        <w:rPr>
          <w:lang w:val="en-US"/>
        </w:rPr>
        <w:t>pecies</w:t>
      </w:r>
      <w:r w:rsidRPr="006473CD">
        <w:rPr>
          <w:lang w:val="en-US"/>
        </w:rPr>
        <w:t xml:space="preserve"> </w:t>
      </w:r>
      <w:r w:rsidRPr="006473CD">
        <w:rPr>
          <w:lang w:val="en-US"/>
        </w:rPr>
        <w:fldChar w:fldCharType="begin" w:fldLock="1"/>
      </w:r>
      <w:r w:rsidR="00E051A8">
        <w:rPr>
          <w:lang w:val="en-US"/>
        </w:rPr>
        <w:instrText>ADDIN CSL_CITATION { "citationID" : "Aji0TzvD", "citationItems" : [ { "id" : "ITEM-1", "itemData" : { "DOI" : "10.1126/science.1059026", "ISSN" : "00368075", "abstract" : "The majority of pathogens, including many of medical and veterinary importance, can infect more than one species of host. Population biology has yet to explain why perceived evolutionary advantages of pathogen specialization are, in practice, outweighed by those of generalization. Factors that predispose pathogens to generalism include high levels of genetic diversity and abundant opportunities for cross-species transmission, and the taxonomic distributions of generalists and specialists appear to reflect these factors. Generalism also has consequences for the evolution of virulence and for pathogen epidemiology, making both much less predictable. The evolutionary advantages and disadvantages of generalism are so finely balanced that even closely related pathogens can have very different host range sizes.", "author" : [ { "dropping-particle" : "", "family" : "Woolhouse", "given" : "M. E. J.", "non-dropping-particle" : "", "parse-names" : false, "suffix" : "" }, { "dropping-particle" : "", "family" : "Taylor", "given" : "Louise H.", "non-dropping-particle" : "", "parse-names" : false, "suffix" : "" }, { "dropping-particle" : "", "family" : "Haydon", "given" : "Daniel T.", "non-dropping-particle" : "", "parse-names" : false, "suffix" : "" } ], "container-title" : "Science", "id" : "ITEM-1", "issue" : "5519", "issued" : { "date-parts" : [ [ "2001", "5", "11" ] ] }, "note" : "focus is on microparasites\n\ndiscussion of how transmission routes affect opportunities for generalism and costs for specialism\n\neffect of generalism on pathogenicity - virulence can go up or down with more hosts depending on other factors. no general pattern.\n\noutbreak size is overdispersed", "page" : "1109-1112", "title" : "Population Biology of Multihost Pathogens", "type" : "article-journal", "volume" : "292" }, "uri" : [ "http://www.mendeley.com/documents/?uuid=b7384015-9d39-45cb-b5b0-d026778c5366" ], "uris" : [ "http://www.mendeley.com/documents/?uuid=b7384015-9d39-45cb-b5b0-d026778c5366" ] }, { "id" : "ITEM-2",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2", "issue" : "1411", "issued" : { "date-parts" : [ [ "2001", "7", "29" ] ] }, "page" : "991-999", "title" : "Diseases of humans and their domestic mammals: pathogen characteristics, host range and the risk of emergence.", "type" : "article-journal", "volume" : "356" }, "uri" : [ "http://www.mendeley.com/documents/?uuid=8bda6322-46b5-40ea-96a1-86265e61af1a" ], "uris" : [ "http://www.mendeley.com/documents/?uuid=8bda6322-46b5-40ea-96a1-86265e61af1a" ] }, { "id" : "ITEM-3", "itemData" : { "DOI" : "10.1098/rstb.2001.0888", "ISSN" : "0962-8436", "PMID" : "11516376", "abstract" : "A comprehensive literature review identifies 1415 species of infectious organism known to be pathogenic to humans, including 217 viruses and prions, 538 bacteria and rickettsia, 307 fungi, 66 protozoa and 287 helminths. Out of these, 868 (61%) are zoonotic, that is, they can be transmitted between humans and animals, and 175 pathogenic species are associated with diseases considered to be 'emerging'. We test the hypothesis that zoonotic pathogens are more likely to be associated with emerging diseases than non-emerging ones. Out of the emerging pathogens, 132 (75%) are zoonotic, and overall, zoonotic pathogens are twice as likely to be associated with emerging diseases than non-zoonotic pathogens. However, the result varies among taxa, with protozoa and viruses particularly likely to emerge, and helminths particularly unlikely to do so, irrespective of their zoonotic status. No association between transmission route and emergence was found. This study represents the first quantitative analysis identifying risk factors for human disease emergence.", "author" : [ { "dropping-particle" : "", "family" : "Taylor", "given" : "L H", "non-dropping-particle" : "", "parse-names" : false, "suffix" : "" }, { "dropping-particle" : "", "family" : "Latham", "given" : "S M", "non-dropping-particle" : "", "parse-names" : false, "suffix" : "" }, { "dropping-particle" : "", "family" : "Woolhouse", "given" : "M E J", "non-dropping-particle" : "", "parse-names" : false, "suffix" : "" } ], "container-title" : "Philosophical Transactions of the Royal Society B: Biological Sciences", "id" : "ITEM-3", "issue" : "1411", "issued" : { "date-parts" : [ [ "2001", "7", "29" ] ] }, "page" : "983-9", "title" : "Risk factors for human disease emergence.", "type" : "article-journal", "volume" : "356" }, "uri" : [ "http://www.mendeley.com/documents/?uuid=e4ba253e-0da1-4481-b4f9-c26cb06ae20c" ], "uris" : [ "http://www.mendeley.com/documents/?uuid=e4ba253e-0da1-4481-b4f9-c26cb06ae20c" ] } ], "mendeley" : { "formattedCitation" : "[4\u20136]", "plainTextFormattedCitation" : "[4\u20136]", "previouslyFormattedCitation" : "[4\u20136]" }, "properties" : { "formattedCitation" : "[4,6,7]", "noteIndex" : 0, "plainCitation" : "[4,6,7]" }, "schema" : "https://github.com/citation-style-language/schema/raw/master/csl-citation.json" }</w:instrText>
      </w:r>
      <w:r w:rsidRPr="006473CD">
        <w:rPr>
          <w:lang w:val="en-US"/>
        </w:rPr>
        <w:fldChar w:fldCharType="separate"/>
      </w:r>
      <w:r w:rsidR="009E47A0" w:rsidRPr="009E47A0">
        <w:rPr>
          <w:noProof/>
          <w:lang w:val="en-US"/>
        </w:rPr>
        <w:t>[4–6]</w:t>
      </w:r>
      <w:r w:rsidRPr="006473CD">
        <w:rPr>
          <w:lang w:val="en-US"/>
        </w:rPr>
        <w:fldChar w:fldCharType="end"/>
      </w:r>
      <w:r w:rsidRPr="006473CD">
        <w:rPr>
          <w:lang w:val="en-US"/>
        </w:rPr>
        <w:t xml:space="preserve">. </w:t>
      </w:r>
      <w:del w:id="7" w:author="Clay Cressler" w:date="2016-07-11T14:43:00Z">
        <w:r w:rsidRPr="006473CD" w:rsidDel="008033C5">
          <w:rPr>
            <w:lang w:val="en-US"/>
          </w:rPr>
          <w:delText>However</w:delText>
        </w:r>
      </w:del>
      <w:ins w:id="8" w:author="Clay Cressler" w:date="2016-07-11T14:37:00Z">
        <w:r w:rsidR="00325EB6">
          <w:rPr>
            <w:lang w:val="en-US"/>
          </w:rPr>
          <w:t>On the other hand</w:t>
        </w:r>
      </w:ins>
      <w:r w:rsidRPr="006473CD">
        <w:rPr>
          <w:lang w:val="en-US"/>
        </w:rPr>
        <w:t xml:space="preserve">, </w:t>
      </w:r>
      <w:r w:rsidR="00FB0950">
        <w:rPr>
          <w:lang w:val="en-US"/>
        </w:rPr>
        <w:t xml:space="preserve">theory </w:t>
      </w:r>
      <w:r w:rsidRPr="006473CD">
        <w:rPr>
          <w:lang w:val="en-US"/>
        </w:rPr>
        <w:t xml:space="preserve">suggests that </w:t>
      </w:r>
      <w:ins w:id="9" w:author="Clay Cressler" w:date="2016-07-11T14:14:00Z">
        <w:r w:rsidR="00572542">
          <w:rPr>
            <w:lang w:val="en-US"/>
          </w:rPr>
          <w:t xml:space="preserve">fitness trade-offs </w:t>
        </w:r>
      </w:ins>
      <w:ins w:id="10" w:author="Clay Cressler" w:date="2016-07-11T14:16:00Z">
        <w:r w:rsidR="00572542">
          <w:rPr>
            <w:lang w:val="en-US"/>
          </w:rPr>
          <w:t xml:space="preserve">between host range and </w:t>
        </w:r>
      </w:ins>
      <w:ins w:id="11" w:author="Clay Cressler" w:date="2016-07-11T14:38:00Z">
        <w:r w:rsidR="00325EB6">
          <w:rPr>
            <w:lang w:val="en-US"/>
          </w:rPr>
          <w:t xml:space="preserve">parasite </w:t>
        </w:r>
      </w:ins>
      <w:ins w:id="12" w:author="Clay Cressler" w:date="2016-07-11T14:16:00Z">
        <w:r w:rsidR="00572542">
          <w:rPr>
            <w:lang w:val="en-US"/>
          </w:rPr>
          <w:t xml:space="preserve">performance </w:t>
        </w:r>
      </w:ins>
      <w:ins w:id="13" w:author="Clay Cressler" w:date="2016-07-11T14:38:00Z">
        <w:r w:rsidR="00325EB6">
          <w:rPr>
            <w:lang w:val="en-US"/>
          </w:rPr>
          <w:t>on</w:t>
        </w:r>
      </w:ins>
      <w:ins w:id="14" w:author="Clay Cressler" w:date="2016-07-11T14:16:00Z">
        <w:r w:rsidR="00572542">
          <w:rPr>
            <w:lang w:val="en-US"/>
          </w:rPr>
          <w:t xml:space="preserve"> each host can lead to the evolution of </w:t>
        </w:r>
      </w:ins>
      <w:ins w:id="15" w:author="Clay Cressler" w:date="2016-07-11T14:21:00Z">
        <w:r w:rsidR="00175FA1">
          <w:rPr>
            <w:lang w:val="en-US"/>
          </w:rPr>
          <w:t xml:space="preserve">host </w:t>
        </w:r>
      </w:ins>
      <w:ins w:id="16" w:author="Clay Cressler" w:date="2016-07-11T14:16:00Z">
        <w:r w:rsidR="00572542">
          <w:rPr>
            <w:lang w:val="en-US"/>
          </w:rPr>
          <w:t>speciali</w:t>
        </w:r>
        <w:r w:rsidR="00175FA1">
          <w:rPr>
            <w:lang w:val="en-US"/>
          </w:rPr>
          <w:t>zation [</w:t>
        </w:r>
      </w:ins>
      <w:ins w:id="17" w:author="Clay Cressler" w:date="2016-07-15T11:36:00Z">
        <w:r w:rsidR="00824F54">
          <w:rPr>
            <w:lang w:val="en-US"/>
          </w:rPr>
          <w:t>7</w:t>
        </w:r>
      </w:ins>
      <w:ins w:id="18" w:author="Clay Cressler" w:date="2016-07-11T14:16:00Z">
        <w:r w:rsidR="00175FA1">
          <w:rPr>
            <w:lang w:val="en-US"/>
          </w:rPr>
          <w:t>]</w:t>
        </w:r>
        <w:r w:rsidR="00325EB6">
          <w:rPr>
            <w:lang w:val="en-US"/>
          </w:rPr>
          <w:t xml:space="preserve">, and </w:t>
        </w:r>
        <w:r w:rsidR="00175FA1">
          <w:rPr>
            <w:lang w:val="en-US"/>
          </w:rPr>
          <w:t xml:space="preserve">such trade-offs are common (although not universal) for parasites </w:t>
        </w:r>
      </w:ins>
      <w:ins w:id="19" w:author="Clay Cressler" w:date="2016-07-11T14:22:00Z">
        <w:r w:rsidR="00175FA1">
          <w:rPr>
            <w:lang w:val="en-US"/>
          </w:rPr>
          <w:t>[</w:t>
        </w:r>
      </w:ins>
      <w:ins w:id="20" w:author="Clay Cressler" w:date="2016-07-15T11:48:00Z">
        <w:r w:rsidR="00B4275C">
          <w:rPr>
            <w:lang w:val="en-US"/>
          </w:rPr>
          <w:t>8-10]</w:t>
        </w:r>
      </w:ins>
      <w:ins w:id="21" w:author="Clay Cressler" w:date="2016-07-11T14:22:00Z">
        <w:r w:rsidR="00175FA1">
          <w:t xml:space="preserve">. </w:t>
        </w:r>
      </w:ins>
      <w:ins w:id="22" w:author="Clay Cressler" w:date="2016-07-11T14:37:00Z">
        <w:r w:rsidR="00325EB6">
          <w:t>E</w:t>
        </w:r>
      </w:ins>
      <w:del w:id="23" w:author="Clay Cressler" w:date="2016-07-11T14:21:00Z">
        <w:r w:rsidRPr="006473CD" w:rsidDel="00175FA1">
          <w:rPr>
            <w:lang w:val="en-US"/>
          </w:rPr>
          <w:delText xml:space="preserve">parasites </w:delText>
        </w:r>
      </w:del>
      <w:del w:id="24" w:author="Clay Cressler" w:date="2016-07-11T12:43:00Z">
        <w:r w:rsidRPr="006473CD" w:rsidDel="00054085">
          <w:rPr>
            <w:lang w:val="en-US"/>
          </w:rPr>
          <w:delText xml:space="preserve">are </w:delText>
        </w:r>
      </w:del>
      <w:del w:id="25" w:author="Clay Cressler" w:date="2016-07-11T14:23:00Z">
        <w:r w:rsidRPr="006473CD" w:rsidDel="00175FA1">
          <w:rPr>
            <w:lang w:val="en-US"/>
          </w:rPr>
          <w:delText xml:space="preserve">generally </w:delText>
        </w:r>
      </w:del>
      <w:del w:id="26" w:author="Clay Cressler" w:date="2016-07-11T12:44:00Z">
        <w:r w:rsidRPr="006473CD" w:rsidDel="00054085">
          <w:rPr>
            <w:lang w:val="en-US"/>
          </w:rPr>
          <w:delText xml:space="preserve">resource (host) </w:delText>
        </w:r>
      </w:del>
      <w:del w:id="27" w:author="Clay Cressler" w:date="2016-07-11T14:23:00Z">
        <w:r w:rsidRPr="006473CD" w:rsidDel="00175FA1">
          <w:rPr>
            <w:lang w:val="en-US"/>
          </w:rPr>
          <w:delText>specialists</w:delText>
        </w:r>
        <w:r w:rsidR="00040142" w:rsidDel="00175FA1">
          <w:rPr>
            <w:lang w:val="en-US"/>
          </w:rPr>
          <w:delText xml:space="preserve">, </w:delText>
        </w:r>
      </w:del>
      <w:del w:id="28" w:author="Clay Cressler" w:date="2016-07-11T12:44:00Z">
        <w:r w:rsidR="00FB0950" w:rsidDel="00054085">
          <w:rPr>
            <w:lang w:val="en-US"/>
          </w:rPr>
          <w:delText xml:space="preserve">with </w:delText>
        </w:r>
      </w:del>
      <w:del w:id="29" w:author="Clay Cressler" w:date="2016-07-11T14:23:00Z">
        <w:r w:rsidR="00040142" w:rsidDel="00175FA1">
          <w:rPr>
            <w:lang w:val="en-US"/>
          </w:rPr>
          <w:delText>interspecific competition select</w:delText>
        </w:r>
      </w:del>
      <w:del w:id="30" w:author="Clay Cressler" w:date="2016-07-11T12:44:00Z">
        <w:r w:rsidR="00FB0950" w:rsidDel="00054085">
          <w:rPr>
            <w:lang w:val="en-US"/>
          </w:rPr>
          <w:delText>ing</w:delText>
        </w:r>
      </w:del>
      <w:del w:id="31" w:author="Clay Cressler" w:date="2016-07-11T14:23:00Z">
        <w:r w:rsidR="00040142" w:rsidDel="00175FA1">
          <w:rPr>
            <w:lang w:val="en-US"/>
          </w:rPr>
          <w:delText xml:space="preserve"> for </w:delText>
        </w:r>
      </w:del>
      <w:del w:id="32" w:author="Clay Cressler" w:date="2016-07-11T12:44:00Z">
        <w:r w:rsidR="00040142" w:rsidDel="00054085">
          <w:rPr>
            <w:lang w:val="en-US"/>
          </w:rPr>
          <w:delText xml:space="preserve">an </w:delText>
        </w:r>
      </w:del>
      <w:del w:id="33" w:author="Clay Cressler" w:date="2016-07-11T14:23:00Z">
        <w:r w:rsidR="00040142" w:rsidDel="00175FA1">
          <w:rPr>
            <w:lang w:val="en-US"/>
          </w:rPr>
          <w:delText xml:space="preserve">increase </w:delText>
        </w:r>
      </w:del>
      <w:del w:id="34" w:author="Clay Cressler" w:date="2016-07-11T12:44:00Z">
        <w:r w:rsidR="00040142" w:rsidDel="00054085">
          <w:rPr>
            <w:lang w:val="en-US"/>
          </w:rPr>
          <w:delText xml:space="preserve">in </w:delText>
        </w:r>
      </w:del>
      <w:del w:id="35" w:author="Clay Cressler" w:date="2016-07-11T14:23:00Z">
        <w:r w:rsidR="00040142" w:rsidDel="00175FA1">
          <w:rPr>
            <w:lang w:val="en-US"/>
          </w:rPr>
          <w:delText>ecological specialization</w:delText>
        </w:r>
        <w:r w:rsidR="00FB7451" w:rsidDel="00175FA1">
          <w:rPr>
            <w:lang w:val="en-US"/>
          </w:rPr>
          <w:delText>, thus</w:delText>
        </w:r>
        <w:r w:rsidR="00A7488E" w:rsidDel="00175FA1">
          <w:rPr>
            <w:lang w:val="en-US"/>
          </w:rPr>
          <w:delText xml:space="preserve"> </w:delText>
        </w:r>
        <w:r w:rsidR="00040142" w:rsidDel="00175FA1">
          <w:rPr>
            <w:lang w:val="en-US"/>
          </w:rPr>
          <w:delText>a narrow host range</w:delText>
        </w:r>
        <w:r w:rsidR="00B75723" w:rsidDel="00175FA1">
          <w:rPr>
            <w:lang w:val="en-US"/>
          </w:rPr>
          <w:delText xml:space="preserve"> </w:delText>
        </w:r>
        <w:r w:rsidR="00B75723" w:rsidDel="00175FA1">
          <w:rPr>
            <w:lang w:val="en-US"/>
          </w:rPr>
          <w:fldChar w:fldCharType="begin" w:fldLock="1"/>
        </w:r>
        <w:r w:rsidR="00B75723" w:rsidDel="00175FA1">
          <w:rPr>
            <w:lang w:val="en-US"/>
          </w:rPr>
          <w:delInstrText>ADDIN CSL_CITATION { "citationItems" : [ { "id" : "ITEM-1", "itemData" : { "DOI" : "10.1590/S1984-46702010000200001", "ISBN" : "1984467020100", "ISSN" : "1984-4670", "author" : [ { "dropping-particle" : "", "family" : "Agosta", "given" : "Salvatore J.", "non-dropping-particle" : "", "parse-names" : false, "suffix" : "" }, { "dropping-particle" : "", "family" : "Janz", "given" : "Niklas", "non-dropping-particle" : "", "parse-names" : false, "suffix" : "" }, { "dropping-particle" : "", "family" : "Brooks", "given" : "Daniel R.", "non-dropping-particle" : "", "parse-names" : false, "suffix" : "" } ], "container-title" : "Zoologia", "id" : "ITEM-1", "issue" : "2", "issued" : { "date-parts" : [ [ "2010", "4" ] ] }, "page" : "151-162", "title" : "How specialists can be generalists: resolving the \"parasite paradox\" and implications for emerging infectious disease", "type" : "article-journal", "volume" : "27" }, "uris" : [ "http://www.mendeley.com/documents/?uuid=de620e58-cba7-4608-97e3-48b1171a087b" ] } ], "mendeley" : { "formattedCitation" : "[7]", "plainTextFormattedCitation" : "[7]", "previouslyFormattedCitation" : "[7]" }, "properties" : { "noteIndex" : 0 }, "schema" : "https://github.com/citation-style-language/schema/raw/master/csl-citation.json" }</w:delInstrText>
        </w:r>
        <w:r w:rsidR="00B75723" w:rsidDel="00175FA1">
          <w:rPr>
            <w:lang w:val="en-US"/>
          </w:rPr>
          <w:fldChar w:fldCharType="separate"/>
        </w:r>
        <w:r w:rsidR="00B75723" w:rsidRPr="00B75723" w:rsidDel="00175FA1">
          <w:rPr>
            <w:noProof/>
            <w:lang w:val="en-US"/>
          </w:rPr>
          <w:delText>[7]</w:delText>
        </w:r>
        <w:r w:rsidR="00B75723" w:rsidDel="00175FA1">
          <w:rPr>
            <w:lang w:val="en-US"/>
          </w:rPr>
          <w:fldChar w:fldCharType="end"/>
        </w:r>
        <w:r w:rsidRPr="006473CD" w:rsidDel="00175FA1">
          <w:rPr>
            <w:lang w:val="en-US"/>
          </w:rPr>
          <w:delText>.</w:delText>
        </w:r>
        <w:r w:rsidR="00E8246E" w:rsidDel="00175FA1">
          <w:rPr>
            <w:lang w:val="en-US"/>
          </w:rPr>
          <w:delText xml:space="preserve"> </w:delText>
        </w:r>
      </w:del>
      <w:proofErr w:type="spellStart"/>
      <w:ins w:id="36" w:author="Clay Cressler" w:date="2016-07-11T13:02:00Z">
        <w:r w:rsidR="00EC7CA7">
          <w:rPr>
            <w:lang w:val="en-US"/>
          </w:rPr>
          <w:t>cological</w:t>
        </w:r>
      </w:ins>
      <w:proofErr w:type="spellEnd"/>
      <w:ins w:id="37" w:author="Clay Cressler" w:date="2016-07-11T12:56:00Z">
        <w:r w:rsidR="006B4963">
          <w:rPr>
            <w:lang w:val="en-US"/>
          </w:rPr>
          <w:t xml:space="preserve"> spec</w:t>
        </w:r>
      </w:ins>
      <w:ins w:id="38" w:author="Clay Cressler" w:date="2016-07-11T12:58:00Z">
        <w:r w:rsidR="006B4963">
          <w:rPr>
            <w:lang w:val="en-US"/>
          </w:rPr>
          <w:t xml:space="preserve">ialization is </w:t>
        </w:r>
      </w:ins>
      <w:ins w:id="39" w:author="Clay Cressler" w:date="2016-07-11T13:02:00Z">
        <w:r w:rsidR="00EC7CA7">
          <w:rPr>
            <w:lang w:val="en-US"/>
          </w:rPr>
          <w:t xml:space="preserve">often </w:t>
        </w:r>
      </w:ins>
      <w:ins w:id="40" w:author="Clay Cressler" w:date="2016-07-11T12:58:00Z">
        <w:r w:rsidR="006B4963">
          <w:rPr>
            <w:lang w:val="en-US"/>
          </w:rPr>
          <w:t xml:space="preserve">thought to represent </w:t>
        </w:r>
      </w:ins>
      <w:ins w:id="41" w:author="Clay Cressler" w:date="2016-07-11T12:59:00Z">
        <w:r w:rsidR="006B4963">
          <w:rPr>
            <w:lang w:val="en-US"/>
          </w:rPr>
          <w:t>an “</w:t>
        </w:r>
      </w:ins>
      <w:ins w:id="42" w:author="Clay Cressler" w:date="2016-07-11T12:58:00Z">
        <w:r w:rsidR="006B4963">
          <w:rPr>
            <w:lang w:val="en-US"/>
          </w:rPr>
          <w:t xml:space="preserve">evolutionary </w:t>
        </w:r>
      </w:ins>
      <w:ins w:id="43" w:author="Clay Cressler" w:date="2016-07-11T12:59:00Z">
        <w:r w:rsidR="006B4963">
          <w:rPr>
            <w:lang w:val="en-US"/>
          </w:rPr>
          <w:t>dead-end</w:t>
        </w:r>
      </w:ins>
      <w:ins w:id="44" w:author="Clay Cressler" w:date="2016-07-11T13:39:00Z">
        <w:r w:rsidR="00E11671">
          <w:rPr>
            <w:lang w:val="en-US"/>
          </w:rPr>
          <w:t>,</w:t>
        </w:r>
      </w:ins>
      <w:ins w:id="45" w:author="Clay Cressler" w:date="2016-07-11T12:59:00Z">
        <w:r w:rsidR="006B4963">
          <w:rPr>
            <w:lang w:val="en-US"/>
          </w:rPr>
          <w:t>”</w:t>
        </w:r>
      </w:ins>
      <w:ins w:id="46" w:author="Clay Cressler" w:date="2016-07-11T13:04:00Z">
        <w:r w:rsidR="00EC7CA7">
          <w:rPr>
            <w:lang w:val="en-US"/>
          </w:rPr>
          <w:t xml:space="preserve"> </w:t>
        </w:r>
      </w:ins>
      <w:ins w:id="47" w:author="Clay Cressler" w:date="2016-07-11T14:38:00Z">
        <w:r w:rsidR="00325EB6">
          <w:rPr>
            <w:lang w:val="en-US"/>
          </w:rPr>
          <w:t>such that</w:t>
        </w:r>
      </w:ins>
      <w:ins w:id="48" w:author="Clay Cressler" w:date="2016-07-11T13:39:00Z">
        <w:r w:rsidR="00E11671">
          <w:rPr>
            <w:lang w:val="en-US"/>
          </w:rPr>
          <w:t xml:space="preserve"> </w:t>
        </w:r>
      </w:ins>
      <w:ins w:id="49" w:author="Clay Cressler" w:date="2016-07-11T14:42:00Z">
        <w:r w:rsidR="008033C5">
          <w:rPr>
            <w:lang w:val="en-US"/>
          </w:rPr>
          <w:t>specialist</w:t>
        </w:r>
      </w:ins>
      <w:ins w:id="50" w:author="Clay Cressler" w:date="2016-07-11T13:39:00Z">
        <w:r w:rsidR="00E11671">
          <w:rPr>
            <w:lang w:val="en-US"/>
          </w:rPr>
          <w:t xml:space="preserve"> </w:t>
        </w:r>
      </w:ins>
      <w:ins w:id="51" w:author="Clay Cressler" w:date="2016-07-11T13:42:00Z">
        <w:r w:rsidR="00A355E2">
          <w:rPr>
            <w:lang w:val="en-US"/>
          </w:rPr>
          <w:t>parasites</w:t>
        </w:r>
      </w:ins>
      <w:ins w:id="52" w:author="Clay Cressler" w:date="2016-07-11T13:39:00Z">
        <w:r w:rsidR="00E11671">
          <w:rPr>
            <w:lang w:val="en-US"/>
          </w:rPr>
          <w:t xml:space="preserve"> </w:t>
        </w:r>
      </w:ins>
      <w:ins w:id="53" w:author="Clay Cressler" w:date="2016-07-11T13:43:00Z">
        <w:r w:rsidR="00A355E2">
          <w:rPr>
            <w:lang w:val="en-US"/>
          </w:rPr>
          <w:t>have</w:t>
        </w:r>
      </w:ins>
      <w:ins w:id="54" w:author="Clay Cressler" w:date="2016-07-11T13:39:00Z">
        <w:r w:rsidR="00E11671">
          <w:rPr>
            <w:lang w:val="en-US"/>
          </w:rPr>
          <w:t xml:space="preserve"> </w:t>
        </w:r>
      </w:ins>
      <w:ins w:id="55" w:author="Clay Cressler" w:date="2016-07-11T13:43:00Z">
        <w:r w:rsidR="00A355E2">
          <w:rPr>
            <w:lang w:val="en-US"/>
          </w:rPr>
          <w:t xml:space="preserve">a reduced potential to </w:t>
        </w:r>
      </w:ins>
      <w:ins w:id="56" w:author="Clay Cressler" w:date="2016-07-11T14:25:00Z">
        <w:r w:rsidR="00175FA1">
          <w:rPr>
            <w:lang w:val="en-US"/>
          </w:rPr>
          <w:t>adapt</w:t>
        </w:r>
        <w:r w:rsidR="00325EB6">
          <w:rPr>
            <w:lang w:val="en-US"/>
          </w:rPr>
          <w:t xml:space="preserve"> to novel hosts</w:t>
        </w:r>
      </w:ins>
      <w:ins w:id="57" w:author="Clay Cressler" w:date="2016-07-11T13:43:00Z">
        <w:r w:rsidR="00A355E2">
          <w:rPr>
            <w:lang w:val="en-US"/>
          </w:rPr>
          <w:t xml:space="preserve">, </w:t>
        </w:r>
      </w:ins>
      <w:ins w:id="58" w:author="Clay Cressler" w:date="2016-07-11T14:41:00Z">
        <w:r w:rsidR="008033C5">
          <w:rPr>
            <w:lang w:val="en-US"/>
          </w:rPr>
          <w:t>with correspondingly higher extinction and lower speciation rates than generalist parasites</w:t>
        </w:r>
      </w:ins>
      <w:ins w:id="59" w:author="Clay Cressler" w:date="2016-07-11T14:42:00Z">
        <w:r w:rsidR="008033C5">
          <w:rPr>
            <w:lang w:val="en-US"/>
          </w:rPr>
          <w:t xml:space="preserve"> [</w:t>
        </w:r>
      </w:ins>
      <w:ins w:id="60" w:author="Clay Cressler" w:date="2016-07-15T11:48:00Z">
        <w:r w:rsidR="00B4275C">
          <w:rPr>
            <w:lang w:val="en-US"/>
          </w:rPr>
          <w:t>11</w:t>
        </w:r>
      </w:ins>
      <w:ins w:id="61" w:author="Clay Cressler" w:date="2016-07-11T14:42:00Z">
        <w:r w:rsidR="008033C5">
          <w:rPr>
            <w:lang w:val="en-US"/>
          </w:rPr>
          <w:t>].</w:t>
        </w:r>
      </w:ins>
      <w:ins w:id="62" w:author="Clay Cressler" w:date="2016-07-11T14:41:00Z">
        <w:r w:rsidR="008033C5">
          <w:rPr>
            <w:lang w:val="en-US"/>
          </w:rPr>
          <w:t xml:space="preserve"> </w:t>
        </w:r>
      </w:ins>
      <w:ins w:id="63" w:author="Clay Cressler" w:date="2016-07-11T14:25:00Z">
        <w:r w:rsidR="00175FA1">
          <w:rPr>
            <w:lang w:val="en-US"/>
          </w:rPr>
          <w:t xml:space="preserve">However, </w:t>
        </w:r>
      </w:ins>
      <w:del w:id="64" w:author="Clay Cressler" w:date="2016-07-11T12:45:00Z">
        <w:r w:rsidR="00594DD7" w:rsidDel="00054085">
          <w:rPr>
            <w:lang w:val="en-US"/>
          </w:rPr>
          <w:delText>Moreover,</w:delText>
        </w:r>
      </w:del>
      <w:ins w:id="65" w:author="Clay Cressler" w:date="2016-07-11T12:45:00Z">
        <w:r w:rsidR="00A355E2">
          <w:rPr>
            <w:lang w:val="en-US"/>
          </w:rPr>
          <w:t>e</w:t>
        </w:r>
        <w:r w:rsidR="00054085">
          <w:rPr>
            <w:lang w:val="en-US"/>
          </w:rPr>
          <w:t>mpirical</w:t>
        </w:r>
      </w:ins>
      <w:r w:rsidR="00594DD7">
        <w:rPr>
          <w:lang w:val="en-US"/>
        </w:rPr>
        <w:t xml:space="preserve"> </w:t>
      </w:r>
      <w:del w:id="66" w:author="Clay Cressler" w:date="2016-07-11T12:45:00Z">
        <w:r w:rsidR="00594DD7" w:rsidDel="00054085">
          <w:rPr>
            <w:lang w:val="en-US"/>
          </w:rPr>
          <w:delText xml:space="preserve">studies </w:delText>
        </w:r>
      </w:del>
      <w:ins w:id="67" w:author="Clay Cressler" w:date="2016-07-11T12:45:00Z">
        <w:r w:rsidR="00054085">
          <w:rPr>
            <w:lang w:val="en-US"/>
          </w:rPr>
          <w:t xml:space="preserve">evidence </w:t>
        </w:r>
      </w:ins>
      <w:r w:rsidR="00594DD7">
        <w:rPr>
          <w:lang w:val="en-US"/>
        </w:rPr>
        <w:t>suggest</w:t>
      </w:r>
      <w:ins w:id="68" w:author="Clay Cressler" w:date="2016-07-11T12:45:00Z">
        <w:r w:rsidR="00054085">
          <w:rPr>
            <w:lang w:val="en-US"/>
          </w:rPr>
          <w:t>s</w:t>
        </w:r>
      </w:ins>
      <w:r w:rsidR="00594DD7">
        <w:rPr>
          <w:lang w:val="en-US"/>
        </w:rPr>
        <w:t xml:space="preserve"> that evolutionary transitions between specialism and </w:t>
      </w:r>
      <w:proofErr w:type="spellStart"/>
      <w:r w:rsidR="00594DD7">
        <w:rPr>
          <w:lang w:val="en-US"/>
        </w:rPr>
        <w:t>generalism</w:t>
      </w:r>
      <w:proofErr w:type="spellEnd"/>
      <w:r w:rsidR="00594DD7">
        <w:rPr>
          <w:lang w:val="en-US"/>
        </w:rPr>
        <w:t xml:space="preserve"> are bidirectional</w:t>
      </w:r>
      <w:ins w:id="69" w:author="Clay Cressler" w:date="2016-07-11T13:44:00Z">
        <w:r w:rsidR="00A355E2">
          <w:rPr>
            <w:lang w:val="en-US"/>
          </w:rPr>
          <w:t xml:space="preserve"> [</w:t>
        </w:r>
      </w:ins>
      <w:ins w:id="70" w:author="Clay Cressler" w:date="2016-07-15T11:48:00Z">
        <w:r w:rsidR="00B4275C">
          <w:rPr>
            <w:lang w:val="en-US"/>
          </w:rPr>
          <w:t>12,13</w:t>
        </w:r>
      </w:ins>
      <w:ins w:id="71" w:author="Clay Cressler" w:date="2016-07-11T13:44:00Z">
        <w:r w:rsidR="00A355E2">
          <w:rPr>
            <w:lang w:val="en-US"/>
          </w:rPr>
          <w:t>]</w:t>
        </w:r>
      </w:ins>
      <w:del w:id="72" w:author="Clay Cressler" w:date="2016-07-11T13:44:00Z">
        <w:r w:rsidR="00B75723" w:rsidDel="00A355E2">
          <w:rPr>
            <w:lang w:val="en-US"/>
          </w:rPr>
          <w:delText xml:space="preserve">, despite the ‘dead-end’ theory predicting that parasites that evolve to become more specialist will </w:delText>
        </w:r>
        <w:r w:rsidR="00FB7451" w:rsidDel="00A355E2">
          <w:rPr>
            <w:lang w:val="en-US"/>
          </w:rPr>
          <w:delText xml:space="preserve">then </w:delText>
        </w:r>
        <w:r w:rsidR="00B75723" w:rsidDel="00A355E2">
          <w:rPr>
            <w:lang w:val="en-US"/>
          </w:rPr>
          <w:delText xml:space="preserve">have </w:delText>
        </w:r>
      </w:del>
      <w:del w:id="73" w:author="Clay Cressler" w:date="2016-07-11T13:43:00Z">
        <w:r w:rsidR="00FB7451" w:rsidDel="00A355E2">
          <w:rPr>
            <w:lang w:val="en-US"/>
          </w:rPr>
          <w:delText xml:space="preserve">a </w:delText>
        </w:r>
        <w:r w:rsidR="00B75723" w:rsidDel="00A355E2">
          <w:rPr>
            <w:lang w:val="en-US"/>
          </w:rPr>
          <w:delText>reduced potential to infect additional</w:delText>
        </w:r>
        <w:r w:rsidR="00FB7451" w:rsidDel="00A355E2">
          <w:rPr>
            <w:lang w:val="en-US"/>
          </w:rPr>
          <w:delText>, new</w:delText>
        </w:r>
        <w:r w:rsidR="00B75723" w:rsidDel="00A355E2">
          <w:rPr>
            <w:lang w:val="en-US"/>
          </w:rPr>
          <w:delText xml:space="preserve"> hosts</w:delText>
        </w:r>
        <w:r w:rsidR="00594DD7" w:rsidDel="00A355E2">
          <w:rPr>
            <w:lang w:val="en-US"/>
          </w:rPr>
          <w:delText xml:space="preserve"> </w:delText>
        </w:r>
      </w:del>
      <w:del w:id="74" w:author="Clay Cressler" w:date="2016-07-11T13:44:00Z">
        <w:r w:rsidR="00B75723" w:rsidDel="00A355E2">
          <w:rPr>
            <w:lang w:val="en-US"/>
          </w:rPr>
          <w:fldChar w:fldCharType="begin" w:fldLock="1"/>
        </w:r>
        <w:r w:rsidR="000E617C" w:rsidDel="00A355E2">
          <w:rPr>
            <w:lang w:val="en-US"/>
          </w:rPr>
          <w:delInstrText>ADDIN CSL_CITATION { "citationItems" : [ { "id" : "ITEM-1", "itemData" : { "DOI" : "10.1554/05-169.1", "ISSN" : "0014-3820", "author" : [ { "dropping-particle" : "", "family" : "Nosil", "given" : "P.", "non-dropping-particle" : "", "parse-names" : false, "suffix" : "" }, { "dropping-particle" : "", "family" : "Mooers", "given" : "A. \u00d8.", "non-dropping-particle" : "", "parse-names" : false, "suffix" : "" } ], "container-title" : "Evolution", "id" : "ITEM-1", "issue" : "10", "issued" : { "date-parts" : [ [ "2005" ] ] }, "page" : "2256", "title" : "Testing hypotheses about ecological specialization using phylogenetic trees", "type" : "article-journal", "volume" : "59" }, "uris" : [ "http://www.mendeley.com/documents/?uuid=606c9cff-cef1-33fa-94cf-9e1373f78f9f" ] }, { "id" : "ITEM-2", "itemData" : { "DOI" : "10.1590/S1984-46702010000200001", "ISBN" : "1984467020100", "ISSN" : "1984-4670", "author" : [ { "dropping-particle" : "", "family" : "Agosta", "given" : "Salvatore J.", "non-dropping-particle" : "", "parse-names" : false, "suffix" : "" }, { "dropping-particle" : "", "family" : "Janz", "given" : "Niklas", "non-dropping-particle" : "", "parse-names" : false, "suffix" : "" }, { "dropping-particle" : "", "family" : "Brooks", "given" : "Daniel R.", "non-dropping-particle" : "", "parse-names" : false, "suffix" : "" } ], "container-title" : "Zoologia", "id" : "ITEM-2", "issue" : "2", "issued" : { "date-parts" : [ [ "2010", "4" ] ] }, "page" : "151-162", "title" : "How specialists can be generalists: resolving the \"parasite paradox\" and implications for emerging infectious disease", "type" : "article-journal", "volume" : "27" }, "uris" : [ "http://www.mendeley.com/documents/?uuid=de620e58-cba7-4608-97e3-48b1171a087b" ] } ], "mendeley" : { "formattedCitation" : "[7,8]", "plainTextFormattedCitation" : "[7,8]", "previouslyFormattedCitation" : "[7,8]" }, "properties" : { "noteIndex" : 0 }, "schema" : "https://github.com/citation-style-language/schema/raw/master/csl-citation.json" }</w:delInstrText>
        </w:r>
        <w:r w:rsidR="00B75723" w:rsidDel="00A355E2">
          <w:rPr>
            <w:lang w:val="en-US"/>
          </w:rPr>
          <w:fldChar w:fldCharType="separate"/>
        </w:r>
        <w:r w:rsidR="000E617C" w:rsidRPr="000E617C" w:rsidDel="00A355E2">
          <w:rPr>
            <w:noProof/>
            <w:lang w:val="en-US"/>
          </w:rPr>
          <w:delText>[7,8]</w:delText>
        </w:r>
        <w:r w:rsidR="00B75723" w:rsidDel="00A355E2">
          <w:rPr>
            <w:lang w:val="en-US"/>
          </w:rPr>
          <w:fldChar w:fldCharType="end"/>
        </w:r>
      </w:del>
      <w:r w:rsidR="00993853">
        <w:rPr>
          <w:lang w:val="en-US"/>
        </w:rPr>
        <w:t>.</w:t>
      </w:r>
      <w:r w:rsidR="00594DD7">
        <w:rPr>
          <w:lang w:val="en-US"/>
        </w:rPr>
        <w:t xml:space="preserve"> </w:t>
      </w:r>
      <w:r w:rsidR="00FB7451">
        <w:rPr>
          <w:lang w:val="en-US"/>
        </w:rPr>
        <w:t>Rather</w:t>
      </w:r>
      <w:r w:rsidR="00B75723">
        <w:rPr>
          <w:lang w:val="en-US"/>
        </w:rPr>
        <w:t xml:space="preserve"> few studies </w:t>
      </w:r>
      <w:r w:rsidR="00FB7451">
        <w:rPr>
          <w:lang w:val="en-US"/>
        </w:rPr>
        <w:t xml:space="preserve">have </w:t>
      </w:r>
      <w:r w:rsidR="00B75723">
        <w:rPr>
          <w:lang w:val="en-US"/>
        </w:rPr>
        <w:t>examine</w:t>
      </w:r>
      <w:r w:rsidR="00FB7451">
        <w:rPr>
          <w:lang w:val="en-US"/>
        </w:rPr>
        <w:t>d</w:t>
      </w:r>
      <w:r w:rsidR="00B75723">
        <w:rPr>
          <w:lang w:val="en-US"/>
        </w:rPr>
        <w:t xml:space="preserve"> whether specialism or </w:t>
      </w:r>
      <w:proofErr w:type="spellStart"/>
      <w:r w:rsidR="00B75723">
        <w:rPr>
          <w:lang w:val="en-US"/>
        </w:rPr>
        <w:t>generalism</w:t>
      </w:r>
      <w:proofErr w:type="spellEnd"/>
      <w:r w:rsidR="00B75723">
        <w:rPr>
          <w:lang w:val="en-US"/>
        </w:rPr>
        <w:t xml:space="preserve"> is the ancestral stat</w:t>
      </w:r>
      <w:r w:rsidR="003165DF">
        <w:rPr>
          <w:lang w:val="en-US"/>
        </w:rPr>
        <w:t xml:space="preserve">e for </w:t>
      </w:r>
      <w:proofErr w:type="spellStart"/>
      <w:r w:rsidR="003165DF">
        <w:rPr>
          <w:lang w:val="en-US"/>
        </w:rPr>
        <w:t>macroparasites</w:t>
      </w:r>
      <w:proofErr w:type="spellEnd"/>
      <w:r w:rsidR="003165DF">
        <w:rPr>
          <w:lang w:val="en-US"/>
        </w:rPr>
        <w:t xml:space="preserve"> of animals, but for both</w:t>
      </w:r>
      <w:r w:rsidR="00B75723">
        <w:rPr>
          <w:lang w:val="en-US"/>
        </w:rPr>
        <w:t xml:space="preserve"> feather lice</w:t>
      </w:r>
      <w:r w:rsidR="00FB7451">
        <w:rPr>
          <w:lang w:val="en-US"/>
        </w:rPr>
        <w:t xml:space="preserve"> (arthropods)</w:t>
      </w:r>
      <w:r w:rsidR="00B75723">
        <w:rPr>
          <w:lang w:val="en-US"/>
        </w:rPr>
        <w:t xml:space="preserve"> of doves and gill </w:t>
      </w:r>
      <w:proofErr w:type="spellStart"/>
      <w:r w:rsidR="00B75723">
        <w:rPr>
          <w:lang w:val="en-US"/>
        </w:rPr>
        <w:t>monogeneans</w:t>
      </w:r>
      <w:proofErr w:type="spellEnd"/>
      <w:r w:rsidR="00FB7451">
        <w:rPr>
          <w:lang w:val="en-US"/>
        </w:rPr>
        <w:t xml:space="preserve"> (</w:t>
      </w:r>
      <w:proofErr w:type="spellStart"/>
      <w:r w:rsidR="00FB7451">
        <w:rPr>
          <w:lang w:val="en-US"/>
        </w:rPr>
        <w:t>platyhelminthes</w:t>
      </w:r>
      <w:proofErr w:type="spellEnd"/>
      <w:r w:rsidR="00FB7451">
        <w:rPr>
          <w:lang w:val="en-US"/>
        </w:rPr>
        <w:t>)</w:t>
      </w:r>
      <w:r w:rsidR="00B75723">
        <w:rPr>
          <w:lang w:val="en-US"/>
        </w:rPr>
        <w:t xml:space="preserve"> of African freshwater fish, host </w:t>
      </w:r>
      <w:proofErr w:type="spellStart"/>
      <w:r w:rsidR="00B75723">
        <w:rPr>
          <w:lang w:val="en-US"/>
        </w:rPr>
        <w:t>generalism</w:t>
      </w:r>
      <w:proofErr w:type="spellEnd"/>
      <w:r w:rsidR="00B75723">
        <w:rPr>
          <w:lang w:val="en-US"/>
        </w:rPr>
        <w:t xml:space="preserve"> appears to have derived from ancestral specialism </w:t>
      </w:r>
      <w:r w:rsidR="00B75723">
        <w:rPr>
          <w:lang w:val="en-US"/>
        </w:rPr>
        <w:fldChar w:fldCharType="begin" w:fldLock="1"/>
      </w:r>
      <w:r w:rsidR="00C26EA7">
        <w:rPr>
          <w:lang w:val="en-US"/>
        </w:rPr>
        <w:instrText>ADDIN CSL_CITATION { "citationItems" : [ { "id" : "ITEM-1", "itemData" : { "DOI" : "10.1098/rspb.2009.1174", "ISBN" : "0962-8452", "ISSN" : "0962-8452", "PMID" : "19710056", "abstract" : "Ecological theory traditionally predicts that interspecific competition selects for an increase in ecological specialization. Specialization, in turn, is often thought to be an evolutionary 'dead end,' with specialist lineages unlikely to evolve into generalist lineages. In host-parasite systems, this specialization can take the form of host specificity, with more specialized parasites using fewer hosts. We tested the hypothesis that specialists are evolutionarily more derived, and whether competition favours specialization, using the ectoparasitic feather lice of doves. Phylogenetic analyses revealed that complete host specificity is actually the ancestral condition, with generalists repeatedly evolving from specialist ancestors. These multiple origins of generalists are correlated with the presence of potentially competing species of the same genus. A competition experiment with captive doves and lice confirmed that congeneric species of lice do, in fact, have the potential to compete in ecological time. Taken together, these results suggest that interspecific competition can favour the evolution of host generalists, not specialists, over macroevolutionary time.", "author" : [ { "dropping-particle" : "", "family" : "Johnson", "given" : "Kevin P", "non-dropping-particle" : "", "parse-names" : false, "suffix" : "" }, { "dropping-particle" : "", "family" : "Malenke", "given" : "Jael R", "non-dropping-particle" : "", "parse-names" : false, "suffix" : "" }, { "dropping-particle" : "", "family" : "Clayton", "given" : "Dale H", "non-dropping-particle" : "", "parse-names" : false, "suffix" : "" } ], "container-title" : "Proceedings. Biological sciences / The Royal Society", "id" : "ITEM-1", "issue" : "1675", "issued" : { "date-parts" : [ [ "2009" ] ] }, "page" : "3921-6", "title" : "Competition promotes the evolution of host generalists in obligate parasites.", "type" : "article-journal", "volume" : "276" }, "uris" : [ "http://www.mendeley.com/documents/?uuid=669568af-3809-40d2-8c50-28926cc40f1f" ] }, { "id" : "ITEM-2", "itemData" : { "DOI" : "10.1186/1756-3305-7-69", "ISBN" : "1932-6203", "ISSN" : "1756-3305", "PMID" : "24529542", "abstract" : "BACKGROUND: The patterns and processes linked to the host specificity of parasites represent one of the central themes in the study of host-parasite interactions. We investigated the evolution and determinants of host specificity in gill monogeneans of Cichlidogyrus and Scutogyrus species parasitizing African freshwater fish of Cichlidae.\\n\\nMETHODS: We analyzed (1) the link between host specificity and parasite phylogeny, (2) potential morphometric correlates of host specificity (i.e. parasite body size and the morphometrics of the attachment apparatus), and (3) potential determinants of host specificity following the hypothesis of ecological specialization and the hypothesis of specialization on predictable resources (i.e. host body size and longevity were considered as measures of host predictability), and (4) the role of brooding behavior of cichlids in Cichlidogyrus and Scutogyrus diversification.\\n\\nRESULTS: No significant relationships were found between host specificity and phylogeny of Cichlidogyrus and Scutogyrus species. The mapping of host specificity onto the parasite phylogenetic tree revealed that an intermediate specialist parasitizing congeneric cichlid hosts represents the ancestral state for the Cichlidogyrus/Scutogyrus group. Only a weak relationship was found between the morphometry of the parasites' attachment apparatus and host specificity. Our study did not support the specialization on predictable resources or ecological specialization hypotheses. Nevertheless, host specificity was significantly related to fish phylogeny and form of parental care.\\n\\nCONCLUSIONS: Our results confirm that host specificity is not a derived condition for Cichlidogyrus/Scutogyrus parasites and may reflect other than historical constraints. Attachment apparatus morphometry reflects only partially (if at all) parasite adaptation to the host species, probably because of the morphological similarity of rapidly evolved cichlids (analyzed in our study). However, we showed that parental care behavior of cichlids may play an important role linked to host specificity of Cichlidogyrus/Scutogyrus parasites.", "author" : [ { "dropping-particle" : "", "family" : "Mendlov\u00e1", "given" : "Monika", "non-dropping-particle" : "", "parse-names" : false, "suffix" : "" }, { "dropping-particle" : "", "family" : "\u0160imkov\u00e1", "given" : "Andrea", "non-dropping-particle" : "", "parse-names" : false, "suffix" : "" } ], "container-title" : "Parasites &amp; vectors", "id" : "ITEM-2", "issued" : { "date-parts" : [ [ "2014" ] ] }, "page" : "69", "title" : "Evolution of host specificity in monogeneans parasitizing African cichlid fish.", "type" : "article-journal", "volume" : "7" }, "uris" : [ "http://www.mendeley.com/documents/?uuid=abdbea96-f819-42f1-8985-6dba6aead0a4" ] } ], "mendeley" : { "formattedCitation" : "[9,10]", "plainTextFormattedCitation" : "[9,10]", "previouslyFormattedCitation" : "[9,10]" }, "properties" : { "noteIndex" : 0 }, "schema" : "https://github.com/citation-style-language/schema/raw/master/csl-citation.json" }</w:instrText>
      </w:r>
      <w:r w:rsidR="00B75723">
        <w:rPr>
          <w:lang w:val="en-US"/>
        </w:rPr>
        <w:fldChar w:fldCharType="separate"/>
      </w:r>
      <w:r w:rsidR="00B75723" w:rsidRPr="00B75723">
        <w:rPr>
          <w:noProof/>
          <w:lang w:val="en-US"/>
        </w:rPr>
        <w:t>[</w:t>
      </w:r>
      <w:ins w:id="75" w:author="Clay Cressler" w:date="2016-07-15T11:48:00Z">
        <w:r w:rsidR="00B4275C">
          <w:rPr>
            <w:noProof/>
            <w:lang w:val="en-US"/>
          </w:rPr>
          <w:t>14,15</w:t>
        </w:r>
      </w:ins>
      <w:r w:rsidR="00B75723" w:rsidRPr="00B75723">
        <w:rPr>
          <w:noProof/>
          <w:lang w:val="en-US"/>
        </w:rPr>
        <w:t>]</w:t>
      </w:r>
      <w:r w:rsidR="00B75723">
        <w:rPr>
          <w:lang w:val="en-US"/>
        </w:rPr>
        <w:fldChar w:fldCharType="end"/>
      </w:r>
      <w:r w:rsidR="00FD6674">
        <w:rPr>
          <w:lang w:val="en-US"/>
        </w:rPr>
        <w:t>.</w:t>
      </w:r>
    </w:p>
    <w:p w14:paraId="4214375C" w14:textId="77777777" w:rsidR="003165DF" w:rsidRDefault="003165DF" w:rsidP="006473CD">
      <w:pPr>
        <w:spacing w:line="276" w:lineRule="auto"/>
        <w:jc w:val="both"/>
        <w:rPr>
          <w:lang w:val="en-US"/>
        </w:rPr>
      </w:pPr>
    </w:p>
    <w:p w14:paraId="1C9C8E9A" w14:textId="77777777" w:rsidR="000B6A1C" w:rsidRDefault="00AC4D91" w:rsidP="00284EB9">
      <w:pPr>
        <w:spacing w:line="276" w:lineRule="auto"/>
        <w:jc w:val="both"/>
        <w:rPr>
          <w:ins w:id="76" w:author="JG Walker" w:date="2016-07-01T13:26:00Z"/>
          <w:lang w:val="en-US"/>
        </w:rPr>
      </w:pPr>
      <w:r>
        <w:rPr>
          <w:lang w:val="en-US"/>
        </w:rPr>
        <w:t xml:space="preserve">Attempts to understand the </w:t>
      </w:r>
      <w:r w:rsidR="003165DF">
        <w:rPr>
          <w:lang w:val="en-US"/>
        </w:rPr>
        <w:t xml:space="preserve">ecological drivers of </w:t>
      </w:r>
      <w:del w:id="77" w:author="Clay Cressler" w:date="2016-07-12T11:31:00Z">
        <w:r w:rsidR="003165DF" w:rsidDel="00C625A5">
          <w:rPr>
            <w:lang w:val="en-US"/>
          </w:rPr>
          <w:delText>parasite generalism or specialism</w:delText>
        </w:r>
        <w:r w:rsidDel="00C625A5">
          <w:rPr>
            <w:lang w:val="en-US"/>
          </w:rPr>
          <w:delText>,</w:delText>
        </w:r>
      </w:del>
      <w:ins w:id="78" w:author="Clay Cressler" w:date="2016-07-12T11:31:00Z">
        <w:r w:rsidR="00C625A5">
          <w:rPr>
            <w:lang w:val="en-US"/>
          </w:rPr>
          <w:t>host range</w:t>
        </w:r>
      </w:ins>
      <w:ins w:id="79" w:author="Clay Cressler" w:date="2016-07-12T11:50:00Z">
        <w:r w:rsidR="00812FE2">
          <w:rPr>
            <w:lang w:val="en-US"/>
          </w:rPr>
          <w:t xml:space="preserve"> evolution</w:t>
        </w:r>
      </w:ins>
      <w:r w:rsidR="003165DF">
        <w:rPr>
          <w:lang w:val="en-US"/>
        </w:rPr>
        <w:t xml:space="preserve"> have </w:t>
      </w:r>
      <w:del w:id="80" w:author="Clay Cressler" w:date="2016-07-12T11:31:00Z">
        <w:r w:rsidR="003165DF" w:rsidDel="00C625A5">
          <w:rPr>
            <w:lang w:val="en-US"/>
          </w:rPr>
          <w:delText xml:space="preserve">examined the relationship between host </w:delText>
        </w:r>
      </w:del>
      <w:ins w:id="81" w:author="JG Walker" w:date="2016-07-01T13:27:00Z">
        <w:del w:id="82" w:author="Clay Cressler" w:date="2016-07-12T11:31:00Z">
          <w:r w:rsidR="000B6A1C" w:rsidDel="00C625A5">
            <w:rPr>
              <w:lang w:val="en-US"/>
            </w:rPr>
            <w:delText xml:space="preserve">diversity </w:delText>
          </w:r>
        </w:del>
      </w:ins>
      <w:del w:id="83" w:author="Clay Cressler" w:date="2016-07-12T11:31:00Z">
        <w:r w:rsidR="003165DF" w:rsidDel="00C625A5">
          <w:rPr>
            <w:lang w:val="en-US"/>
          </w:rPr>
          <w:delText>and</w:delText>
        </w:r>
      </w:del>
      <w:ins w:id="84" w:author="Clay Cressler" w:date="2016-07-12T11:31:00Z">
        <w:r w:rsidR="00C625A5">
          <w:rPr>
            <w:lang w:val="en-US"/>
          </w:rPr>
          <w:t>focused on a number of</w:t>
        </w:r>
      </w:ins>
      <w:r w:rsidR="003165DF">
        <w:rPr>
          <w:lang w:val="en-US"/>
        </w:rPr>
        <w:t xml:space="preserve"> parasite or host traits and environmental factors (Table 1).</w:t>
      </w:r>
      <w:del w:id="85" w:author="Clay Cressler" w:date="2016-07-12T12:33:00Z">
        <w:r w:rsidR="003165DF" w:rsidDel="002D6057">
          <w:rPr>
            <w:lang w:val="en-US"/>
          </w:rPr>
          <w:delText xml:space="preserve"> </w:delText>
        </w:r>
        <w:r w:rsidR="009964AE" w:rsidDel="002D6057">
          <w:rPr>
            <w:lang w:val="en-US"/>
          </w:rPr>
          <w:delText xml:space="preserve">Changes in these traits or factors </w:delText>
        </w:r>
        <w:r w:rsidR="006473CD" w:rsidRPr="006473CD" w:rsidDel="002D6057">
          <w:rPr>
            <w:lang w:val="en-US"/>
          </w:rPr>
          <w:delText xml:space="preserve">could </w:delText>
        </w:r>
        <w:r w:rsidR="009964AE" w:rsidDel="002D6057">
          <w:rPr>
            <w:lang w:val="en-US"/>
          </w:rPr>
          <w:delText xml:space="preserve">theoretically </w:delText>
        </w:r>
        <w:r w:rsidR="006473CD" w:rsidRPr="006473CD" w:rsidDel="002D6057">
          <w:rPr>
            <w:lang w:val="en-US"/>
          </w:rPr>
          <w:delText xml:space="preserve">drive </w:delText>
        </w:r>
        <w:r w:rsidR="009964AE" w:rsidDel="002D6057">
          <w:rPr>
            <w:lang w:val="en-US"/>
          </w:rPr>
          <w:delText>either</w:delText>
        </w:r>
        <w:r w:rsidR="009964AE" w:rsidRPr="006473CD" w:rsidDel="002D6057">
          <w:rPr>
            <w:lang w:val="en-US"/>
          </w:rPr>
          <w:delText xml:space="preserve"> </w:delText>
        </w:r>
        <w:r w:rsidR="006473CD" w:rsidRPr="006473CD" w:rsidDel="002D6057">
          <w:rPr>
            <w:lang w:val="en-US"/>
          </w:rPr>
          <w:delText xml:space="preserve">the </w:delText>
        </w:r>
      </w:del>
      <w:ins w:id="86" w:author="JG Walker" w:date="2016-07-01T13:23:00Z">
        <w:del w:id="87" w:author="Clay Cressler" w:date="2016-07-12T12:33:00Z">
          <w:r w:rsidR="00A7488E" w:rsidDel="002D6057">
            <w:rPr>
              <w:lang w:val="en-US"/>
            </w:rPr>
            <w:delText>specialism or generalism</w:delText>
          </w:r>
        </w:del>
      </w:ins>
      <w:del w:id="88" w:author="Clay Cressler" w:date="2016-07-12T12:33:00Z">
        <w:r w:rsidR="006473CD" w:rsidRPr="006473CD" w:rsidDel="002D6057">
          <w:rPr>
            <w:lang w:val="en-US"/>
          </w:rPr>
          <w:delText xml:space="preserve"> of a parasite within its host(s</w:delText>
        </w:r>
        <w:r w:rsidR="00D603F3" w:rsidDel="002D6057">
          <w:rPr>
            <w:lang w:val="en-US"/>
          </w:rPr>
          <w:delText>)</w:delText>
        </w:r>
        <w:r w:rsidR="00C26EA7" w:rsidDel="002D6057">
          <w:rPr>
            <w:lang w:val="en-US"/>
          </w:rPr>
          <w:delText xml:space="preserve">, or lead to </w:delText>
        </w:r>
        <w:r w:rsidR="00591A11" w:rsidDel="002D6057">
          <w:rPr>
            <w:lang w:val="en-US"/>
          </w:rPr>
          <w:delText>parasite speciation</w:delText>
        </w:r>
        <w:r w:rsidR="00C26EA7" w:rsidDel="002D6057">
          <w:rPr>
            <w:lang w:val="en-US"/>
          </w:rPr>
          <w:delText xml:space="preserve"> </w:delText>
        </w:r>
        <w:r w:rsidR="00C26EA7" w:rsidDel="002D6057">
          <w:rPr>
            <w:lang w:val="en-US"/>
          </w:rPr>
          <w:fldChar w:fldCharType="begin" w:fldLock="1"/>
        </w:r>
        <w:r w:rsidR="000E25BA" w:rsidDel="002D6057">
          <w:rPr>
            <w:lang w:val="en-US"/>
          </w:rPr>
          <w:delInstrText>ADDIN CSL_CITATION { "citationItems" : [ { "id" : "ITEM-1", "itemData" : { "DOI" : "10.1016/j.zool.2016.04.001", "ISSN" : "09442006", "author" : [ { "dropping-particle" : "", "family" : "Brunner", "given" : "Franziska S", "non-dropping-particle" : "", "parse-names" : false, "suffix" : "" }, { "dropping-particle" : "", "family" : "Eizaguirre", "given" : "Christophe", "non-dropping-particle" : "", "parse-names" : false, "suffix" : "" } ], "container-title" : "Zoology", "id" : "ITEM-1", "issued" : { "date-parts" : [ [ "2016" ] ] }, "page" : "1-11", "publisher" : "Elsevier GmbH.", "title" : "Can environmental change affect host-parasite mediated speciation?", "type" : "article-journal", "volume" : "in press" }, "uris" : [ "http://www.mendeley.com/documents/?uuid=c4500c33-e3b8-4281-bf59-c9e4cbe53c68" ] } ], "mendeley" : { "formattedCitation" : "[11]", "plainTextFormattedCitation" : "[11]", "previouslyFormattedCitation" : "[11]" }, "properties" : { "noteIndex" : 0 }, "schema" : "https://github.com/citation-style-language/schema/raw/master/csl-citation.json" }</w:delInstrText>
        </w:r>
        <w:r w:rsidR="00C26EA7" w:rsidDel="002D6057">
          <w:rPr>
            <w:lang w:val="en-US"/>
          </w:rPr>
          <w:fldChar w:fldCharType="separate"/>
        </w:r>
        <w:r w:rsidR="00C26EA7" w:rsidRPr="00C26EA7" w:rsidDel="002D6057">
          <w:rPr>
            <w:noProof/>
            <w:lang w:val="en-US"/>
          </w:rPr>
          <w:delText>[11]</w:delText>
        </w:r>
        <w:r w:rsidR="00C26EA7" w:rsidDel="002D6057">
          <w:rPr>
            <w:lang w:val="en-US"/>
          </w:rPr>
          <w:fldChar w:fldCharType="end"/>
        </w:r>
        <w:r w:rsidR="009964AE" w:rsidDel="002D6057">
          <w:rPr>
            <w:lang w:val="en-US"/>
          </w:rPr>
          <w:delText>.</w:delText>
        </w:r>
      </w:del>
      <w:r w:rsidR="006473CD" w:rsidRPr="006473CD">
        <w:rPr>
          <w:lang w:val="en-US"/>
        </w:rPr>
        <w:t xml:space="preserve"> </w:t>
      </w:r>
      <w:r w:rsidR="009964AE">
        <w:rPr>
          <w:lang w:val="en-US"/>
        </w:rPr>
        <w:t xml:space="preserve">For example, environmental change could lead to </w:t>
      </w:r>
      <w:r w:rsidR="006473CD" w:rsidRPr="006473CD">
        <w:rPr>
          <w:lang w:val="en-US"/>
        </w:rPr>
        <w:t>geographical isolation</w:t>
      </w:r>
      <w:r w:rsidR="006D6876">
        <w:rPr>
          <w:lang w:val="en-US"/>
        </w:rPr>
        <w:t xml:space="preserve"> of a population</w:t>
      </w:r>
      <w:r w:rsidR="009964AE">
        <w:rPr>
          <w:lang w:val="en-US"/>
        </w:rPr>
        <w:t>,</w:t>
      </w:r>
      <w:r w:rsidR="006473CD" w:rsidRPr="006473CD">
        <w:rPr>
          <w:lang w:val="en-US"/>
        </w:rPr>
        <w:t xml:space="preserve"> driving host/parasite co-evolution and so specialization towards a single host species, </w:t>
      </w:r>
      <w:r w:rsidR="009964AE">
        <w:rPr>
          <w:lang w:val="en-US"/>
        </w:rPr>
        <w:t>or to</w:t>
      </w:r>
      <w:r w:rsidR="009964AE" w:rsidRPr="006473CD">
        <w:rPr>
          <w:lang w:val="en-US"/>
        </w:rPr>
        <w:t xml:space="preserve"> </w:t>
      </w:r>
      <w:r w:rsidR="006473CD" w:rsidRPr="006473CD">
        <w:rPr>
          <w:lang w:val="en-US"/>
        </w:rPr>
        <w:t>geographical expansion</w:t>
      </w:r>
      <w:r w:rsidR="009964AE">
        <w:rPr>
          <w:lang w:val="en-US"/>
        </w:rPr>
        <w:t>,</w:t>
      </w:r>
      <w:r w:rsidR="006473CD" w:rsidRPr="006473CD">
        <w:rPr>
          <w:lang w:val="en-US"/>
        </w:rPr>
        <w:t xml:space="preserve"> driving opportunities for </w:t>
      </w:r>
      <w:ins w:id="89" w:author="JG Walker" w:date="2016-07-01T13:22:00Z">
        <w:r w:rsidR="00A7488E">
          <w:rPr>
            <w:lang w:val="en-US"/>
          </w:rPr>
          <w:t>shifts to new hosts</w:t>
        </w:r>
      </w:ins>
      <w:r w:rsidR="006473CD" w:rsidRPr="006473CD">
        <w:rPr>
          <w:lang w:val="en-US"/>
        </w:rPr>
        <w:t xml:space="preserve">, and thus a wider host range </w:t>
      </w:r>
      <w:r w:rsidR="006473CD" w:rsidRPr="006473CD">
        <w:rPr>
          <w:lang w:val="en-US"/>
        </w:rPr>
        <w:fldChar w:fldCharType="begin" w:fldLock="1"/>
      </w:r>
      <w:r w:rsidR="000E25BA">
        <w:rPr>
          <w:lang w:val="en-US"/>
        </w:rPr>
        <w:instrText>ADDIN CSL_CITATION { "citationID" : "pQlMr1o3", "citationItems" : [ { "id" : "ITEM-1", "itemData" : { "DOI" : "10.1111/j.1365-2699.2008.01951.x", "ISSN" : "03050270", "author" : [ { "dropping-particle" : "", "family" : "Hoberg", "given" : "Eric P.", "non-dropping-particle" : "", "parse-names" : false, "suffix" : "" }, { "dropping-particle" : "", "family" : "Brooks", "given" : "Daniel R.", "non-dropping-particle" : "", "parse-names" : false, "suffix" : "" } ], "container-title" : "Journal of Biogeography", "id" : "ITEM-1", "issue" : "9", "issued" : { "date-parts" : [ [ "2008", "9" ] ] }, "page" : "1533-1550", "title" : "A macroevolutionary mosaic: episodic host-switching, geographical colonization and diversification in complex host-parasite systems", "type" : "article-journal", "volume" : "35" }, "uri" : [ "http://www.mendeley.com/documents/?uuid=980aa442-ab55-4054-b542-bc3fde972818" ], "uris" : [ "http://www.mendeley.com/documents/?uuid=980aa442-ab55-4054-b542-bc3fde972818" ] } ], "mendeley" : { "formattedCitation" : "[12]", "plainTextFormattedCitation" : "[12]", "previouslyFormattedCitation" : "[12]" }, "properties" : { "formattedCitation" : "[10]", "noteIndex" : 0, "plainCitation" : "[10]" }, "schema" : "https://github.com/citation-style-language/schema/raw/master/csl-citation.json" }</w:instrText>
      </w:r>
      <w:r w:rsidR="006473CD" w:rsidRPr="006473CD">
        <w:rPr>
          <w:lang w:val="en-US"/>
        </w:rPr>
        <w:fldChar w:fldCharType="separate"/>
      </w:r>
      <w:r w:rsidR="00C26EA7" w:rsidRPr="00C26EA7">
        <w:rPr>
          <w:noProof/>
          <w:lang w:val="en-US"/>
        </w:rPr>
        <w:t>[</w:t>
      </w:r>
      <w:ins w:id="90" w:author="Clay Cressler" w:date="2016-07-15T11:49:00Z">
        <w:r w:rsidR="00410B59">
          <w:rPr>
            <w:noProof/>
            <w:lang w:val="en-US"/>
          </w:rPr>
          <w:t>16</w:t>
        </w:r>
      </w:ins>
      <w:r w:rsidR="00C26EA7" w:rsidRPr="00C26EA7">
        <w:rPr>
          <w:noProof/>
          <w:lang w:val="en-US"/>
        </w:rPr>
        <w:t>]</w:t>
      </w:r>
      <w:r w:rsidR="006473CD" w:rsidRPr="006473CD">
        <w:rPr>
          <w:lang w:val="en-US"/>
        </w:rPr>
        <w:fldChar w:fldCharType="end"/>
      </w:r>
      <w:r w:rsidR="009964AE">
        <w:rPr>
          <w:lang w:val="en-US"/>
        </w:rPr>
        <w:t xml:space="preserve"> (and see Cable et al. this volume)</w:t>
      </w:r>
      <w:r w:rsidR="006473CD" w:rsidRPr="006473CD">
        <w:rPr>
          <w:lang w:val="en-US"/>
        </w:rPr>
        <w:t>.</w:t>
      </w:r>
      <w:r w:rsidR="00C26EA7">
        <w:rPr>
          <w:lang w:val="en-US"/>
        </w:rPr>
        <w:t xml:space="preserve"> In this study, we focus on </w:t>
      </w:r>
      <w:r w:rsidR="004742E6">
        <w:rPr>
          <w:lang w:val="en-US"/>
        </w:rPr>
        <w:t xml:space="preserve">understanding how </w:t>
      </w:r>
      <w:r w:rsidR="00C26EA7">
        <w:rPr>
          <w:lang w:val="en-US"/>
        </w:rPr>
        <w:t xml:space="preserve">host body size and environmental temperature </w:t>
      </w:r>
      <w:r w:rsidR="004742E6">
        <w:rPr>
          <w:lang w:val="en-US"/>
        </w:rPr>
        <w:t xml:space="preserve">affect </w:t>
      </w:r>
      <w:del w:id="91" w:author="Clay Cressler" w:date="2016-07-15T11:35:00Z">
        <w:r w:rsidR="004742E6" w:rsidDel="007F5E20">
          <w:rPr>
            <w:lang w:val="en-US"/>
          </w:rPr>
          <w:delText xml:space="preserve">parasites' </w:delText>
        </w:r>
      </w:del>
      <w:r w:rsidR="004742E6">
        <w:rPr>
          <w:lang w:val="en-US"/>
        </w:rPr>
        <w:t xml:space="preserve">host </w:t>
      </w:r>
      <w:ins w:id="92" w:author="JG Walker" w:date="2016-07-01T13:25:00Z">
        <w:del w:id="93" w:author="Clay Cressler" w:date="2016-07-15T11:34:00Z">
          <w:r w:rsidR="000B6A1C" w:rsidDel="007F5E20">
            <w:rPr>
              <w:lang w:val="en-US"/>
            </w:rPr>
            <w:delText>diversity</w:delText>
          </w:r>
        </w:del>
      </w:ins>
      <w:ins w:id="94" w:author="Clay Cressler" w:date="2016-07-15T11:34:00Z">
        <w:r w:rsidR="007F5E20">
          <w:rPr>
            <w:lang w:val="en-US"/>
          </w:rPr>
          <w:t>range</w:t>
        </w:r>
      </w:ins>
      <w:r w:rsidR="00C26EA7">
        <w:rPr>
          <w:lang w:val="en-US"/>
        </w:rPr>
        <w:t xml:space="preserve">. </w:t>
      </w:r>
    </w:p>
    <w:p w14:paraId="3D177D0B" w14:textId="77777777" w:rsidR="000B6A1C" w:rsidRDefault="000B6A1C" w:rsidP="00284EB9">
      <w:pPr>
        <w:spacing w:line="276" w:lineRule="auto"/>
        <w:jc w:val="both"/>
        <w:rPr>
          <w:ins w:id="95" w:author="JG Walker" w:date="2016-07-01T13:26:00Z"/>
          <w:lang w:val="en-US"/>
        </w:rPr>
      </w:pPr>
    </w:p>
    <w:p w14:paraId="4924D355" w14:textId="77777777" w:rsidR="00D24B85" w:rsidRDefault="00C26EA7" w:rsidP="00284EB9">
      <w:pPr>
        <w:spacing w:line="276" w:lineRule="auto"/>
        <w:jc w:val="both"/>
        <w:rPr>
          <w:ins w:id="96" w:author="Clay Cressler" w:date="2016-07-11T14:57:00Z"/>
          <w:lang w:val="en-US"/>
        </w:rPr>
      </w:pPr>
      <w:r>
        <w:rPr>
          <w:lang w:val="en-US"/>
        </w:rPr>
        <w:t xml:space="preserve">The relationship between host size and </w:t>
      </w:r>
      <w:del w:id="97" w:author="Clay Cressler" w:date="2016-07-11T14:55:00Z">
        <w:r w:rsidDel="00D24B85">
          <w:rPr>
            <w:lang w:val="en-US"/>
          </w:rPr>
          <w:delText>parasite richness</w:delText>
        </w:r>
      </w:del>
      <w:ins w:id="98" w:author="Clay Cressler" w:date="2016-07-11T14:55:00Z">
        <w:r w:rsidR="00D24B85">
          <w:rPr>
            <w:lang w:val="en-US"/>
          </w:rPr>
          <w:t>parasitism</w:t>
        </w:r>
      </w:ins>
      <w:r>
        <w:rPr>
          <w:lang w:val="en-US"/>
        </w:rPr>
        <w:t xml:space="preserve"> has been explored in depth, often with reference to island biogeography </w:t>
      </w:r>
      <w:r w:rsidR="000E25BA">
        <w:rPr>
          <w:lang w:val="en-US"/>
        </w:rPr>
        <w:t>theory</w:t>
      </w:r>
      <w:ins w:id="99" w:author="Clay Cressler" w:date="2016-07-11T14:44:00Z">
        <w:r w:rsidR="008033C5">
          <w:rPr>
            <w:lang w:val="en-US"/>
          </w:rPr>
          <w:t xml:space="preserve"> (IBT). IBT predicts </w:t>
        </w:r>
      </w:ins>
      <w:del w:id="100" w:author="Clay Cressler" w:date="2016-07-11T14:44:00Z">
        <w:r w:rsidR="000E25BA" w:rsidDel="008033C5">
          <w:rPr>
            <w:lang w:val="en-US"/>
          </w:rPr>
          <w:delText xml:space="preserve"> such </w:delText>
        </w:r>
      </w:del>
      <w:r w:rsidR="000E25BA">
        <w:rPr>
          <w:lang w:val="en-US"/>
        </w:rPr>
        <w:t xml:space="preserve">that </w:t>
      </w:r>
      <w:ins w:id="101" w:author="Clay Cressler" w:date="2016-07-12T11:10:00Z">
        <w:r w:rsidR="00911177">
          <w:rPr>
            <w:lang w:val="en-US"/>
          </w:rPr>
          <w:t xml:space="preserve">the </w:t>
        </w:r>
      </w:ins>
      <w:ins w:id="102" w:author="Clay Cressler" w:date="2016-07-12T12:13:00Z">
        <w:r w:rsidR="00FC39ED">
          <w:rPr>
            <w:lang w:val="en-US"/>
          </w:rPr>
          <w:t>number</w:t>
        </w:r>
      </w:ins>
      <w:ins w:id="103" w:author="Clay Cressler" w:date="2016-07-12T11:10:00Z">
        <w:r w:rsidR="00911177">
          <w:rPr>
            <w:lang w:val="en-US"/>
          </w:rPr>
          <w:t xml:space="preserve"> of parasite</w:t>
        </w:r>
      </w:ins>
      <w:ins w:id="104" w:author="Clay Cressler" w:date="2016-07-12T12:13:00Z">
        <w:r w:rsidR="00FC39ED">
          <w:rPr>
            <w:lang w:val="en-US"/>
          </w:rPr>
          <w:t xml:space="preserve"> specie</w:t>
        </w:r>
      </w:ins>
      <w:ins w:id="105" w:author="Clay Cressler" w:date="2016-07-12T11:10:00Z">
        <w:r w:rsidR="00911177">
          <w:rPr>
            <w:lang w:val="en-US"/>
          </w:rPr>
          <w:t>s infecting a host will increase with host body size</w:t>
        </w:r>
      </w:ins>
      <w:ins w:id="106" w:author="Clay Cressler" w:date="2016-07-12T11:11:00Z">
        <w:r w:rsidR="00911177">
          <w:rPr>
            <w:lang w:val="en-US"/>
          </w:rPr>
          <w:t>, as</w:t>
        </w:r>
      </w:ins>
      <w:ins w:id="107" w:author="Clay Cressler" w:date="2016-07-12T11:10:00Z">
        <w:r w:rsidR="00911177">
          <w:rPr>
            <w:lang w:val="en-US"/>
          </w:rPr>
          <w:t xml:space="preserve"> </w:t>
        </w:r>
      </w:ins>
      <w:r w:rsidR="000E25BA">
        <w:rPr>
          <w:lang w:val="en-US"/>
        </w:rPr>
        <w:t xml:space="preserve">larger-bodied hosts represent larger habitat patches with more niches </w:t>
      </w:r>
      <w:del w:id="108" w:author="Clay Cressler" w:date="2016-07-12T11:02:00Z">
        <w:r w:rsidR="000E25BA" w:rsidDel="00356449">
          <w:rPr>
            <w:lang w:val="en-US"/>
          </w:rPr>
          <w:delText xml:space="preserve">to </w:delText>
        </w:r>
      </w:del>
      <w:del w:id="109" w:author="Clay Cressler" w:date="2016-07-12T11:08:00Z">
        <w:r w:rsidR="000E25BA" w:rsidDel="00911177">
          <w:rPr>
            <w:lang w:val="en-US"/>
          </w:rPr>
          <w:delText xml:space="preserve">support a </w:delText>
        </w:r>
      </w:del>
      <w:del w:id="110" w:author="Clay Cressler" w:date="2016-07-11T14:56:00Z">
        <w:r w:rsidR="000E25BA" w:rsidDel="00D24B85">
          <w:rPr>
            <w:lang w:val="en-US"/>
          </w:rPr>
          <w:delText xml:space="preserve">range </w:delText>
        </w:r>
      </w:del>
      <w:del w:id="111" w:author="Clay Cressler" w:date="2016-07-12T11:08:00Z">
        <w:r w:rsidR="000E25BA" w:rsidDel="00911177">
          <w:rPr>
            <w:lang w:val="en-US"/>
          </w:rPr>
          <w:delText xml:space="preserve">of parasite species </w:delText>
        </w:r>
      </w:del>
      <w:r w:rsidR="000E25BA">
        <w:rPr>
          <w:lang w:val="en-US"/>
        </w:rPr>
        <w:fldChar w:fldCharType="begin" w:fldLock="1"/>
      </w:r>
      <w:r w:rsidR="000E25BA">
        <w:rPr>
          <w:lang w:val="en-US"/>
        </w:rPr>
        <w:instrText>ADDIN CSL_CITATION { "citationItems" : [ { "id" : "ITEM-1", "itemData" : { "ISSN" : "00030147, 15375323", "author" : [ { "dropping-particle" : "", "family" : "Kuris", "given" : "Armand M.", "non-dropping-particle" : "", "parse-names" : false, "suffix" : "" }, { "dropping-particle" : "", "family" : "Blaustein", "given" : "Andrew R.", "non-dropping-particle" : "", "parse-names" : false, "suffix" : "" }, { "dropping-particle" : "", "family" : "Alio", "given" : "Jose Javier", "non-dropping-particle" : "", "parse-names" : false, "suffix" : "" } ], "container-title" : "The American Naturalist", "id" : "ITEM-1", "issue" : "4", "issued" : { "date-parts" : [ [ "1980" ] ] }, "page" : "570-586", "publisher" : "[University of Chicago Press, American Society of Naturalists]", "title" : "Hosts as Islands", "type" : "article-journal", "volume" : "116" }, "uris" : [ "http://www.mendeley.com/documents/?uuid=a6eb9632-2f25-4dd9-a66d-255ab7aada42" ] } ], "mendeley" : { "formattedCitation" : "[13]", "plainTextFormattedCitation" : "[13]", "previouslyFormattedCitation" : "[13]" }, "properties" : { "noteIndex" : 0 }, "schema" : "https://github.com/citation-style-language/schema/raw/master/csl-citation.json" }</w:instrText>
      </w:r>
      <w:r w:rsidR="000E25BA">
        <w:rPr>
          <w:lang w:val="en-US"/>
        </w:rPr>
        <w:fldChar w:fldCharType="separate"/>
      </w:r>
      <w:r w:rsidR="000E25BA" w:rsidRPr="000E25BA">
        <w:rPr>
          <w:noProof/>
          <w:lang w:val="en-US"/>
        </w:rPr>
        <w:t>[</w:t>
      </w:r>
      <w:ins w:id="112" w:author="Clay Cressler" w:date="2016-07-15T11:49:00Z">
        <w:r w:rsidR="00410B59">
          <w:rPr>
            <w:noProof/>
            <w:lang w:val="en-US"/>
          </w:rPr>
          <w:t>17-19</w:t>
        </w:r>
      </w:ins>
      <w:r w:rsidR="000E25BA" w:rsidRPr="000E25BA">
        <w:rPr>
          <w:noProof/>
          <w:lang w:val="en-US"/>
        </w:rPr>
        <w:t>]</w:t>
      </w:r>
      <w:r w:rsidR="000E25BA">
        <w:rPr>
          <w:lang w:val="en-US"/>
        </w:rPr>
        <w:fldChar w:fldCharType="end"/>
      </w:r>
      <w:r w:rsidR="000E25BA">
        <w:rPr>
          <w:lang w:val="en-US"/>
        </w:rPr>
        <w:t xml:space="preserve">. </w:t>
      </w:r>
      <w:del w:id="113" w:author="Clay Cressler" w:date="2016-07-11T14:56:00Z">
        <w:r w:rsidR="00465865" w:rsidDel="00D24B85">
          <w:rPr>
            <w:lang w:val="en-US"/>
          </w:rPr>
          <w:delText xml:space="preserve">Under </w:delText>
        </w:r>
        <w:r w:rsidR="000E25BA" w:rsidDel="00D24B85">
          <w:rPr>
            <w:lang w:val="en-US"/>
          </w:rPr>
          <w:delText>th</w:delText>
        </w:r>
        <w:r w:rsidR="00465865" w:rsidDel="00D24B85">
          <w:rPr>
            <w:lang w:val="en-US"/>
          </w:rPr>
          <w:delText>e</w:delText>
        </w:r>
        <w:r w:rsidR="000E25BA" w:rsidDel="00D24B85">
          <w:rPr>
            <w:lang w:val="en-US"/>
          </w:rPr>
          <w:delText>s</w:delText>
        </w:r>
        <w:r w:rsidR="00465865" w:rsidDel="00D24B85">
          <w:rPr>
            <w:lang w:val="en-US"/>
          </w:rPr>
          <w:delText>e</w:delText>
        </w:r>
        <w:r w:rsidR="000E25BA" w:rsidDel="00D24B85">
          <w:rPr>
            <w:lang w:val="en-US"/>
          </w:rPr>
          <w:delText xml:space="preserve"> </w:delText>
        </w:r>
        <w:r w:rsidR="00465865" w:rsidDel="00D24B85">
          <w:rPr>
            <w:lang w:val="en-US"/>
          </w:rPr>
          <w:delText>ideas</w:delText>
        </w:r>
      </w:del>
      <w:del w:id="114" w:author="Clay Cressler" w:date="2016-07-12T11:11:00Z">
        <w:r w:rsidR="000E25BA" w:rsidDel="00911177">
          <w:rPr>
            <w:lang w:val="en-US"/>
          </w:rPr>
          <w:delText xml:space="preserve">, </w:delText>
        </w:r>
      </w:del>
      <w:del w:id="115" w:author="Clay Cressler" w:date="2016-07-11T14:58:00Z">
        <w:r w:rsidR="000E25BA" w:rsidDel="00D24B85">
          <w:rPr>
            <w:lang w:val="en-US"/>
          </w:rPr>
          <w:delText>parasite species richness</w:delText>
        </w:r>
        <w:r w:rsidR="00465865" w:rsidDel="00D24B85">
          <w:rPr>
            <w:lang w:val="en-US"/>
          </w:rPr>
          <w:delText xml:space="preserve"> (defined as ?)</w:delText>
        </w:r>
      </w:del>
      <w:del w:id="116" w:author="Clay Cressler" w:date="2016-07-12T11:10:00Z">
        <w:r w:rsidR="000E25BA" w:rsidDel="00911177">
          <w:rPr>
            <w:lang w:val="en-US"/>
          </w:rPr>
          <w:delText xml:space="preserve"> is predicted to increase with host body size</w:delText>
        </w:r>
      </w:del>
      <w:del w:id="117" w:author="Clay Cressler" w:date="2016-07-12T11:11:00Z">
        <w:r w:rsidR="000E25BA" w:rsidDel="00911177">
          <w:rPr>
            <w:lang w:val="en-US"/>
          </w:rPr>
          <w:delText xml:space="preserve">, </w:delText>
        </w:r>
      </w:del>
      <w:del w:id="118" w:author="Clay Cressler" w:date="2016-07-11T14:58:00Z">
        <w:r w:rsidR="000E25BA" w:rsidDel="00D24B85">
          <w:rPr>
            <w:lang w:val="en-US"/>
          </w:rPr>
          <w:delText>and this relationship</w:delText>
        </w:r>
      </w:del>
      <w:del w:id="119" w:author="Clay Cressler" w:date="2016-07-12T11:11:00Z">
        <w:r w:rsidR="000E25BA" w:rsidDel="00911177">
          <w:rPr>
            <w:lang w:val="en-US"/>
          </w:rPr>
          <w:delText xml:space="preserve"> has been observed in a variety of </w:delText>
        </w:r>
        <w:commentRangeStart w:id="120"/>
        <w:r w:rsidR="000E25BA" w:rsidDel="00911177">
          <w:rPr>
            <w:lang w:val="en-US"/>
          </w:rPr>
          <w:delText>animal</w:delText>
        </w:r>
        <w:commentRangeEnd w:id="120"/>
        <w:r w:rsidR="000E25BA" w:rsidDel="00911177">
          <w:rPr>
            <w:rStyle w:val="CommentReference"/>
          </w:rPr>
          <w:commentReference w:id="120"/>
        </w:r>
        <w:r w:rsidR="000E25BA" w:rsidDel="00911177">
          <w:rPr>
            <w:lang w:val="en-US"/>
          </w:rPr>
          <w:delText xml:space="preserve"> hosts </w:delText>
        </w:r>
        <w:r w:rsidR="000E25BA" w:rsidDel="00911177">
          <w:rPr>
            <w:lang w:val="en-US"/>
          </w:rPr>
          <w:fldChar w:fldCharType="begin" w:fldLock="1"/>
        </w:r>
        <w:r w:rsidR="00815151" w:rsidDel="00911177">
          <w:rPr>
            <w:lang w:val="en-US"/>
          </w:rPr>
          <w:delInstrText>ADDIN CSL_CITATION { "citationItems" : [ { "id" : "ITEM-1",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1",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s" : [ "http://www.mendeley.com/documents/?uuid=afba3d5a-ce18-4cb3-9631-f54f1bda7f63" ] } ], "mendeley" : { "formattedCitation" : "[14]", "plainTextFormattedCitation" : "[14]", "previouslyFormattedCitation" : "[14]" }, "properties" : { "noteIndex" : 0 }, "schema" : "https://github.com/citation-style-language/schema/raw/master/csl-citation.json" }</w:delInstrText>
        </w:r>
        <w:r w:rsidR="000E25BA" w:rsidDel="00911177">
          <w:rPr>
            <w:lang w:val="en-US"/>
          </w:rPr>
          <w:fldChar w:fldCharType="separate"/>
        </w:r>
        <w:r w:rsidR="000E25BA" w:rsidRPr="000E25BA" w:rsidDel="00911177">
          <w:rPr>
            <w:noProof/>
            <w:lang w:val="en-US"/>
          </w:rPr>
          <w:delText>[14]</w:delText>
        </w:r>
        <w:r w:rsidR="000E25BA" w:rsidDel="00911177">
          <w:rPr>
            <w:lang w:val="en-US"/>
          </w:rPr>
          <w:fldChar w:fldCharType="end"/>
        </w:r>
      </w:del>
      <w:del w:id="121" w:author="Clay Cressler" w:date="2016-07-11T14:58:00Z">
        <w:r w:rsidR="00815151" w:rsidDel="00D24B85">
          <w:rPr>
            <w:lang w:val="en-US"/>
          </w:rPr>
          <w:delText>, including for ectoparasitic monogenean</w:delText>
        </w:r>
        <w:r w:rsidR="00F71A73" w:rsidDel="00D24B85">
          <w:rPr>
            <w:lang w:val="en-US"/>
          </w:rPr>
          <w:delText xml:space="preserve"> parasite</w:delText>
        </w:r>
        <w:r w:rsidR="00815151" w:rsidDel="00D24B85">
          <w:rPr>
            <w:lang w:val="en-US"/>
          </w:rPr>
          <w:delText xml:space="preserve">s of freshwater fish </w:delText>
        </w:r>
        <w:r w:rsidR="00815151" w:rsidDel="00D24B85">
          <w:rPr>
            <w:lang w:val="en-US"/>
          </w:rPr>
          <w:fldChar w:fldCharType="begin" w:fldLock="1"/>
        </w:r>
        <w:r w:rsidR="00417D0E" w:rsidDel="00D24B85">
          <w:rPr>
            <w:lang w:val="en-US"/>
          </w:rPr>
          <w:delInstrText>ADDIN CSL_CITATION { "citationItems" : [ { "id" : "ITEM-1", "itemData" : { "DOI" : "10.1007/BF00317176", "ISSN" : "0029-8549", "author" : [ { "dropping-particle" : "", "family" : "Gu\u00e9gan", "given" : "Jean-Fran\u00e7ois", "non-dropping-particle" : "", "parse-names" : false, "suffix" : "" }, { "dropping-particle" : "", "family" : "Lambert", "given" : "Alain", "non-dropping-particle" : "", "parse-names" : false, "suffix" : "" }, { "dropping-particle" : "", "family" : "L\u00e9v\u00eaque", "given" : "Christian", "non-dropping-particle" : "", "parse-names" : false, "suffix" : "" }, { "dropping-particle" : "", "family" : "Combes", "given" : "Claude", "non-dropping-particle" : "", "parse-names" : false, "suffix" : "" }, { "dropping-particle" : "", "family" : "Euzet", "given" : "Louis", "non-dropping-particle" : "", "parse-names" : false, "suffix" : "" } ], "container-title" : "Oecologia", "id" : "ITEM-1", "issue" : "2", "issued" : { "date-parts" : [ [ "1992", "5" ] ] }, "page" : "197-204", "publisher" : "Springer-Verlag", "title" : "Can host body size explain the parasite species richness in tropical freshwater fishes?", "type" : "article-journal", "volume" : "90" }, "uris" : [ "http://www.mendeley.com/documents/?uuid=b95ce838-8205-3741-8d5d-e4e97a95c641" ] } ], "mendeley" : { "formattedCitation" : "[15]", "plainTextFormattedCitation" : "[15]", "previouslyFormattedCitation" : "[15]" }, "properties" : { "noteIndex" : 0 }, "schema" : "https://github.com/citation-style-language/schema/raw/master/csl-citation.json" }</w:delInstrText>
        </w:r>
        <w:r w:rsidR="00815151" w:rsidDel="00D24B85">
          <w:rPr>
            <w:lang w:val="en-US"/>
          </w:rPr>
          <w:fldChar w:fldCharType="separate"/>
        </w:r>
        <w:r w:rsidR="00815151" w:rsidRPr="00815151" w:rsidDel="00D24B85">
          <w:rPr>
            <w:noProof/>
            <w:lang w:val="en-US"/>
          </w:rPr>
          <w:delText>[15]</w:delText>
        </w:r>
        <w:r w:rsidR="00815151" w:rsidDel="00D24B85">
          <w:rPr>
            <w:lang w:val="en-US"/>
          </w:rPr>
          <w:fldChar w:fldCharType="end"/>
        </w:r>
      </w:del>
      <w:del w:id="122" w:author="Clay Cressler" w:date="2016-07-12T11:11:00Z">
        <w:r w:rsidR="000E25BA" w:rsidDel="00911177">
          <w:rPr>
            <w:lang w:val="en-US"/>
          </w:rPr>
          <w:delText>.</w:delText>
        </w:r>
        <w:r w:rsidR="001A1E01" w:rsidDel="00911177">
          <w:rPr>
            <w:lang w:val="en-US"/>
          </w:rPr>
          <w:delText xml:space="preserve"> </w:delText>
        </w:r>
      </w:del>
      <w:ins w:id="123" w:author="Clay Cressler" w:date="2016-07-11T14:57:00Z">
        <w:r w:rsidR="00D24B85">
          <w:rPr>
            <w:lang w:val="en-US"/>
          </w:rPr>
          <w:t xml:space="preserve">However, </w:t>
        </w:r>
      </w:ins>
      <w:ins w:id="124" w:author="Clay Cressler" w:date="2016-07-12T12:27:00Z">
        <w:r w:rsidR="00077EEF">
          <w:rPr>
            <w:lang w:val="en-US"/>
          </w:rPr>
          <w:t xml:space="preserve">most work on this relationship has been host-centric. </w:t>
        </w:r>
      </w:ins>
      <w:ins w:id="125" w:author="Clay Cressler" w:date="2016-07-12T11:11:00Z">
        <w:r w:rsidR="00077EEF">
          <w:rPr>
            <w:lang w:val="en-US"/>
          </w:rPr>
          <w:t>F</w:t>
        </w:r>
        <w:r w:rsidR="00911177">
          <w:rPr>
            <w:lang w:val="en-US"/>
          </w:rPr>
          <w:t>ew</w:t>
        </w:r>
      </w:ins>
      <w:ins w:id="126" w:author="Clay Cressler" w:date="2016-07-11T14:57:00Z">
        <w:r w:rsidR="00D24B85">
          <w:rPr>
            <w:lang w:val="en-US"/>
          </w:rPr>
          <w:t xml:space="preserve"> studies have</w:t>
        </w:r>
      </w:ins>
      <w:ins w:id="127" w:author="Clay Cressler" w:date="2016-07-12T12:27:00Z">
        <w:r w:rsidR="00077EEF">
          <w:rPr>
            <w:lang w:val="en-US"/>
          </w:rPr>
          <w:t xml:space="preserve"> considered the question from the parasite perspective, that is, do parasites that infect large-bodied hosts infect a greater diversity of hosts</w:t>
        </w:r>
      </w:ins>
      <w:ins w:id="128" w:author="Clay Cressler" w:date="2016-07-11T14:57:00Z">
        <w:r w:rsidR="00D24B85">
          <w:rPr>
            <w:lang w:val="en-US"/>
          </w:rPr>
          <w:t xml:space="preserve"> </w:t>
        </w:r>
      </w:ins>
      <w:ins w:id="129" w:author="Clay Cressler" w:date="2016-07-11T15:01:00Z">
        <w:r w:rsidR="00DA4892">
          <w:rPr>
            <w:lang w:val="en-US"/>
          </w:rPr>
          <w:t>[</w:t>
        </w:r>
      </w:ins>
      <w:ins w:id="130" w:author="Clay Cressler" w:date="2016-07-15T11:49:00Z">
        <w:r w:rsidR="00410B59">
          <w:t>20-22</w:t>
        </w:r>
      </w:ins>
      <w:ins w:id="131" w:author="Clay Cressler" w:date="2016-07-11T15:01:00Z">
        <w:r w:rsidR="00DA4892">
          <w:t>]</w:t>
        </w:r>
      </w:ins>
      <w:ins w:id="132" w:author="Clay Cressler" w:date="2016-07-11T15:03:00Z">
        <w:r w:rsidR="00077EEF">
          <w:t>?</w:t>
        </w:r>
        <w:r w:rsidR="00DA4892">
          <w:t xml:space="preserve"> </w:t>
        </w:r>
      </w:ins>
      <w:ins w:id="133" w:author="Clay Cressler" w:date="2016-07-14T11:11:00Z">
        <w:r w:rsidR="00AA5378">
          <w:t xml:space="preserve">There are, however, several reasons to suspect that host body size might influence host range. </w:t>
        </w:r>
      </w:ins>
      <w:ins w:id="134" w:author="Clay Cressler" w:date="2016-07-14T11:08:00Z">
        <w:r w:rsidR="00AA5378">
          <w:t>L</w:t>
        </w:r>
      </w:ins>
      <w:ins w:id="135" w:author="Clay Cressler" w:date="2016-07-14T11:10:00Z">
        <w:r w:rsidR="00AA5378">
          <w:t xml:space="preserve">arger hosts support </w:t>
        </w:r>
      </w:ins>
      <w:ins w:id="136" w:author="Clay Cressler" w:date="2016-07-14T11:12:00Z">
        <w:r w:rsidR="00AA5378">
          <w:t>higher within-host parasite abundances</w:t>
        </w:r>
      </w:ins>
      <w:ins w:id="137" w:author="Clay Cressler" w:date="2016-07-14T11:36:00Z">
        <w:r w:rsidR="0058312F">
          <w:t xml:space="preserve"> [</w:t>
        </w:r>
        <w:r w:rsidR="00410B59">
          <w:t>23]</w:t>
        </w:r>
      </w:ins>
      <w:ins w:id="138" w:author="Clay Cressler" w:date="2016-07-14T11:11:00Z">
        <w:r w:rsidR="00AA5378">
          <w:t xml:space="preserve">, which may influence </w:t>
        </w:r>
      </w:ins>
      <w:ins w:id="139" w:author="Clay Cressler" w:date="2016-07-14T11:12:00Z">
        <w:r w:rsidR="00AA5378">
          <w:t xml:space="preserve">between-host </w:t>
        </w:r>
      </w:ins>
      <w:ins w:id="140" w:author="Clay Cressler" w:date="2016-07-14T11:11:00Z">
        <w:r w:rsidR="00AA5378">
          <w:t>transmission</w:t>
        </w:r>
      </w:ins>
      <w:ins w:id="141" w:author="Clay Cressler" w:date="2016-07-14T11:13:00Z">
        <w:r w:rsidR="000D64C5">
          <w:t xml:space="preserve">, for example, by </w:t>
        </w:r>
      </w:ins>
      <w:ins w:id="142" w:author="Clay Cressler" w:date="2016-07-14T11:43:00Z">
        <w:r w:rsidR="00A21E28">
          <w:t>positively or negatively affecting</w:t>
        </w:r>
      </w:ins>
      <w:ins w:id="143" w:author="Clay Cressler" w:date="2016-07-14T11:13:00Z">
        <w:r w:rsidR="000D64C5">
          <w:t xml:space="preserve"> parasite shedding</w:t>
        </w:r>
      </w:ins>
      <w:ins w:id="144" w:author="Clay Cressler" w:date="2016-07-14T11:45:00Z">
        <w:r w:rsidR="00A21E28">
          <w:t xml:space="preserve"> [</w:t>
        </w:r>
      </w:ins>
      <w:ins w:id="145" w:author="Clay Cressler" w:date="2016-07-15T11:49:00Z">
        <w:r w:rsidR="00410B59">
          <w:t>24</w:t>
        </w:r>
      </w:ins>
      <w:ins w:id="146" w:author="Clay Cressler" w:date="2016-07-14T11:45:00Z">
        <w:r w:rsidR="00A21E28">
          <w:t>]</w:t>
        </w:r>
      </w:ins>
      <w:ins w:id="147" w:author="Clay Cressler" w:date="2016-07-14T11:36:00Z">
        <w:r w:rsidR="0058312F">
          <w:t>.</w:t>
        </w:r>
      </w:ins>
      <w:ins w:id="148" w:author="Clay Cressler" w:date="2016-07-14T11:12:00Z">
        <w:r w:rsidR="00AA5378">
          <w:t xml:space="preserve"> </w:t>
        </w:r>
      </w:ins>
      <w:ins w:id="149" w:author="Clay Cressler" w:date="2016-07-14T11:13:00Z">
        <w:r w:rsidR="000D64C5">
          <w:t>Host body size also affects</w:t>
        </w:r>
      </w:ins>
      <w:ins w:id="150" w:author="Clay Cressler" w:date="2016-07-11T15:08:00Z">
        <w:r w:rsidR="00AA5378">
          <w:t xml:space="preserve"> </w:t>
        </w:r>
      </w:ins>
      <w:ins w:id="151" w:author="Clay Cressler" w:date="2016-07-14T11:06:00Z">
        <w:r w:rsidR="00AA5378">
          <w:t xml:space="preserve">key </w:t>
        </w:r>
      </w:ins>
      <w:ins w:id="152" w:author="Clay Cressler" w:date="2016-07-14T11:13:00Z">
        <w:r w:rsidR="000D64C5">
          <w:t xml:space="preserve">host </w:t>
        </w:r>
      </w:ins>
      <w:ins w:id="153" w:author="Clay Cressler" w:date="2016-07-14T11:47:00Z">
        <w:r w:rsidR="00A21E28">
          <w:t>characteristics</w:t>
        </w:r>
      </w:ins>
      <w:ins w:id="154" w:author="Clay Cressler" w:date="2016-07-14T11:06:00Z">
        <w:r w:rsidR="00AA5378">
          <w:t xml:space="preserve">, such as longevity and </w:t>
        </w:r>
      </w:ins>
      <w:ins w:id="155" w:author="Clay Cressler" w:date="2016-07-14T11:47:00Z">
        <w:r w:rsidR="00A21E28">
          <w:t>carrying capacity</w:t>
        </w:r>
      </w:ins>
      <w:ins w:id="156" w:author="Clay Cressler" w:date="2016-07-14T11:46:00Z">
        <w:r w:rsidR="00A21E28">
          <w:t xml:space="preserve"> [</w:t>
        </w:r>
      </w:ins>
      <w:ins w:id="157" w:author="Clay Cressler" w:date="2016-07-15T11:49:00Z">
        <w:r w:rsidR="00410B59">
          <w:t>25</w:t>
        </w:r>
      </w:ins>
      <w:proofErr w:type="gramStart"/>
      <w:ins w:id="158" w:author="Clay Cressler" w:date="2016-07-14T11:46:00Z">
        <w:r w:rsidR="00A21E28">
          <w:t>]</w:t>
        </w:r>
      </w:ins>
      <w:ins w:id="159" w:author="Clay Cressler" w:date="2016-07-14T11:09:00Z">
        <w:r w:rsidR="00AA5378">
          <w:t>,</w:t>
        </w:r>
      </w:ins>
      <w:ins w:id="160" w:author="Clay Cressler" w:date="2016-07-14T11:07:00Z">
        <w:r w:rsidR="00AA5378">
          <w:t xml:space="preserve"> </w:t>
        </w:r>
      </w:ins>
      <w:ins w:id="161" w:author="Clay Cressler" w:date="2016-07-14T11:52:00Z">
        <w:r w:rsidR="00A21E28">
          <w:t>that</w:t>
        </w:r>
      </w:ins>
      <w:proofErr w:type="gramEnd"/>
      <w:ins w:id="162" w:author="Clay Cressler" w:date="2016-07-14T11:07:00Z">
        <w:r w:rsidR="00AA5378">
          <w:t xml:space="preserve"> </w:t>
        </w:r>
      </w:ins>
      <w:ins w:id="163" w:author="Clay Cressler" w:date="2016-07-14T11:47:00Z">
        <w:r w:rsidR="00A21E28">
          <w:t xml:space="preserve">may </w:t>
        </w:r>
      </w:ins>
      <w:ins w:id="164" w:author="Clay Cressler" w:date="2016-07-14T11:07:00Z">
        <w:r w:rsidR="00AA5378">
          <w:t xml:space="preserve">affect host </w:t>
        </w:r>
      </w:ins>
      <w:ins w:id="165" w:author="Clay Cressler" w:date="2016-07-14T11:47:00Z">
        <w:r w:rsidR="00A21E28">
          <w:t>availability</w:t>
        </w:r>
      </w:ins>
      <w:ins w:id="166" w:author="Clay Cressler" w:date="2016-07-14T11:07:00Z">
        <w:r w:rsidR="00AA5378">
          <w:t xml:space="preserve"> </w:t>
        </w:r>
      </w:ins>
      <w:ins w:id="167" w:author="Clay Cressler" w:date="2016-07-14T11:47:00Z">
        <w:r w:rsidR="00A21E28">
          <w:t xml:space="preserve">to parasites. </w:t>
        </w:r>
      </w:ins>
    </w:p>
    <w:p w14:paraId="24CC3088" w14:textId="77777777" w:rsidR="00D24B85" w:rsidRDefault="00D24B85" w:rsidP="00284EB9">
      <w:pPr>
        <w:spacing w:line="276" w:lineRule="auto"/>
        <w:jc w:val="both"/>
        <w:rPr>
          <w:ins w:id="168" w:author="Clay Cressler" w:date="2016-07-11T14:57:00Z"/>
          <w:lang w:val="en-US"/>
        </w:rPr>
      </w:pPr>
    </w:p>
    <w:p w14:paraId="486EA447" w14:textId="77777777" w:rsidR="006473CD" w:rsidRDefault="00815151" w:rsidP="00284EB9">
      <w:pPr>
        <w:spacing w:line="276" w:lineRule="auto"/>
        <w:jc w:val="both"/>
        <w:rPr>
          <w:lang w:val="en-US"/>
        </w:rPr>
      </w:pPr>
      <w:r>
        <w:rPr>
          <w:lang w:val="en-US"/>
        </w:rPr>
        <w:t xml:space="preserve">Temperature </w:t>
      </w:r>
      <w:ins w:id="169" w:author="Clay Cressler" w:date="2016-07-14T11:53:00Z">
        <w:r w:rsidR="00A21E28">
          <w:rPr>
            <w:lang w:val="en-US"/>
          </w:rPr>
          <w:t xml:space="preserve">may also influence </w:t>
        </w:r>
        <w:r w:rsidR="000423BE">
          <w:rPr>
            <w:lang w:val="en-US"/>
          </w:rPr>
          <w:t>host range through a number of processes. For example,</w:t>
        </w:r>
      </w:ins>
      <w:ins w:id="170" w:author="Clay Cressler" w:date="2016-07-14T12:11:00Z">
        <w:r w:rsidR="007D6B36">
          <w:rPr>
            <w:lang w:val="en-US"/>
          </w:rPr>
          <w:t xml:space="preserve"> </w:t>
        </w:r>
      </w:ins>
      <w:ins w:id="171" w:author="Clay Cressler" w:date="2016-07-15T15:29:00Z">
        <w:r w:rsidR="0056682D">
          <w:rPr>
            <w:lang w:val="en-US"/>
          </w:rPr>
          <w:t xml:space="preserve">species diversity of both hosts and parasites tends to increase near the tropics [26], an increase </w:t>
        </w:r>
      </w:ins>
      <w:ins w:id="172" w:author="Clay Cressler" w:date="2016-07-15T15:30:00Z">
        <w:r w:rsidR="0056682D">
          <w:rPr>
            <w:lang w:val="en-US"/>
          </w:rPr>
          <w:t xml:space="preserve">that </w:t>
        </w:r>
      </w:ins>
      <w:ins w:id="173" w:author="Clay Cressler" w:date="2016-07-14T12:15:00Z">
        <w:r w:rsidR="00E854DB">
          <w:rPr>
            <w:lang w:val="en-US"/>
          </w:rPr>
          <w:t xml:space="preserve">can be </w:t>
        </w:r>
        <w:r w:rsidR="00E854DB">
          <w:rPr>
            <w:lang w:val="en-US"/>
          </w:rPr>
          <w:lastRenderedPageBreak/>
          <w:t>explained by increased temperature [</w:t>
        </w:r>
      </w:ins>
      <w:ins w:id="174" w:author="Clay Cressler" w:date="2016-07-15T15:30:00Z">
        <w:r w:rsidR="0056682D">
          <w:rPr>
            <w:lang w:val="en-US"/>
          </w:rPr>
          <w:t>27</w:t>
        </w:r>
      </w:ins>
      <w:ins w:id="175" w:author="Clay Cressler" w:date="2016-07-14T12:15:00Z">
        <w:r w:rsidR="00E854DB">
          <w:rPr>
            <w:lang w:val="en-US"/>
          </w:rPr>
          <w:t xml:space="preserve">]. </w:t>
        </w:r>
      </w:ins>
      <w:ins w:id="176" w:author="Clay Cressler" w:date="2016-07-14T12:17:00Z">
        <w:r w:rsidR="00E854DB">
          <w:rPr>
            <w:lang w:val="en-US"/>
          </w:rPr>
          <w:t>Host range may therefore increase with environ</w:t>
        </w:r>
      </w:ins>
      <w:ins w:id="177" w:author="Clay Cressler" w:date="2016-07-14T12:18:00Z">
        <w:r w:rsidR="00E854DB">
          <w:rPr>
            <w:lang w:val="en-US"/>
          </w:rPr>
          <w:t>mental temperature simply because there are more host species available to parasitize</w:t>
        </w:r>
      </w:ins>
      <w:ins w:id="178" w:author="Clay Cressler" w:date="2016-07-14T12:25:00Z">
        <w:r w:rsidR="00317EF6">
          <w:rPr>
            <w:lang w:val="en-US"/>
          </w:rPr>
          <w:t xml:space="preserve">. </w:t>
        </w:r>
      </w:ins>
      <w:ins w:id="179" w:author="Clay Cressler" w:date="2016-07-14T12:19:00Z">
        <w:r w:rsidR="00E854DB">
          <w:rPr>
            <w:lang w:val="en-US"/>
          </w:rPr>
          <w:t xml:space="preserve">Temperature </w:t>
        </w:r>
      </w:ins>
      <w:ins w:id="180" w:author="Clay Cressler" w:date="2016-07-14T12:21:00Z">
        <w:r w:rsidR="00E854DB">
          <w:rPr>
            <w:lang w:val="en-US"/>
          </w:rPr>
          <w:t xml:space="preserve">can </w:t>
        </w:r>
      </w:ins>
      <w:ins w:id="181" w:author="Clay Cressler" w:date="2016-07-14T12:19:00Z">
        <w:r w:rsidR="00E854DB">
          <w:rPr>
            <w:lang w:val="en-US"/>
          </w:rPr>
          <w:t xml:space="preserve">also </w:t>
        </w:r>
      </w:ins>
      <w:ins w:id="182" w:author="Clay Cressler" w:date="2016-07-14T12:21:00Z">
        <w:r w:rsidR="00E854DB">
          <w:rPr>
            <w:lang w:val="en-US"/>
          </w:rPr>
          <w:t>affect</w:t>
        </w:r>
      </w:ins>
      <w:ins w:id="183" w:author="Clay Cressler" w:date="2016-07-14T12:19:00Z">
        <w:r w:rsidR="00E854DB">
          <w:rPr>
            <w:lang w:val="en-US"/>
          </w:rPr>
          <w:t xml:space="preserve"> parasite</w:t>
        </w:r>
      </w:ins>
      <w:ins w:id="184" w:author="Clay Cressler" w:date="2016-07-14T12:20:00Z">
        <w:r w:rsidR="00E854DB">
          <w:rPr>
            <w:lang w:val="en-US"/>
          </w:rPr>
          <w:t xml:space="preserve"> survival and infectivity during free-living stages</w:t>
        </w:r>
      </w:ins>
      <w:ins w:id="185" w:author="Clay Cressler" w:date="2016-07-14T12:23:00Z">
        <w:r w:rsidR="00317EF6">
          <w:rPr>
            <w:lang w:val="en-US"/>
          </w:rPr>
          <w:t>, with different species and stages preferring different temperatures</w:t>
        </w:r>
      </w:ins>
      <w:ins w:id="186" w:author="Clay Cressler" w:date="2016-07-14T12:20:00Z">
        <w:r w:rsidR="00E854DB">
          <w:rPr>
            <w:lang w:val="en-US"/>
          </w:rPr>
          <w:t xml:space="preserve"> [</w:t>
        </w:r>
      </w:ins>
      <w:ins w:id="187" w:author="Clay Cressler" w:date="2016-07-15T15:30:00Z">
        <w:r w:rsidR="0056682D">
          <w:rPr>
            <w:lang w:val="en-US"/>
          </w:rPr>
          <w:t>28</w:t>
        </w:r>
      </w:ins>
      <w:ins w:id="188" w:author="Clay Cressler" w:date="2016-07-14T12:24:00Z">
        <w:r w:rsidR="00317EF6">
          <w:rPr>
            <w:lang w:val="en-US"/>
          </w:rPr>
          <w:t xml:space="preserve">]. </w:t>
        </w:r>
      </w:ins>
      <w:ins w:id="189" w:author="Clay Cressler" w:date="2016-07-14T12:26:00Z">
        <w:r w:rsidR="00317EF6">
          <w:rPr>
            <w:lang w:val="en-US"/>
          </w:rPr>
          <w:t>Given the importance of free-living stages to transmission for many parasites, temperature may then have an important affect on host range evolution</w:t>
        </w:r>
      </w:ins>
      <w:del w:id="190" w:author="Clay Cressler" w:date="2016-07-14T12:27:00Z">
        <w:r w:rsidDel="00317EF6">
          <w:rPr>
            <w:lang w:val="en-US"/>
          </w:rPr>
          <w:delText>is hypothesized to affect the host range of parasites due to temperature-dependent development of parasite free-living stages</w:delText>
        </w:r>
      </w:del>
      <w:r>
        <w:rPr>
          <w:lang w:val="en-US"/>
        </w:rPr>
        <w:t xml:space="preserve">. </w:t>
      </w:r>
      <w:ins w:id="191" w:author="Clay Cressler" w:date="2016-07-14T12:28:00Z">
        <w:r w:rsidR="00317EF6">
          <w:rPr>
            <w:lang w:val="en-US"/>
          </w:rPr>
          <w:t>Finally, as with body size, temperature can affect important host characteristics that might affect host availability [</w:t>
        </w:r>
      </w:ins>
      <w:ins w:id="192" w:author="Clay Cressler" w:date="2016-07-15T11:49:00Z">
        <w:r w:rsidR="00410B59">
          <w:rPr>
            <w:lang w:val="en-US"/>
          </w:rPr>
          <w:t>25</w:t>
        </w:r>
      </w:ins>
      <w:ins w:id="193" w:author="Clay Cressler" w:date="2016-07-14T12:28:00Z">
        <w:r w:rsidR="00317EF6">
          <w:rPr>
            <w:lang w:val="en-US"/>
          </w:rPr>
          <w:t>].</w:t>
        </w:r>
      </w:ins>
      <w:del w:id="194" w:author="Clay Cressler" w:date="2016-07-14T12:29:00Z">
        <w:r w:rsidDel="00317EF6">
          <w:rPr>
            <w:lang w:val="en-US"/>
          </w:rPr>
          <w:delText xml:space="preserve">Recent studies testing this hypothesis in </w:delText>
        </w:r>
        <w:r w:rsidR="00417D0E" w:rsidDel="00317EF6">
          <w:rPr>
            <w:lang w:val="en-US"/>
          </w:rPr>
          <w:delText xml:space="preserve">gastro-intestinal </w:delText>
        </w:r>
        <w:r w:rsidDel="00317EF6">
          <w:rPr>
            <w:lang w:val="en-US"/>
          </w:rPr>
          <w:delText>parasite</w:delText>
        </w:r>
        <w:r w:rsidR="00417D0E" w:rsidDel="00317EF6">
          <w:rPr>
            <w:lang w:val="en-US"/>
          </w:rPr>
          <w:delText>s</w:delText>
        </w:r>
        <w:r w:rsidDel="00317EF6">
          <w:rPr>
            <w:lang w:val="en-US"/>
          </w:rPr>
          <w:delText xml:space="preserve"> of primates reached opposite conclusions, with one finding a positive </w:delText>
        </w:r>
        <w:r w:rsidR="00417D0E" w:rsidDel="00317EF6">
          <w:rPr>
            <w:lang w:val="en-US"/>
          </w:rPr>
          <w:delText xml:space="preserve">relationship between parasite species richness and hot weather (with a time lag of 4 weeks) </w:delText>
        </w:r>
        <w:r w:rsidR="00417D0E" w:rsidDel="00317EF6">
          <w:rPr>
            <w:lang w:val="en-US"/>
          </w:rPr>
          <w:fldChar w:fldCharType="begin" w:fldLock="1"/>
        </w:r>
        <w:r w:rsidR="00525D84" w:rsidDel="00317EF6">
          <w:rPr>
            <w:lang w:val="en-US"/>
          </w:rPr>
          <w:delInstrText>ADDIN CSL_CITATION { "citationItems" : [ { "id" : "ITEM-1", "itemData" : { "DOI" : "10.1002/ajpa.21627", "ISBN" : "1096-8644 (Electronic)\\r0002-9483 (Linking)", "ISSN" : "00029483", "PMID" : "21989507", "abstract" : "Host parasite diversity plays a fundamental role in ecological and evolutionary processes, yet the factors that drive it are still poorly understood. A variety of processes, operating across a range of spatial scales, are likely to influence both the probability of parasite encounter and subsequent infection. Here, we explored eight possible determinants of parasite richness, comprising rainfall and temperature at the population level, ranging behavior and home range productivity at the group level, and age, sex, body condition, and social rank at the individual level. We used a unique dataset describing gastrointestinal parasites in a terrestrial subtropical vertebrate (chacma baboons, Papio ursinus), comprising 662 fecal samples from 86 individuals representing all age-sex classes across two groups over two dry seasons in a desert population. Three mixed models were used to identify the most important factor at each of the three spatial scales (population, group, individual); these were then standardized and combined in a single, global, mixed model. Individual age had the strongest influence on parasite richness, in a convex relationship. Parasite richness was also higher in females and animals in poor condition, albeit at a lower order of magnitude than age. Finally, with a further halving of effect size, parasite richness was positively correlated to day range and temperature. These findings indicate that a range of factors influence host parasite richness through both encounter and infection probabilities but that individual-level processes may be more important than those at the group or population level.", "author" : [ { "dropping-particle" : "", "family" : "Benavides", "given" : "Julio A.", "non-dropping-particle" : "", "parse-names" : false, "suffix" : "" }, { "dropping-particle" : "", "family" : "Huchard", "given" : "Elise", "non-dropping-particle" : "", "parse-names" : false, "suffix" : "" }, { "dropping-particle" : "", "family" : "Pettorelli", "given" : "Nathalie", "non-dropping-particle" : "", "parse-names" : false, "suffix" : "" }, { "dropping-particle" : "", "family" : "King", "given" : "Andrew J.", "non-dropping-particle" : "", "parse-names" : false, "suffix" : "" }, { "dropping-particle" : "", "family" : "Brown", "given" : "Molly E.", "non-dropping-particle" : "", "parse-names" : false, "suffix" : "" }, { "dropping-particle" : "", "family" : "Archer", "given" : "Colleen E.", "non-dropping-particle" : "", "parse-names" : false, "suffix" : "" }, { "dropping-particle" : "", "family" : "Appleton", "given" : "Chris C.", "non-dropping-particle" : "", "parse-names" : false, "suffix" : "" }, { "dropping-particle" : "", "family" : "Raymond", "given" : "Michel", "non-dropping-particle" : "", "parse-names" : false, "suffix" : "" }, { "dropping-particle" : "", "family" : "Cowlishaw", "given" : "Guy", "non-dropping-particle" : "", "parse-names" : false, "suffix" : "" } ], "container-title" : "American Journal of Physical Anthropology", "id" : "ITEM-1", "issue" : "1", "issued" : { "date-parts" : [ [ "2012" ] ] }, "page" : "52-63", "title" : "From parasite encounter to infection: Multiple-scale drivers of parasite richness in a wild social primate population", "type" : "article-journal", "volume" : "147" }, "uris" : [ "http://www.mendeley.com/documents/?uuid=71a78bb0-4a84-406e-b497-bde23893af2b" ] } ], "mendeley" : { "formattedCitation" : "[16]", "plainTextFormattedCitation" : "[16]", "previouslyFormattedCitation" : "[16]" }, "properties" : { "noteIndex" : 0 }, "schema" : "https://github.com/citation-style-language/schema/raw/master/csl-citation.json" }</w:delInstrText>
        </w:r>
        <w:r w:rsidR="00417D0E" w:rsidDel="00317EF6">
          <w:rPr>
            <w:lang w:val="en-US"/>
          </w:rPr>
          <w:fldChar w:fldCharType="separate"/>
        </w:r>
        <w:r w:rsidR="00417D0E" w:rsidRPr="00417D0E" w:rsidDel="00317EF6">
          <w:rPr>
            <w:noProof/>
            <w:lang w:val="en-US"/>
          </w:rPr>
          <w:delText>[16]</w:delText>
        </w:r>
        <w:r w:rsidR="00417D0E" w:rsidDel="00317EF6">
          <w:rPr>
            <w:lang w:val="en-US"/>
          </w:rPr>
          <w:fldChar w:fldCharType="end"/>
        </w:r>
        <w:r w:rsidR="00417D0E" w:rsidDel="00317EF6">
          <w:rPr>
            <w:lang w:val="en-US"/>
          </w:rPr>
          <w:delText xml:space="preserve"> and the other finding a negative relationship </w:delText>
        </w:r>
        <w:r w:rsidR="00525D84" w:rsidDel="00317EF6">
          <w:rPr>
            <w:lang w:val="en-US"/>
          </w:rPr>
          <w:fldChar w:fldCharType="begin" w:fldLock="1"/>
        </w:r>
        <w:r w:rsidR="00C61DD8" w:rsidDel="00317EF6">
          <w:rPr>
            <w:lang w:val="en-US"/>
          </w:rPr>
          <w:delInstrText>ADDIN CSL_CITATION { "citationItems" : [ { "id" : "ITEM-1", "itemData" : { "DOI" : "10.1002/ajpa.22888", "ISSN" : "00029483", "author" : [ { "dropping-particle" : "", "family" : "Poirotte", "given" : "Cl\u00e9mence", "non-dropping-particle" : "", "parse-names" : false, "suffix" : "" }, { "dropping-particle" : "", "family" : "Basset", "given" : "Didier", "non-dropping-particle" : "", "parse-names" : false, "suffix" : "" }, { "dropping-particle" : "", "family" : "Willaume", "given" : "Eric", "non-dropping-particle" : "", "parse-names" : false, "suffix" : "" }, { "dropping-particle" : "", "family" : "Makaba", "given" : "Fred", "non-dropping-particle" : "", "parse-names" : false, "suffix" : "" }, { "dropping-particle" : "", "family" : "Kappeler", "given" : "Peter M.", "non-dropping-particle" : "", "parse-names" : false, "suffix" : "" }, { "dropping-particle" : "", "family" : "Charpentier", "given" : "Marie J.E.", "non-dropping-particle" : "", "parse-names" : false, "suffix" : "" } ], "container-title" : "American Journal of Physical Anthropology", "id" : "ITEM-1", "issue" : "3", "issued" : { "date-parts" : [ [ "2016", "3" ] ] }, "page" : "442-456", "title" : "Environmental and individual determinants of parasite richness across seasons in a free-ranging population of Mandrills ( &lt;i&gt;M&lt;/i&gt; &lt;i&gt;andrillus sphinx)&lt;/i&gt;", "type" : "article-journal", "volume" : "159" }, "uris" : [ "http://www.mendeley.com/documents/?uuid=9228dd8b-ba44-365c-850c-b542704dc40d" ] } ], "mendeley" : { "formattedCitation" : "[17]", "plainTextFormattedCitation" : "[17]", "previouslyFormattedCitation" : "[17]" }, "properties" : { "noteIndex" : 0 }, "schema" : "https://github.com/citation-style-language/schema/raw/master/csl-citation.json" }</w:delInstrText>
        </w:r>
        <w:r w:rsidR="00525D84" w:rsidDel="00317EF6">
          <w:rPr>
            <w:lang w:val="en-US"/>
          </w:rPr>
          <w:fldChar w:fldCharType="separate"/>
        </w:r>
        <w:r w:rsidR="00525D84" w:rsidRPr="00525D84" w:rsidDel="00317EF6">
          <w:rPr>
            <w:noProof/>
            <w:lang w:val="en-US"/>
          </w:rPr>
          <w:delText>[17]</w:delText>
        </w:r>
        <w:r w:rsidR="00525D84" w:rsidDel="00317EF6">
          <w:rPr>
            <w:lang w:val="en-US"/>
          </w:rPr>
          <w:fldChar w:fldCharType="end"/>
        </w:r>
        <w:r w:rsidR="00525D84" w:rsidDel="00317EF6">
          <w:rPr>
            <w:lang w:val="en-US"/>
          </w:rPr>
          <w:delText xml:space="preserve">. </w:delText>
        </w:r>
        <w:r w:rsidR="00C61DD8" w:rsidDel="00317EF6">
          <w:rPr>
            <w:lang w:val="en-US"/>
          </w:rPr>
          <w:delText xml:space="preserve">Richness of metazoan ectoparasites on marine fish were observed to correlate with water temperature after controlling for phylogeny and sampling </w:delText>
        </w:r>
        <w:commentRangeStart w:id="195"/>
        <w:r w:rsidR="00C61DD8" w:rsidDel="00317EF6">
          <w:rPr>
            <w:lang w:val="en-US"/>
          </w:rPr>
          <w:fldChar w:fldCharType="begin" w:fldLock="1"/>
        </w:r>
        <w:r w:rsidR="0025264C" w:rsidDel="00317EF6">
          <w:rPr>
            <w:lang w:val="en-US"/>
          </w:rPr>
          <w:delInstrText>ADDIN CSL_CITATION { "citationItems" : [ { "id" : "ITEM-1", "itemData" : { "DOI" : "10.1007/s004420050160", "ISSN" : "0029-8549", "author" : [ { "dropping-particle" : "", "family" : "Poulin", "given" : "Robert", "non-dropping-particle" : "", "parse-names" : false, "suffix" : "" }, { "dropping-particle" : "", "family" : "Rohde", "given" : "Klaus", "non-dropping-particle" : "", "parse-names" : false, "suffix" : "" } ], "container-title" : "Oecologia", "id" : "ITEM-1", "issue" : "2", "issued" : { "date-parts" : [ [ "1997", "4", "3" ] ] }, "page" : "278-283", "publisher" : "Springer-Verlag", "title" : "Comparing the richness of metazoan ectoparasite communities of marine fishes: controlling for host phylogeny", "type" : "article-journal", "volume" : "110" }, "uris" : [ "http://www.mendeley.com/documents/?uuid=9959be40-62b5-305d-a6f9-ce0452423ff6" ] } ], "mendeley" : { "formattedCitation" : "[18]", "plainTextFormattedCitation" : "[18]", "previouslyFormattedCitation" : "[18]" }, "properties" : { "noteIndex" : 0 }, "schema" : "https://github.com/citation-style-language/schema/raw/master/csl-citation.json" }</w:delInstrText>
        </w:r>
        <w:r w:rsidR="00C61DD8" w:rsidDel="00317EF6">
          <w:rPr>
            <w:lang w:val="en-US"/>
          </w:rPr>
          <w:fldChar w:fldCharType="separate"/>
        </w:r>
        <w:r w:rsidR="00C61DD8" w:rsidRPr="00C61DD8" w:rsidDel="00317EF6">
          <w:rPr>
            <w:noProof/>
            <w:lang w:val="en-US"/>
          </w:rPr>
          <w:delText>[18]</w:delText>
        </w:r>
        <w:r w:rsidR="00C61DD8" w:rsidDel="00317EF6">
          <w:rPr>
            <w:lang w:val="en-US"/>
          </w:rPr>
          <w:fldChar w:fldCharType="end"/>
        </w:r>
      </w:del>
      <w:commentRangeEnd w:id="195"/>
      <w:r w:rsidR="00C548D4">
        <w:rPr>
          <w:rStyle w:val="CommentReference"/>
        </w:rPr>
        <w:commentReference w:id="195"/>
      </w:r>
    </w:p>
    <w:p w14:paraId="57A10D96" w14:textId="77777777" w:rsidR="00A42B11" w:rsidRDefault="00A42B11" w:rsidP="00284EB9">
      <w:pPr>
        <w:spacing w:line="276" w:lineRule="auto"/>
        <w:jc w:val="both"/>
        <w:rPr>
          <w:lang w:val="en-US"/>
        </w:rPr>
      </w:pPr>
    </w:p>
    <w:p w14:paraId="58930C81" w14:textId="77777777" w:rsidR="006473CD" w:rsidRPr="00284EB9" w:rsidRDefault="00A42B11" w:rsidP="004E1607">
      <w:pPr>
        <w:spacing w:line="276" w:lineRule="auto"/>
        <w:jc w:val="both"/>
        <w:rPr>
          <w:lang w:val="en-US"/>
        </w:rPr>
      </w:pPr>
      <w:r>
        <w:rPr>
          <w:lang w:val="en-US"/>
        </w:rPr>
        <w:t>General predictions regarding correlation</w:t>
      </w:r>
      <w:ins w:id="196" w:author="Clay Cressler" w:date="2016-07-14T12:53:00Z">
        <w:r w:rsidR="00A92A50">
          <w:rPr>
            <w:lang w:val="en-US"/>
          </w:rPr>
          <w:t>s</w:t>
        </w:r>
      </w:ins>
      <w:r>
        <w:rPr>
          <w:lang w:val="en-US"/>
        </w:rPr>
        <w:t xml:space="preserve"> </w:t>
      </w:r>
      <w:del w:id="197" w:author="Clay Cressler" w:date="2016-07-14T12:53:00Z">
        <w:r w:rsidDel="00A92A50">
          <w:rPr>
            <w:lang w:val="en-US"/>
          </w:rPr>
          <w:delText xml:space="preserve">of </w:delText>
        </w:r>
      </w:del>
      <w:ins w:id="198" w:author="Clay Cressler" w:date="2016-07-14T12:53:00Z">
        <w:r w:rsidR="00A92A50">
          <w:rPr>
            <w:lang w:val="en-US"/>
          </w:rPr>
          <w:t xml:space="preserve">between </w:t>
        </w:r>
      </w:ins>
      <w:r w:rsidR="004B4040">
        <w:rPr>
          <w:lang w:val="en-US"/>
        </w:rPr>
        <w:t>host</w:t>
      </w:r>
      <w:ins w:id="199" w:author="Clay Cressler" w:date="2016-07-14T12:53:00Z">
        <w:r w:rsidR="00A92A50">
          <w:rPr>
            <w:lang w:val="en-US"/>
          </w:rPr>
          <w:t>, parasite, and environmental</w:t>
        </w:r>
      </w:ins>
      <w:r w:rsidR="004B4040">
        <w:rPr>
          <w:lang w:val="en-US"/>
        </w:rPr>
        <w:t xml:space="preserve"> </w:t>
      </w:r>
      <w:del w:id="200" w:author="Clay Cressler" w:date="2016-07-14T12:53:00Z">
        <w:r w:rsidDel="00A92A50">
          <w:rPr>
            <w:lang w:val="en-US"/>
          </w:rPr>
          <w:delText xml:space="preserve">traits </w:delText>
        </w:r>
      </w:del>
      <w:ins w:id="201" w:author="Clay Cressler" w:date="2016-07-14T12:53:00Z">
        <w:r w:rsidR="00A92A50">
          <w:rPr>
            <w:lang w:val="en-US"/>
          </w:rPr>
          <w:t xml:space="preserve">characteristics </w:t>
        </w:r>
      </w:ins>
      <w:del w:id="202" w:author="Clay Cressler" w:date="2016-07-14T12:53:00Z">
        <w:r w:rsidDel="00A92A50">
          <w:rPr>
            <w:lang w:val="en-US"/>
          </w:rPr>
          <w:delText xml:space="preserve">with </w:delText>
        </w:r>
      </w:del>
      <w:ins w:id="203" w:author="Clay Cressler" w:date="2016-07-14T12:53:00Z">
        <w:r w:rsidR="00A92A50">
          <w:rPr>
            <w:lang w:val="en-US"/>
          </w:rPr>
          <w:t xml:space="preserve">and </w:t>
        </w:r>
      </w:ins>
      <w:r>
        <w:rPr>
          <w:lang w:val="en-US"/>
        </w:rPr>
        <w:t>parasite</w:t>
      </w:r>
      <w:r w:rsidR="004B4040">
        <w:rPr>
          <w:lang w:val="en-US"/>
        </w:rPr>
        <w:t>s'</w:t>
      </w:r>
      <w:r>
        <w:rPr>
          <w:lang w:val="en-US"/>
        </w:rPr>
        <w:t xml:space="preserve"> host </w:t>
      </w:r>
      <w:r w:rsidR="004B4040">
        <w:rPr>
          <w:lang w:val="en-US"/>
        </w:rPr>
        <w:t>specificity</w:t>
      </w:r>
      <w:r>
        <w:rPr>
          <w:lang w:val="en-US"/>
        </w:rPr>
        <w:t xml:space="preserve"> </w:t>
      </w:r>
      <w:ins w:id="204" w:author="Clay Cressler" w:date="2016-07-15T10:41:00Z">
        <w:r w:rsidR="002A37A5">
          <w:rPr>
            <w:lang w:val="en-US"/>
          </w:rPr>
          <w:t>largely come from</w:t>
        </w:r>
      </w:ins>
      <w:ins w:id="205" w:author="Clay Cressler" w:date="2016-07-14T12:52:00Z">
        <w:r w:rsidR="005A2329">
          <w:rPr>
            <w:lang w:val="en-US"/>
          </w:rPr>
          <w:t xml:space="preserve"> simple verbal models</w:t>
        </w:r>
      </w:ins>
      <w:ins w:id="206" w:author="Clay Cressler" w:date="2016-07-15T10:41:00Z">
        <w:r w:rsidR="002A37A5">
          <w:rPr>
            <w:lang w:val="en-US"/>
          </w:rPr>
          <w:t>, and empirical tests of these predi</w:t>
        </w:r>
      </w:ins>
      <w:ins w:id="207" w:author="Clay Cressler" w:date="2016-07-14T12:52:00Z">
        <w:r w:rsidR="002A37A5">
          <w:rPr>
            <w:lang w:val="en-US"/>
          </w:rPr>
          <w:t xml:space="preserve">ctions are often equivocal </w:t>
        </w:r>
        <w:r w:rsidR="005A2329">
          <w:rPr>
            <w:lang w:val="en-US"/>
          </w:rPr>
          <w:t>[</w:t>
        </w:r>
      </w:ins>
      <w:ins w:id="208" w:author="Clay Cressler" w:date="2016-07-14T12:54:00Z">
        <w:r w:rsidR="00410B59">
          <w:rPr>
            <w:lang w:val="en-US"/>
          </w:rPr>
          <w:t>10</w:t>
        </w:r>
        <w:r w:rsidR="005A2329">
          <w:rPr>
            <w:lang w:val="en-US"/>
          </w:rPr>
          <w:t>,</w:t>
        </w:r>
        <w:r w:rsidR="00410B59">
          <w:rPr>
            <w:lang w:val="en-US"/>
          </w:rPr>
          <w:t>2</w:t>
        </w:r>
      </w:ins>
      <w:ins w:id="209" w:author="Clay Cressler" w:date="2016-07-15T11:55:00Z">
        <w:r w:rsidR="0056682D">
          <w:rPr>
            <w:lang w:val="en-US"/>
          </w:rPr>
          <w:t>9</w:t>
        </w:r>
      </w:ins>
      <w:ins w:id="210" w:author="Clay Cressler" w:date="2016-07-14T12:54:00Z">
        <w:r w:rsidR="00410B59">
          <w:rPr>
            <w:lang w:val="en-US"/>
          </w:rPr>
          <w:t>]</w:t>
        </w:r>
      </w:ins>
      <w:ins w:id="211" w:author="Clay Cressler" w:date="2016-07-14T13:03:00Z">
        <w:r w:rsidR="005A2329">
          <w:rPr>
            <w:lang w:val="en-US"/>
          </w:rPr>
          <w:t>.</w:t>
        </w:r>
      </w:ins>
      <w:ins w:id="212" w:author="Clay Cressler" w:date="2016-07-15T10:42:00Z">
        <w:r w:rsidR="002A37A5">
          <w:rPr>
            <w:lang w:val="en-US"/>
          </w:rPr>
          <w:t xml:space="preserve"> </w:t>
        </w:r>
      </w:ins>
      <w:del w:id="213" w:author="Clay Cressler" w:date="2016-07-15T10:42:00Z">
        <w:r w:rsidDel="002A37A5">
          <w:rPr>
            <w:lang w:val="en-US"/>
          </w:rPr>
          <w:delText xml:space="preserve">may not apply equally across all host-parasite systems, and alternative hypotheses may lead to ambiguous predictions when interactions between traits are considered. </w:delText>
        </w:r>
      </w:del>
      <w:r>
        <w:rPr>
          <w:lang w:val="en-US"/>
        </w:rPr>
        <w:t>Here,</w:t>
      </w:r>
      <w:del w:id="214" w:author="Clay Cressler" w:date="2016-07-15T11:31:00Z">
        <w:r w:rsidDel="007F5E20">
          <w:rPr>
            <w:lang w:val="en-US"/>
          </w:rPr>
          <w:delText xml:space="preserve"> we use </w:delText>
        </w:r>
      </w:del>
      <w:del w:id="215" w:author="Clay Cressler" w:date="2016-07-15T10:42:00Z">
        <w:r w:rsidDel="002A37A5">
          <w:rPr>
            <w:lang w:val="en-US"/>
          </w:rPr>
          <w:delText xml:space="preserve">a </w:delText>
        </w:r>
      </w:del>
      <w:del w:id="216" w:author="Clay Cressler" w:date="2016-07-15T11:31:00Z">
        <w:r w:rsidDel="007F5E20">
          <w:rPr>
            <w:lang w:val="en-US"/>
          </w:rPr>
          <w:delText xml:space="preserve">mathematical model </w:delText>
        </w:r>
      </w:del>
      <w:del w:id="217" w:author="Clay Cressler" w:date="2016-07-15T10:43:00Z">
        <w:r w:rsidDel="002A37A5">
          <w:rPr>
            <w:lang w:val="en-US"/>
          </w:rPr>
          <w:delText xml:space="preserve">based on a framework of ecological theory </w:delText>
        </w:r>
      </w:del>
      <w:del w:id="218" w:author="Clay Cressler" w:date="2016-07-15T11:31:00Z">
        <w:r w:rsidDel="007F5E20">
          <w:rPr>
            <w:lang w:val="en-US"/>
          </w:rPr>
          <w:delText xml:space="preserve">to derive </w:delText>
        </w:r>
        <w:r w:rsidR="004B4040" w:rsidDel="007F5E20">
          <w:rPr>
            <w:lang w:val="en-US"/>
          </w:rPr>
          <w:delText>rigorous</w:delText>
        </w:r>
        <w:r w:rsidDel="007F5E20">
          <w:rPr>
            <w:lang w:val="en-US"/>
          </w:rPr>
          <w:delText xml:space="preserve"> predictions </w:delText>
        </w:r>
      </w:del>
      <w:del w:id="219" w:author="Clay Cressler" w:date="2016-07-15T10:45:00Z">
        <w:r w:rsidR="004B4040" w:rsidDel="002A37A5">
          <w:rPr>
            <w:lang w:val="en-US"/>
          </w:rPr>
          <w:delText xml:space="preserve">of </w:delText>
        </w:r>
        <w:r w:rsidDel="002A37A5">
          <w:rPr>
            <w:lang w:val="en-US"/>
          </w:rPr>
          <w:delText>the relationships between</w:delText>
        </w:r>
      </w:del>
      <w:del w:id="220" w:author="Clay Cressler" w:date="2016-07-15T11:31:00Z">
        <w:r w:rsidDel="007F5E20">
          <w:rPr>
            <w:lang w:val="en-US"/>
          </w:rPr>
          <w:delText xml:space="preserve"> host body size</w:delText>
        </w:r>
        <w:r w:rsidR="004B4040" w:rsidDel="007F5E20">
          <w:rPr>
            <w:lang w:val="en-US"/>
          </w:rPr>
          <w:delText xml:space="preserve">, </w:delText>
        </w:r>
      </w:del>
      <w:del w:id="221" w:author="Clay Cressler" w:date="2016-07-15T10:44:00Z">
        <w:r w:rsidR="004B4040" w:rsidDel="002A37A5">
          <w:rPr>
            <w:lang w:val="en-US"/>
          </w:rPr>
          <w:delText>host/environmental</w:delText>
        </w:r>
        <w:r w:rsidDel="002A37A5">
          <w:rPr>
            <w:lang w:val="en-US"/>
          </w:rPr>
          <w:delText xml:space="preserve"> </w:delText>
        </w:r>
      </w:del>
      <w:del w:id="222" w:author="Clay Cressler" w:date="2016-07-15T11:31:00Z">
        <w:r w:rsidDel="007F5E20">
          <w:rPr>
            <w:lang w:val="en-US"/>
          </w:rPr>
          <w:delText>temperature</w:delText>
        </w:r>
      </w:del>
      <w:del w:id="223" w:author="Clay Cressler" w:date="2016-07-15T10:46:00Z">
        <w:r w:rsidDel="002A37A5">
          <w:rPr>
            <w:lang w:val="en-US"/>
          </w:rPr>
          <w:delText xml:space="preserve"> and the evolution of parasite</w:delText>
        </w:r>
        <w:r w:rsidR="004B4040" w:rsidDel="002A37A5">
          <w:rPr>
            <w:lang w:val="en-US"/>
          </w:rPr>
          <w:delText>s'</w:delText>
        </w:r>
        <w:r w:rsidDel="002A37A5">
          <w:rPr>
            <w:lang w:val="en-US"/>
          </w:rPr>
          <w:delText xml:space="preserve"> host </w:delText>
        </w:r>
      </w:del>
      <w:ins w:id="224" w:author="JG Walker" w:date="2016-07-01T13:28:00Z">
        <w:del w:id="225" w:author="Clay Cressler" w:date="2016-07-15T10:46:00Z">
          <w:r w:rsidR="000B6A1C" w:rsidDel="002A37A5">
            <w:rPr>
              <w:lang w:val="en-US"/>
            </w:rPr>
            <w:delText>diversity</w:delText>
          </w:r>
        </w:del>
      </w:ins>
      <w:del w:id="226" w:author="Clay Cressler" w:date="2016-07-15T11:31:00Z">
        <w:r w:rsidDel="007F5E20">
          <w:rPr>
            <w:lang w:val="en-US"/>
          </w:rPr>
          <w:delText xml:space="preserve">. </w:delText>
        </w:r>
        <w:r w:rsidRPr="00284EB9" w:rsidDel="007F5E20">
          <w:delText>Specifically</w:delText>
        </w:r>
      </w:del>
      <w:proofErr w:type="gramStart"/>
      <w:r w:rsidRPr="00284EB9">
        <w:t>,we</w:t>
      </w:r>
      <w:proofErr w:type="gramEnd"/>
      <w:r w:rsidRPr="00284EB9">
        <w:rPr>
          <w:bCs/>
          <w:color w:val="4F81BD"/>
        </w:rPr>
        <w:t xml:space="preserve"> </w:t>
      </w:r>
      <w:del w:id="227" w:author="Clay Cressler" w:date="2016-07-15T10:47:00Z">
        <w:r w:rsidR="006473CD" w:rsidRPr="006473CD" w:rsidDel="002A37A5">
          <w:rPr>
            <w:lang w:val="en-US"/>
          </w:rPr>
          <w:delText>develop a simple theoretical</w:delText>
        </w:r>
      </w:del>
      <w:ins w:id="228" w:author="Clay Cressler" w:date="2016-07-15T10:50:00Z">
        <w:r w:rsidR="00E77F69">
          <w:rPr>
            <w:lang w:val="en-US"/>
          </w:rPr>
          <w:t xml:space="preserve">use </w:t>
        </w:r>
      </w:ins>
      <w:ins w:id="229" w:author="Clay Cressler" w:date="2016-07-15T10:48:00Z">
        <w:r w:rsidR="002A37A5">
          <w:rPr>
            <w:lang w:val="en-US"/>
          </w:rPr>
          <w:t xml:space="preserve">evolutionary invasion analysis </w:t>
        </w:r>
        <w:r w:rsidR="00E77F69">
          <w:rPr>
            <w:lang w:val="en-US"/>
          </w:rPr>
          <w:t>[</w:t>
        </w:r>
      </w:ins>
      <w:ins w:id="230" w:author="Clay Cressler" w:date="2016-07-15T15:30:00Z">
        <w:r w:rsidR="0056682D">
          <w:rPr>
            <w:lang w:val="en-US"/>
          </w:rPr>
          <w:t>30</w:t>
        </w:r>
      </w:ins>
      <w:ins w:id="231" w:author="Clay Cressler" w:date="2016-07-15T10:49:00Z">
        <w:r w:rsidR="00E77F69">
          <w:rPr>
            <w:lang w:val="en-US"/>
          </w:rPr>
          <w:t xml:space="preserve">] </w:t>
        </w:r>
      </w:ins>
      <w:ins w:id="232" w:author="Clay Cressler" w:date="2016-07-15T10:48:00Z">
        <w:r w:rsidR="002A37A5">
          <w:rPr>
            <w:lang w:val="en-US"/>
          </w:rPr>
          <w:t xml:space="preserve">to </w:t>
        </w:r>
      </w:ins>
      <w:ins w:id="233" w:author="Clay Cressler" w:date="2016-07-15T11:06:00Z">
        <w:r w:rsidR="003835C5">
          <w:rPr>
            <w:lang w:val="en-US"/>
          </w:rPr>
          <w:t>predict</w:t>
        </w:r>
      </w:ins>
      <w:ins w:id="234" w:author="Clay Cressler" w:date="2016-07-15T10:50:00Z">
        <w:r w:rsidR="00E77F69">
          <w:rPr>
            <w:lang w:val="en-US"/>
          </w:rPr>
          <w:t xml:space="preserve"> when speciali</w:t>
        </w:r>
      </w:ins>
      <w:ins w:id="235" w:author="Clay Cressler" w:date="2016-07-15T10:51:00Z">
        <w:r w:rsidR="00E77F69">
          <w:rPr>
            <w:lang w:val="en-US"/>
          </w:rPr>
          <w:t>s</w:t>
        </w:r>
      </w:ins>
      <w:ins w:id="236" w:author="Clay Cressler" w:date="2016-07-15T10:50:00Z">
        <w:r w:rsidR="003835C5">
          <w:rPr>
            <w:lang w:val="en-US"/>
          </w:rPr>
          <w:t>m/</w:t>
        </w:r>
        <w:proofErr w:type="spellStart"/>
        <w:r w:rsidR="003835C5">
          <w:rPr>
            <w:lang w:val="en-US"/>
          </w:rPr>
          <w:t>generalism</w:t>
        </w:r>
        <w:proofErr w:type="spellEnd"/>
        <w:r w:rsidR="00E77F69">
          <w:rPr>
            <w:lang w:val="en-US"/>
          </w:rPr>
          <w:t xml:space="preserve"> </w:t>
        </w:r>
      </w:ins>
      <w:ins w:id="237" w:author="Clay Cressler" w:date="2016-07-15T11:04:00Z">
        <w:r w:rsidR="003835C5">
          <w:rPr>
            <w:lang w:val="en-US"/>
          </w:rPr>
          <w:t>is the evolutionarily stable strategy for parasites infecting a</w:t>
        </w:r>
      </w:ins>
      <w:ins w:id="238" w:author="Clay Cressler" w:date="2016-07-15T10:50:00Z">
        <w:r w:rsidR="00E77F69">
          <w:rPr>
            <w:lang w:val="en-US"/>
          </w:rPr>
          <w:t xml:space="preserve"> </w:t>
        </w:r>
      </w:ins>
      <w:del w:id="239" w:author="Clay Cressler" w:date="2016-07-15T10:49:00Z">
        <w:r w:rsidR="006473CD" w:rsidRPr="006473CD" w:rsidDel="00E77F69">
          <w:rPr>
            <w:lang w:val="en-US"/>
          </w:rPr>
          <w:delText xml:space="preserve"> framework for studying host range evolution</w:delText>
        </w:r>
        <w:r w:rsidR="00E46F3F" w:rsidDel="00E77F69">
          <w:rPr>
            <w:lang w:val="en-US"/>
          </w:rPr>
          <w:delText xml:space="preserve"> in a </w:delText>
        </w:r>
      </w:del>
      <w:ins w:id="240" w:author="Mark Viney" w:date="2016-06-23T08:55:00Z">
        <w:r w:rsidR="0067080C">
          <w:rPr>
            <w:lang w:val="en-US"/>
          </w:rPr>
          <w:t xml:space="preserve">host population consisting of different host </w:t>
        </w:r>
      </w:ins>
      <w:ins w:id="241" w:author="JG Walker" w:date="2016-07-01T13:29:00Z">
        <w:r w:rsidR="000B6A1C">
          <w:rPr>
            <w:lang w:val="en-US"/>
          </w:rPr>
          <w:t>species</w:t>
        </w:r>
      </w:ins>
      <w:ins w:id="242" w:author="Clay Cressler" w:date="2016-07-15T11:07:00Z">
        <w:r w:rsidR="003835C5">
          <w:rPr>
            <w:lang w:val="en-US"/>
          </w:rPr>
          <w:t>.</w:t>
        </w:r>
      </w:ins>
      <w:ins w:id="243" w:author="Mark Viney" w:date="2016-06-23T08:56:00Z">
        <w:r w:rsidR="0067080C">
          <w:rPr>
            <w:lang w:val="en-US"/>
          </w:rPr>
          <w:t xml:space="preserve"> </w:t>
        </w:r>
        <w:del w:id="244" w:author="Clay Cressler" w:date="2016-07-15T11:05:00Z">
          <w:r w:rsidR="0067080C" w:rsidDel="003835C5">
            <w:rPr>
              <w:lang w:val="en-US"/>
            </w:rPr>
            <w:delText>in which a parasite evol</w:delText>
          </w:r>
        </w:del>
      </w:ins>
      <w:ins w:id="245" w:author="JG Walker" w:date="2016-07-01T13:29:00Z">
        <w:del w:id="246" w:author="Clay Cressler" w:date="2016-07-15T11:05:00Z">
          <w:r w:rsidR="000B6A1C" w:rsidDel="003835C5">
            <w:rPr>
              <w:lang w:val="en-US"/>
            </w:rPr>
            <w:delText>v</w:delText>
          </w:r>
        </w:del>
      </w:ins>
      <w:ins w:id="247" w:author="Mark Viney" w:date="2016-06-23T08:56:00Z">
        <w:del w:id="248" w:author="Clay Cressler" w:date="2016-07-15T11:05:00Z">
          <w:r w:rsidR="0067080C" w:rsidDel="003835C5">
            <w:rPr>
              <w:lang w:val="en-US"/>
            </w:rPr>
            <w:delText>es, but where</w:delText>
          </w:r>
        </w:del>
      </w:ins>
      <w:del w:id="249" w:author="Clay Cressler" w:date="2016-07-15T11:05:00Z">
        <w:r w:rsidR="00E46F3F" w:rsidDel="003835C5">
          <w:rPr>
            <w:lang w:val="en-US"/>
          </w:rPr>
          <w:delText xml:space="preserve"> when</w:delText>
        </w:r>
      </w:del>
      <w:del w:id="250" w:author="Clay Cressler" w:date="2016-07-15T11:06:00Z">
        <w:r w:rsidR="00E46F3F" w:rsidDel="003835C5">
          <w:rPr>
            <w:lang w:val="en-US"/>
          </w:rPr>
          <w:delText xml:space="preserve"> there is a cost </w:delText>
        </w:r>
      </w:del>
      <w:ins w:id="251" w:author="Mark Viney" w:date="2016-06-23T08:55:00Z">
        <w:del w:id="252" w:author="Clay Cressler" w:date="2016-07-15T11:06:00Z">
          <w:r w:rsidR="0067080C" w:rsidDel="003835C5">
            <w:rPr>
              <w:lang w:val="en-US"/>
            </w:rPr>
            <w:delText>to a parasite being a gener</w:delText>
          </w:r>
        </w:del>
      </w:ins>
      <w:ins w:id="253" w:author="JG Walker" w:date="2016-07-01T13:29:00Z">
        <w:del w:id="254" w:author="Clay Cressler" w:date="2016-07-15T11:06:00Z">
          <w:r w:rsidR="000B6A1C" w:rsidDel="003835C5">
            <w:rPr>
              <w:lang w:val="en-US"/>
            </w:rPr>
            <w:delText>a</w:delText>
          </w:r>
        </w:del>
      </w:ins>
      <w:ins w:id="255" w:author="Mark Viney" w:date="2016-06-23T08:55:00Z">
        <w:del w:id="256" w:author="Clay Cressler" w:date="2016-07-15T11:06:00Z">
          <w:r w:rsidR="0067080C" w:rsidDel="003835C5">
            <w:rPr>
              <w:lang w:val="en-US"/>
            </w:rPr>
            <w:delText>list</w:delText>
          </w:r>
        </w:del>
      </w:ins>
      <w:del w:id="257" w:author="Clay Cressler" w:date="2016-07-15T11:07:00Z">
        <w:r w:rsidR="00E46F3F" w:rsidDel="003835C5">
          <w:rPr>
            <w:lang w:val="en-US"/>
          </w:rPr>
          <w:delText xml:space="preserve">of generalism. </w:delText>
        </w:r>
      </w:del>
      <w:r w:rsidR="00E46F3F">
        <w:rPr>
          <w:lang w:val="en-US"/>
        </w:rPr>
        <w:t xml:space="preserve">We </w:t>
      </w:r>
      <w:r w:rsidR="006473CD" w:rsidRPr="006473CD">
        <w:rPr>
          <w:lang w:val="en-US"/>
        </w:rPr>
        <w:t xml:space="preserve">use </w:t>
      </w:r>
      <w:proofErr w:type="spellStart"/>
      <w:r w:rsidR="006473CD" w:rsidRPr="006473CD">
        <w:rPr>
          <w:lang w:val="en-US"/>
        </w:rPr>
        <w:t>allometric</w:t>
      </w:r>
      <w:proofErr w:type="spellEnd"/>
      <w:r w:rsidR="006473CD" w:rsidRPr="006473CD">
        <w:rPr>
          <w:lang w:val="en-US"/>
        </w:rPr>
        <w:t xml:space="preserve"> scaling relationships</w:t>
      </w:r>
      <w:ins w:id="258" w:author="Clay Cressler" w:date="2016-07-15T11:07:00Z">
        <w:r w:rsidR="003835C5">
          <w:rPr>
            <w:lang w:val="en-US"/>
          </w:rPr>
          <w:t xml:space="preserve"> to </w:t>
        </w:r>
      </w:ins>
      <w:ins w:id="259" w:author="Clay Cressler" w:date="2016-07-15T11:28:00Z">
        <w:r w:rsidR="00477F44">
          <w:rPr>
            <w:lang w:val="en-US"/>
          </w:rPr>
          <w:t xml:space="preserve">characterize the </w:t>
        </w:r>
      </w:ins>
      <w:ins w:id="260" w:author="Clay Cressler" w:date="2016-07-15T11:30:00Z">
        <w:r w:rsidR="007F5E20">
          <w:rPr>
            <w:lang w:val="en-US"/>
          </w:rPr>
          <w:t>body size- and temperature-</w:t>
        </w:r>
      </w:ins>
      <w:ins w:id="261" w:author="Clay Cressler" w:date="2016-07-15T11:28:00Z">
        <w:r w:rsidR="00477F44">
          <w:rPr>
            <w:lang w:val="en-US"/>
          </w:rPr>
          <w:t xml:space="preserve">dependence </w:t>
        </w:r>
      </w:ins>
      <w:ins w:id="262" w:author="Clay Cressler" w:date="2016-07-15T11:30:00Z">
        <w:r w:rsidR="007F5E20">
          <w:rPr>
            <w:lang w:val="en-US"/>
          </w:rPr>
          <w:t>of</w:t>
        </w:r>
      </w:ins>
      <w:ins w:id="263" w:author="Clay Cressler" w:date="2016-07-15T11:28:00Z">
        <w:r w:rsidR="007F5E20">
          <w:rPr>
            <w:lang w:val="en-US"/>
          </w:rPr>
          <w:t xml:space="preserve"> key host traits, </w:t>
        </w:r>
      </w:ins>
      <w:ins w:id="264" w:author="Clay Cressler" w:date="2016-07-15T11:32:00Z">
        <w:r w:rsidR="007F5E20">
          <w:rPr>
            <w:lang w:val="en-US"/>
          </w:rPr>
          <w:t>and use the model to predict how host body size, temperature</w:t>
        </w:r>
      </w:ins>
      <w:ins w:id="265" w:author="Clay Cressler" w:date="2016-07-15T11:33:00Z">
        <w:r w:rsidR="007F5E20">
          <w:rPr>
            <w:lang w:val="en-US"/>
          </w:rPr>
          <w:t xml:space="preserve">, and transmission mode affect the evolution of host range. </w:t>
        </w:r>
      </w:ins>
      <w:del w:id="266" w:author="Clay Cressler" w:date="2016-07-15T11:06:00Z">
        <w:r w:rsidR="006473CD" w:rsidRPr="006473CD" w:rsidDel="003835C5">
          <w:rPr>
            <w:lang w:val="en-US"/>
          </w:rPr>
          <w:delText xml:space="preserve"> to investigate how variation in host body size and temperature affect whether </w:delText>
        </w:r>
      </w:del>
      <w:ins w:id="267" w:author="Mark Viney" w:date="2016-06-23T08:56:00Z">
        <w:del w:id="268" w:author="Clay Cressler" w:date="2016-07-15T11:06:00Z">
          <w:r w:rsidR="0067080C" w:rsidDel="003835C5">
            <w:rPr>
              <w:lang w:val="en-US"/>
            </w:rPr>
            <w:delText>parasites b</w:delText>
          </w:r>
        </w:del>
      </w:ins>
      <w:ins w:id="269" w:author="JG Walker" w:date="2016-07-01T13:29:00Z">
        <w:del w:id="270" w:author="Clay Cressler" w:date="2016-07-15T11:06:00Z">
          <w:r w:rsidR="000B6A1C" w:rsidDel="003835C5">
            <w:rPr>
              <w:lang w:val="en-US"/>
            </w:rPr>
            <w:delText>eing</w:delText>
          </w:r>
        </w:del>
      </w:ins>
      <w:ins w:id="271" w:author="Mark Viney" w:date="2016-06-23T08:56:00Z">
        <w:del w:id="272" w:author="Clay Cressler" w:date="2016-07-15T11:06:00Z">
          <w:r w:rsidR="0067080C" w:rsidDel="003835C5">
            <w:rPr>
              <w:lang w:val="en-US"/>
            </w:rPr>
            <w:delText xml:space="preserve"> host </w:delText>
          </w:r>
        </w:del>
      </w:ins>
      <w:del w:id="273" w:author="Clay Cressler" w:date="2016-07-15T11:06:00Z">
        <w:r w:rsidR="006473CD" w:rsidRPr="006473CD" w:rsidDel="003835C5">
          <w:rPr>
            <w:lang w:val="en-US"/>
          </w:rPr>
          <w:delText>specialis</w:delText>
        </w:r>
      </w:del>
      <w:ins w:id="274" w:author="Mark Viney" w:date="2016-06-23T08:56:00Z">
        <w:del w:id="275" w:author="Clay Cressler" w:date="2016-07-15T11:06:00Z">
          <w:r w:rsidR="0067080C" w:rsidDel="003835C5">
            <w:rPr>
              <w:lang w:val="en-US"/>
            </w:rPr>
            <w:delText>ts</w:delText>
          </w:r>
        </w:del>
      </w:ins>
      <w:del w:id="276" w:author="Clay Cressler" w:date="2016-07-15T11:06:00Z">
        <w:r w:rsidR="006473CD" w:rsidRPr="006473CD" w:rsidDel="003835C5">
          <w:rPr>
            <w:lang w:val="en-US"/>
          </w:rPr>
          <w:delText>m or generalis</w:delText>
        </w:r>
      </w:del>
      <w:ins w:id="277" w:author="JG Walker" w:date="2016-07-01T13:29:00Z">
        <w:del w:id="278" w:author="Clay Cressler" w:date="2016-07-15T11:06:00Z">
          <w:r w:rsidR="000B6A1C" w:rsidDel="003835C5">
            <w:rPr>
              <w:lang w:val="en-US"/>
            </w:rPr>
            <w:delText>ts</w:delText>
          </w:r>
        </w:del>
      </w:ins>
      <w:del w:id="279" w:author="Clay Cressler" w:date="2016-07-15T11:06:00Z">
        <w:r w:rsidR="006473CD" w:rsidRPr="006473CD" w:rsidDel="003835C5">
          <w:rPr>
            <w:lang w:val="en-US"/>
          </w:rPr>
          <w:delText xml:space="preserve"> is the evolutionarily stable parasite strategy</w:delText>
        </w:r>
      </w:del>
      <w:del w:id="280" w:author="Clay Cressler" w:date="2016-07-15T11:33:00Z">
        <w:r w:rsidR="006473CD" w:rsidRPr="006473CD" w:rsidDel="007F5E20">
          <w:rPr>
            <w:lang w:val="en-US"/>
          </w:rPr>
          <w:delText>.</w:delText>
        </w:r>
        <w:r w:rsidDel="007F5E20">
          <w:rPr>
            <w:lang w:val="en-US"/>
          </w:rPr>
          <w:delText xml:space="preserve"> </w:delText>
        </w:r>
      </w:del>
      <w:r w:rsidR="006473CD" w:rsidRPr="006473CD">
        <w:rPr>
          <w:lang w:val="en-US"/>
        </w:rPr>
        <w:t xml:space="preserve">We then </w:t>
      </w:r>
      <w:r w:rsidR="00E051A8">
        <w:rPr>
          <w:lang w:val="en-US"/>
        </w:rPr>
        <w:t xml:space="preserve">calculate </w:t>
      </w:r>
      <w:r w:rsidR="002F2736">
        <w:rPr>
          <w:lang w:val="en-US"/>
        </w:rPr>
        <w:t>structural</w:t>
      </w:r>
      <w:r w:rsidR="00E051A8">
        <w:rPr>
          <w:lang w:val="en-US"/>
        </w:rPr>
        <w:t xml:space="preserve"> and phylogenetic </w:t>
      </w:r>
      <w:proofErr w:type="spellStart"/>
      <w:r w:rsidR="00E051A8">
        <w:rPr>
          <w:lang w:val="en-US"/>
        </w:rPr>
        <w:t>generalism</w:t>
      </w:r>
      <w:proofErr w:type="spellEnd"/>
      <w:r w:rsidR="00E051A8">
        <w:rPr>
          <w:lang w:val="en-US"/>
        </w:rPr>
        <w:t xml:space="preserve"> metrics </w:t>
      </w:r>
      <w:r w:rsidR="00E051A8">
        <w:rPr>
          <w:lang w:val="en-US"/>
        </w:rPr>
        <w:fldChar w:fldCharType="begin" w:fldLock="1"/>
      </w:r>
      <w:r w:rsidR="0025264C">
        <w:rPr>
          <w:lang w:val="en-US"/>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19]", "plainTextFormattedCitation" : "[19]", "previouslyFormattedCitation" : "[19]" }, "properties" : { "noteIndex" : 0 }, "schema" : "https://github.com/citation-style-language/schema/raw/master/csl-citation.json" }</w:instrText>
      </w:r>
      <w:r w:rsidR="00E051A8">
        <w:rPr>
          <w:lang w:val="en-US"/>
        </w:rPr>
        <w:fldChar w:fldCharType="separate"/>
      </w:r>
      <w:r w:rsidR="00C61DD8" w:rsidRPr="00C61DD8">
        <w:rPr>
          <w:noProof/>
          <w:lang w:val="en-US"/>
        </w:rPr>
        <w:t>[</w:t>
      </w:r>
      <w:ins w:id="281" w:author="Clay Cressler" w:date="2016-07-15T15:30:00Z">
        <w:r w:rsidR="0056682D">
          <w:rPr>
            <w:noProof/>
            <w:lang w:val="en-US"/>
          </w:rPr>
          <w:t>31</w:t>
        </w:r>
      </w:ins>
      <w:r w:rsidR="00C61DD8" w:rsidRPr="00C61DD8">
        <w:rPr>
          <w:noProof/>
          <w:lang w:val="en-US"/>
        </w:rPr>
        <w:t>]</w:t>
      </w:r>
      <w:r w:rsidR="00E051A8">
        <w:rPr>
          <w:lang w:val="en-US"/>
        </w:rPr>
        <w:fldChar w:fldCharType="end"/>
      </w:r>
      <w:r w:rsidR="00E051A8">
        <w:rPr>
          <w:lang w:val="en-US"/>
        </w:rPr>
        <w:t xml:space="preserve"> from</w:t>
      </w:r>
      <w:r w:rsidR="00E051A8" w:rsidRPr="006473CD">
        <w:rPr>
          <w:lang w:val="en-US"/>
        </w:rPr>
        <w:t xml:space="preserve"> </w:t>
      </w:r>
      <w:r w:rsidR="006473CD" w:rsidRPr="006473CD">
        <w:rPr>
          <w:lang w:val="en-US"/>
        </w:rPr>
        <w:t xml:space="preserve">an extensive data set of </w:t>
      </w:r>
      <w:proofErr w:type="spellStart"/>
      <w:r w:rsidR="006473CD" w:rsidRPr="006473CD">
        <w:rPr>
          <w:lang w:val="en-US"/>
        </w:rPr>
        <w:t>macroparasites</w:t>
      </w:r>
      <w:proofErr w:type="spellEnd"/>
      <w:r w:rsidR="006473CD" w:rsidRPr="006473CD">
        <w:rPr>
          <w:lang w:val="en-US"/>
        </w:rPr>
        <w:t xml:space="preserve"> of fish</w:t>
      </w:r>
      <w:r w:rsidR="00E051A8">
        <w:rPr>
          <w:lang w:val="en-US"/>
        </w:rPr>
        <w:t xml:space="preserve"> </w:t>
      </w:r>
      <w:r w:rsidR="00E051A8">
        <w:rPr>
          <w:lang w:val="en-US"/>
        </w:rPr>
        <w:fldChar w:fldCharType="begin" w:fldLock="1"/>
      </w:r>
      <w:r w:rsidR="0025264C">
        <w:rPr>
          <w:lang w:val="en-US"/>
        </w:rPr>
        <w:instrText>ADDIN CSL_CITATION { "citationItems" : [ { "id" : "ITEM-1", "itemData" : { "DOI" : "10.1890/12-1419.1", "ISBN" : "0012-9658", "ISSN" : "0012-9658", "abstract" : "Our data set includes 38 008 fish parasite records (for Acanthocephala, Cestoda, Monogenea, Nematoda, Trematoda) compiled from the scientific literature, Internet databases, and museum collections paired to the corresponding host ecological, biogeograph- ical, and phylogenetic traits (maximum length, growth rate, life span, age at maturity, trophic level, habitat preference, geographical range size, taxonomy). The data focus on host features, because specific parasite traits are not consistently available across records. For this reason, the data set is intended as a flexible resource able to extend the principles of ecological niche modeling to the host\u2013parasite system, providing researchers with the data to model parasite niches based on their distribution in host species and the associated host features. In this sense, the database offers a framework for testing general ecological, biogeographical, and phylogenetic hypotheses based on the identification of hosts as parasite habitat. Potential applications of the data set are, for example, the investigation of species\u2013area relationships or the taxonomic distribution of host-specificity. The provided host\u2013parasite list is that currently used by Fish Parasite Ecology Software Tool (FishPEST, http://purl.oclc.org/fishpest), which is a website that allows researchers to model several aspects of the relationships between fish parasites and their hosts. The database is intended for researchers who wish to have more freedom to analyze the database than currently possible with FishPEST. However, for readers who have not seen FishPEST, we recommend using this as a starting point for interacting with the database.", "author" : [ { "dropping-particle" : "", "family" : "Strona", "given" : "Giovanni", "non-dropping-particle" : "", "parse-names" : false, "suffix" : "" }, { "dropping-particle" : "", "family" : "Palomares", "given" : "Maria Lourdes D", "non-dropping-particle" : "", "parse-names" : false, "suffix" : "" }, { "dropping-particle" : "", "family" : "Bailly", "given" : "Nicolas", "non-dropping-particle" : "", "parse-names" : false, "suffix" : "" }, { "dropping-particle" : "", "family" : "Galli", "given" : "Paolo", "non-dropping-particle" : "", "parse-names" : false, "suffix" : "" }, { "dropping-particle" : "", "family" : "Lafferty", "given" : "Kevin D", "non-dropping-particle" : "", "parse-names" : false, "suffix" : "" } ], "container-title" : "Ecology", "id" : "ITEM-1", "issue" : "2", "issued" : { "date-parts" : [ [ "2013" ] ] }, "page" : "544", "title" : "Host range, host ecology, and distribution of more than 11 800 fish parasite species", "type" : "article-journal", "volume" : "94" }, "uris" : [ "http://www.mendeley.com/documents/?uuid=b3e828a7-23a8-4804-b691-a900f22a8842" ] } ], "mendeley" : { "formattedCitation" : "[20]", "plainTextFormattedCitation" : "[20]", "previouslyFormattedCitation" : "[20]" }, "properties" : { "noteIndex" : 0 }, "schema" : "https://github.com/citation-style-language/schema/raw/master/csl-citation.json" }</w:instrText>
      </w:r>
      <w:r w:rsidR="00E051A8">
        <w:rPr>
          <w:lang w:val="en-US"/>
        </w:rPr>
        <w:fldChar w:fldCharType="separate"/>
      </w:r>
      <w:r w:rsidR="00C61DD8" w:rsidRPr="00C61DD8">
        <w:rPr>
          <w:noProof/>
          <w:lang w:val="en-US"/>
        </w:rPr>
        <w:t>[</w:t>
      </w:r>
      <w:ins w:id="282" w:author="Clay Cressler" w:date="2016-07-15T15:31:00Z">
        <w:r w:rsidR="0056682D">
          <w:rPr>
            <w:noProof/>
            <w:lang w:val="en-US"/>
          </w:rPr>
          <w:t>32</w:t>
        </w:r>
      </w:ins>
      <w:r w:rsidR="00C61DD8" w:rsidRPr="00C61DD8">
        <w:rPr>
          <w:noProof/>
          <w:lang w:val="en-US"/>
        </w:rPr>
        <w:t>]</w:t>
      </w:r>
      <w:r w:rsidR="00E051A8">
        <w:rPr>
          <w:lang w:val="en-US"/>
        </w:rPr>
        <w:fldChar w:fldCharType="end"/>
      </w:r>
      <w:r w:rsidR="006473CD" w:rsidRPr="006473CD">
        <w:rPr>
          <w:lang w:val="en-US"/>
        </w:rPr>
        <w:t xml:space="preserve"> to test the</w:t>
      </w:r>
      <w:ins w:id="283" w:author="Clay Cressler" w:date="2016-07-15T11:34:00Z">
        <w:r w:rsidR="007F5E20">
          <w:rPr>
            <w:lang w:val="en-US"/>
          </w:rPr>
          <w:t>se</w:t>
        </w:r>
      </w:ins>
      <w:r w:rsidR="006473CD" w:rsidRPr="006473CD">
        <w:rPr>
          <w:lang w:val="en-US"/>
        </w:rPr>
        <w:t xml:space="preserve"> predictions</w:t>
      </w:r>
      <w:del w:id="284" w:author="Clay Cressler" w:date="2016-07-15T11:34:00Z">
        <w:r w:rsidR="006473CD" w:rsidRPr="006473CD" w:rsidDel="007F5E20">
          <w:rPr>
            <w:lang w:val="en-US"/>
          </w:rPr>
          <w:delText xml:space="preserve"> arising from these </w:delText>
        </w:r>
      </w:del>
      <w:ins w:id="285" w:author="Mark Viney" w:date="2016-06-23T08:56:00Z">
        <w:del w:id="286" w:author="Clay Cressler" w:date="2016-07-15T11:34:00Z">
          <w:r w:rsidR="00905B74" w:rsidRPr="006473CD" w:rsidDel="007F5E20">
            <w:rPr>
              <w:lang w:val="en-US"/>
            </w:rPr>
            <w:delText>th</w:delText>
          </w:r>
          <w:r w:rsidR="00905B74" w:rsidDel="007F5E20">
            <w:rPr>
              <w:lang w:val="en-US"/>
            </w:rPr>
            <w:delText>is</w:delText>
          </w:r>
          <w:r w:rsidR="00905B74" w:rsidRPr="006473CD" w:rsidDel="007F5E20">
            <w:rPr>
              <w:lang w:val="en-US"/>
            </w:rPr>
            <w:delText xml:space="preserve"> </w:delText>
          </w:r>
        </w:del>
      </w:ins>
      <w:del w:id="287" w:author="Clay Cressler" w:date="2016-07-15T11:34:00Z">
        <w:r w:rsidR="006473CD" w:rsidRPr="006473CD" w:rsidDel="007F5E20">
          <w:rPr>
            <w:lang w:val="en-US"/>
          </w:rPr>
          <w:delText>models</w:delText>
        </w:r>
      </w:del>
      <w:r w:rsidR="006473CD" w:rsidRPr="006473CD">
        <w:rPr>
          <w:lang w:val="en-US"/>
        </w:rPr>
        <w:t xml:space="preserve">. </w:t>
      </w:r>
      <w:r>
        <w:rPr>
          <w:lang w:val="en-US"/>
        </w:rPr>
        <w:t>With this approach</w:t>
      </w:r>
      <w:r w:rsidR="006473CD" w:rsidRPr="006473CD">
        <w:rPr>
          <w:lang w:val="en-US"/>
        </w:rPr>
        <w:t xml:space="preserve">, we aim to improve our understanding of the ecological and evolutionary factors that contribute to parasite </w:t>
      </w:r>
      <w:proofErr w:type="spellStart"/>
      <w:r w:rsidR="006473CD" w:rsidRPr="006473CD">
        <w:rPr>
          <w:lang w:val="en-US"/>
        </w:rPr>
        <w:t>generalism</w:t>
      </w:r>
      <w:proofErr w:type="spellEnd"/>
      <w:r w:rsidR="006473CD" w:rsidRPr="006473CD">
        <w:rPr>
          <w:lang w:val="en-US"/>
        </w:rPr>
        <w:t>.</w:t>
      </w:r>
    </w:p>
    <w:p w14:paraId="1C53A8FA" w14:textId="77777777" w:rsidR="004E1607" w:rsidRDefault="004E1607">
      <w:pPr>
        <w:rPr>
          <w:b/>
          <w:bCs/>
          <w:color w:val="4F81BD"/>
        </w:rPr>
      </w:pPr>
      <w:bookmarkStart w:id="288" w:name="_Ref324956350"/>
      <w:r>
        <w:br w:type="page"/>
      </w:r>
    </w:p>
    <w:p w14:paraId="508638D0" w14:textId="77777777" w:rsidR="00B563D8" w:rsidRPr="00127901" w:rsidRDefault="006473CD" w:rsidP="00127901">
      <w:pPr>
        <w:pStyle w:val="Caption"/>
        <w:keepNext/>
        <w:rPr>
          <w:sz w:val="24"/>
          <w:szCs w:val="24"/>
        </w:rPr>
      </w:pPr>
      <w:r w:rsidRPr="006473CD">
        <w:rPr>
          <w:sz w:val="24"/>
          <w:szCs w:val="24"/>
        </w:rPr>
        <w:lastRenderedPageBreak/>
        <w:t xml:space="preserve">Table </w:t>
      </w:r>
      <w:r w:rsidRPr="006473CD">
        <w:rPr>
          <w:sz w:val="24"/>
          <w:szCs w:val="24"/>
        </w:rPr>
        <w:fldChar w:fldCharType="begin"/>
      </w:r>
      <w:r w:rsidRPr="006473CD">
        <w:rPr>
          <w:sz w:val="24"/>
          <w:szCs w:val="24"/>
        </w:rPr>
        <w:instrText xml:space="preserve"> SEQ Table \* ARABIC </w:instrText>
      </w:r>
      <w:r w:rsidRPr="006473CD">
        <w:rPr>
          <w:sz w:val="24"/>
          <w:szCs w:val="24"/>
        </w:rPr>
        <w:fldChar w:fldCharType="separate"/>
      </w:r>
      <w:r w:rsidR="004D246A">
        <w:rPr>
          <w:noProof/>
          <w:sz w:val="24"/>
          <w:szCs w:val="24"/>
        </w:rPr>
        <w:t>1</w:t>
      </w:r>
      <w:r w:rsidRPr="006473CD">
        <w:rPr>
          <w:noProof/>
          <w:sz w:val="24"/>
          <w:szCs w:val="24"/>
        </w:rPr>
        <w:fldChar w:fldCharType="end"/>
      </w:r>
      <w:bookmarkEnd w:id="288"/>
      <w:r w:rsidRPr="006473CD">
        <w:rPr>
          <w:sz w:val="24"/>
          <w:szCs w:val="24"/>
        </w:rPr>
        <w:t xml:space="preserve">: </w:t>
      </w:r>
      <w:r w:rsidR="004E1607">
        <w:rPr>
          <w:sz w:val="24"/>
          <w:szCs w:val="24"/>
        </w:rPr>
        <w:t xml:space="preserve">Examples of host and parasite traits predicted to affect the evolution of </w:t>
      </w:r>
      <w:r w:rsidR="004027E3">
        <w:rPr>
          <w:sz w:val="24"/>
          <w:szCs w:val="24"/>
        </w:rPr>
        <w:t xml:space="preserve">parasite </w:t>
      </w:r>
      <w:proofErr w:type="spellStart"/>
      <w:r w:rsidR="004027E3">
        <w:rPr>
          <w:sz w:val="24"/>
          <w:szCs w:val="24"/>
        </w:rPr>
        <w:t>generalism</w:t>
      </w:r>
      <w:proofErr w:type="spellEnd"/>
      <w:r w:rsidR="006055D7">
        <w:rPr>
          <w:sz w:val="24"/>
          <w:szCs w:val="24"/>
        </w:rPr>
        <w:t xml:space="preserve">. Traits </w:t>
      </w:r>
      <w:r w:rsidR="004027E3">
        <w:rPr>
          <w:sz w:val="24"/>
          <w:szCs w:val="24"/>
        </w:rPr>
        <w:t xml:space="preserve">investigated in this paper are indicated </w:t>
      </w:r>
      <w:commentRangeStart w:id="289"/>
      <w:r w:rsidR="004027E3">
        <w:rPr>
          <w:sz w:val="24"/>
          <w:szCs w:val="24"/>
        </w:rPr>
        <w:t>by</w:t>
      </w:r>
      <w:commentRangeEnd w:id="289"/>
      <w:r w:rsidR="004027E3">
        <w:rPr>
          <w:rStyle w:val="CommentReference"/>
          <w:b w:val="0"/>
          <w:bCs w:val="0"/>
          <w:color w:val="auto"/>
        </w:rPr>
        <w:commentReference w:id="289"/>
      </w:r>
      <w:r w:rsidR="004027E3">
        <w:rPr>
          <w:sz w:val="24"/>
          <w:szCs w:val="24"/>
        </w:rPr>
        <w:t xml:space="preserve"> *.</w:t>
      </w:r>
    </w:p>
    <w:tbl>
      <w:tblPr>
        <w:tblW w:w="0" w:type="auto"/>
        <w:tblBorders>
          <w:top w:val="single" w:sz="8" w:space="0" w:color="000000"/>
          <w:bottom w:val="single" w:sz="8" w:space="0" w:color="000000"/>
        </w:tblBorders>
        <w:tblLook w:val="0620" w:firstRow="1" w:lastRow="0" w:firstColumn="0" w:lastColumn="0" w:noHBand="1" w:noVBand="1"/>
      </w:tblPr>
      <w:tblGrid>
        <w:gridCol w:w="2421"/>
        <w:gridCol w:w="2421"/>
        <w:gridCol w:w="4764"/>
      </w:tblGrid>
      <w:tr w:rsidR="006473CD" w:rsidRPr="006473CD" w14:paraId="2C4923D9" w14:textId="77777777" w:rsidTr="00D774E2">
        <w:tc>
          <w:tcPr>
            <w:tcW w:w="2421" w:type="dxa"/>
            <w:tcBorders>
              <w:top w:val="single" w:sz="8" w:space="0" w:color="000000"/>
              <w:bottom w:val="single" w:sz="8" w:space="0" w:color="000000"/>
            </w:tcBorders>
            <w:shd w:val="clear" w:color="auto" w:fill="auto"/>
          </w:tcPr>
          <w:p w14:paraId="483E7408" w14:textId="77777777" w:rsidR="006473CD" w:rsidRPr="006473CD" w:rsidRDefault="006055D7" w:rsidP="00D774E2">
            <w:pPr>
              <w:rPr>
                <w:b/>
                <w:bCs/>
                <w:color w:val="000000"/>
              </w:rPr>
            </w:pPr>
            <w:r>
              <w:rPr>
                <w:b/>
                <w:bCs/>
                <w:color w:val="000000"/>
              </w:rPr>
              <w:t>Trait</w:t>
            </w:r>
          </w:p>
        </w:tc>
        <w:tc>
          <w:tcPr>
            <w:tcW w:w="2421" w:type="dxa"/>
            <w:tcBorders>
              <w:top w:val="single" w:sz="8" w:space="0" w:color="000000"/>
              <w:bottom w:val="single" w:sz="8" w:space="0" w:color="000000"/>
            </w:tcBorders>
            <w:shd w:val="clear" w:color="auto" w:fill="auto"/>
          </w:tcPr>
          <w:p w14:paraId="1EF62309" w14:textId="77777777" w:rsidR="006473CD" w:rsidRPr="006473CD" w:rsidRDefault="006473CD" w:rsidP="00D774E2">
            <w:pPr>
              <w:rPr>
                <w:b/>
                <w:bCs/>
                <w:color w:val="000000"/>
              </w:rPr>
            </w:pPr>
            <w:r w:rsidRPr="006473CD">
              <w:rPr>
                <w:b/>
                <w:bCs/>
                <w:color w:val="000000"/>
              </w:rPr>
              <w:t>Levels</w:t>
            </w:r>
          </w:p>
        </w:tc>
        <w:tc>
          <w:tcPr>
            <w:tcW w:w="4764" w:type="dxa"/>
            <w:tcBorders>
              <w:top w:val="single" w:sz="8" w:space="0" w:color="000000"/>
              <w:bottom w:val="single" w:sz="8" w:space="0" w:color="000000"/>
            </w:tcBorders>
            <w:shd w:val="clear" w:color="auto" w:fill="auto"/>
          </w:tcPr>
          <w:p w14:paraId="63AAD8B9" w14:textId="77777777" w:rsidR="006473CD" w:rsidRPr="006473CD" w:rsidRDefault="006473CD" w:rsidP="00D774E2">
            <w:pPr>
              <w:rPr>
                <w:b/>
                <w:bCs/>
                <w:color w:val="000000"/>
              </w:rPr>
            </w:pPr>
            <w:r w:rsidRPr="006473CD">
              <w:rPr>
                <w:b/>
                <w:bCs/>
                <w:color w:val="000000"/>
              </w:rPr>
              <w:t>Previous Hypotheses</w:t>
            </w:r>
            <w:r w:rsidR="002F4FE0">
              <w:rPr>
                <w:b/>
                <w:bCs/>
                <w:color w:val="000000"/>
              </w:rPr>
              <w:t xml:space="preserve"> or Observations</w:t>
            </w:r>
          </w:p>
        </w:tc>
      </w:tr>
      <w:tr w:rsidR="00867604" w:rsidRPr="006473CD" w14:paraId="2B788126" w14:textId="77777777" w:rsidTr="00D774E2">
        <w:trPr>
          <w:ins w:id="290" w:author="Clay Cressler" w:date="2016-07-15T13:29:00Z"/>
        </w:trPr>
        <w:tc>
          <w:tcPr>
            <w:tcW w:w="2421" w:type="dxa"/>
            <w:shd w:val="clear" w:color="auto" w:fill="auto"/>
          </w:tcPr>
          <w:p w14:paraId="0CF1123A" w14:textId="77777777" w:rsidR="00867604" w:rsidRPr="006473CD" w:rsidRDefault="00867604" w:rsidP="00D774E2">
            <w:pPr>
              <w:rPr>
                <w:ins w:id="291" w:author="Clay Cressler" w:date="2016-07-15T13:29:00Z"/>
                <w:color w:val="000000"/>
              </w:rPr>
            </w:pPr>
            <w:ins w:id="292" w:author="Clay Cressler" w:date="2016-07-15T13:29:00Z">
              <w:r>
                <w:rPr>
                  <w:color w:val="000000"/>
                </w:rPr>
                <w:t>Host seeking behaviour*</w:t>
              </w:r>
            </w:ins>
          </w:p>
        </w:tc>
        <w:tc>
          <w:tcPr>
            <w:tcW w:w="2421" w:type="dxa"/>
            <w:shd w:val="clear" w:color="auto" w:fill="auto"/>
          </w:tcPr>
          <w:p w14:paraId="1754FF1C" w14:textId="77777777" w:rsidR="00E77EBE" w:rsidRDefault="00867604" w:rsidP="00D774E2">
            <w:pPr>
              <w:rPr>
                <w:ins w:id="293" w:author="Clay Cressler" w:date="2016-07-15T13:30:00Z"/>
                <w:color w:val="000000"/>
              </w:rPr>
            </w:pPr>
            <w:ins w:id="294" w:author="Clay Cressler" w:date="2016-07-15T13:29:00Z">
              <w:r>
                <w:rPr>
                  <w:i/>
                  <w:color w:val="000000"/>
                </w:rPr>
                <w:t>Active</w:t>
              </w:r>
              <w:r>
                <w:rPr>
                  <w:color w:val="000000"/>
                </w:rPr>
                <w:t xml:space="preserve">: </w:t>
              </w:r>
            </w:ins>
            <w:ins w:id="295" w:author="Clay Cressler" w:date="2016-07-15T13:31:00Z">
              <w:r w:rsidR="00E77EBE">
                <w:rPr>
                  <w:color w:val="000000"/>
                </w:rPr>
                <w:t xml:space="preserve">e.g., </w:t>
              </w:r>
            </w:ins>
            <w:ins w:id="296" w:author="Clay Cressler" w:date="2016-07-15T13:30:00Z">
              <w:r w:rsidR="00E77EBE">
                <w:rPr>
                  <w:color w:val="000000"/>
                </w:rPr>
                <w:t xml:space="preserve">mobile parasites </w:t>
              </w:r>
            </w:ins>
            <w:ins w:id="297" w:author="Clay Cressler" w:date="2016-07-15T13:31:00Z">
              <w:r w:rsidR="00E77EBE">
                <w:rPr>
                  <w:color w:val="000000"/>
                </w:rPr>
                <w:t>that</w:t>
              </w:r>
            </w:ins>
            <w:ins w:id="298" w:author="Clay Cressler" w:date="2016-07-15T13:30:00Z">
              <w:r w:rsidR="00E77EBE">
                <w:rPr>
                  <w:color w:val="000000"/>
                </w:rPr>
                <w:t xml:space="preserve"> </w:t>
              </w:r>
            </w:ins>
            <w:ins w:id="299" w:author="Clay Cressler" w:date="2016-07-15T13:31:00Z">
              <w:r w:rsidR="00E77EBE">
                <w:rPr>
                  <w:color w:val="000000"/>
                </w:rPr>
                <w:t>seek out hosts</w:t>
              </w:r>
            </w:ins>
            <w:ins w:id="300" w:author="Clay Cressler" w:date="2016-07-15T13:38:00Z">
              <w:r w:rsidR="00E77EBE">
                <w:rPr>
                  <w:color w:val="000000"/>
                </w:rPr>
                <w:t xml:space="preserve">; </w:t>
              </w:r>
            </w:ins>
          </w:p>
          <w:p w14:paraId="32CB85F4" w14:textId="77777777" w:rsidR="00E77EBE" w:rsidRPr="00244C68" w:rsidRDefault="00E77EBE" w:rsidP="00D774E2">
            <w:pPr>
              <w:rPr>
                <w:ins w:id="301" w:author="Clay Cressler" w:date="2016-07-15T13:29:00Z"/>
                <w:color w:val="000000"/>
              </w:rPr>
            </w:pPr>
            <w:ins w:id="302" w:author="Clay Cressler" w:date="2016-07-15T13:30:00Z">
              <w:r>
                <w:rPr>
                  <w:i/>
                  <w:color w:val="000000"/>
                </w:rPr>
                <w:t>Passive</w:t>
              </w:r>
              <w:r>
                <w:rPr>
                  <w:color w:val="000000"/>
                </w:rPr>
                <w:t xml:space="preserve">: </w:t>
              </w:r>
            </w:ins>
            <w:ins w:id="303" w:author="Clay Cressler" w:date="2016-07-15T13:31:00Z">
              <w:r>
                <w:rPr>
                  <w:color w:val="000000"/>
                </w:rPr>
                <w:t xml:space="preserve">e.g., </w:t>
              </w:r>
            </w:ins>
            <w:ins w:id="304" w:author="Clay Cressler" w:date="2016-07-15T13:30:00Z">
              <w:r>
                <w:rPr>
                  <w:color w:val="000000"/>
                </w:rPr>
                <w:t>parasite</w:t>
              </w:r>
            </w:ins>
            <w:ins w:id="305" w:author="Clay Cressler" w:date="2016-07-15T13:31:00Z">
              <w:r>
                <w:rPr>
                  <w:color w:val="000000"/>
                </w:rPr>
                <w:t>s</w:t>
              </w:r>
            </w:ins>
            <w:ins w:id="306" w:author="Clay Cressler" w:date="2016-07-15T13:30:00Z">
              <w:r>
                <w:rPr>
                  <w:color w:val="000000"/>
                </w:rPr>
                <w:t xml:space="preserve"> transmitted during host</w:t>
              </w:r>
            </w:ins>
            <w:ins w:id="307" w:author="Clay Cressler" w:date="2016-07-15T13:31:00Z">
              <w:r>
                <w:rPr>
                  <w:color w:val="000000"/>
                </w:rPr>
                <w:t>-host contact</w:t>
              </w:r>
            </w:ins>
            <w:ins w:id="308" w:author="Clay Cressler" w:date="2016-07-15T13:33:00Z">
              <w:r>
                <w:rPr>
                  <w:color w:val="000000"/>
                </w:rPr>
                <w:t xml:space="preserve"> or via ingestion</w:t>
              </w:r>
            </w:ins>
          </w:p>
        </w:tc>
        <w:tc>
          <w:tcPr>
            <w:tcW w:w="4764" w:type="dxa"/>
            <w:shd w:val="clear" w:color="auto" w:fill="auto"/>
          </w:tcPr>
          <w:p w14:paraId="44DE9EA2" w14:textId="77777777" w:rsidR="00867604" w:rsidRPr="006473CD" w:rsidRDefault="00E77EBE" w:rsidP="00732148">
            <w:pPr>
              <w:rPr>
                <w:ins w:id="309" w:author="Clay Cressler" w:date="2016-07-15T13:29:00Z"/>
                <w:color w:val="000000"/>
              </w:rPr>
            </w:pPr>
            <w:ins w:id="310" w:author="Clay Cressler" w:date="2016-07-15T13:33:00Z">
              <w:r>
                <w:rPr>
                  <w:color w:val="000000"/>
                </w:rPr>
                <w:t>Parasites that actively seek out hosts should be more specific than parasites that are transmitted by direct contact between hosts</w:t>
              </w:r>
            </w:ins>
            <w:ins w:id="311" w:author="Clay Cressler" w:date="2016-07-15T13:34:00Z">
              <w:r>
                <w:rPr>
                  <w:color w:val="000000"/>
                </w:rPr>
                <w:t xml:space="preserve">. Parasites transmitted via ingestion should be less specific than parasites infecting </w:t>
              </w:r>
            </w:ins>
            <w:ins w:id="312" w:author="Clay Cressler" w:date="2016-07-15T13:35:00Z">
              <w:r>
                <w:rPr>
                  <w:color w:val="000000"/>
                </w:rPr>
                <w:t>through</w:t>
              </w:r>
            </w:ins>
            <w:ins w:id="313" w:author="Clay Cressler" w:date="2016-07-15T13:34:00Z">
              <w:r>
                <w:rPr>
                  <w:color w:val="000000"/>
                </w:rPr>
                <w:t xml:space="preserve"> </w:t>
              </w:r>
            </w:ins>
            <w:ins w:id="314" w:author="Clay Cressler" w:date="2016-07-15T13:35:00Z">
              <w:r>
                <w:rPr>
                  <w:color w:val="000000"/>
                </w:rPr>
                <w:t>other routes [</w:t>
              </w:r>
            </w:ins>
            <w:ins w:id="315" w:author="Clay Cressler" w:date="2016-07-15T15:31:00Z">
              <w:r w:rsidR="00732148">
                <w:rPr>
                  <w:color w:val="000000"/>
                </w:rPr>
                <w:t>33</w:t>
              </w:r>
            </w:ins>
            <w:ins w:id="316" w:author="Clay Cressler" w:date="2016-07-15T13:35:00Z">
              <w:r>
                <w:rPr>
                  <w:color w:val="000000"/>
                </w:rPr>
                <w:t>].</w:t>
              </w:r>
            </w:ins>
          </w:p>
        </w:tc>
      </w:tr>
      <w:tr w:rsidR="006473CD" w:rsidRPr="006473CD" w14:paraId="2E994BCB" w14:textId="77777777" w:rsidTr="00D774E2">
        <w:tc>
          <w:tcPr>
            <w:tcW w:w="2421" w:type="dxa"/>
            <w:shd w:val="clear" w:color="auto" w:fill="auto"/>
          </w:tcPr>
          <w:p w14:paraId="48FF4F8B" w14:textId="77777777" w:rsidR="006473CD" w:rsidRPr="006473CD" w:rsidRDefault="006473CD" w:rsidP="00D774E2">
            <w:pPr>
              <w:rPr>
                <w:color w:val="000000"/>
              </w:rPr>
            </w:pPr>
            <w:r w:rsidRPr="006473CD">
              <w:rPr>
                <w:color w:val="000000"/>
              </w:rPr>
              <w:t>Infection site</w:t>
            </w:r>
            <w:r w:rsidR="00490105">
              <w:rPr>
                <w:color w:val="000000"/>
              </w:rPr>
              <w:t>*</w:t>
            </w:r>
          </w:p>
        </w:tc>
        <w:tc>
          <w:tcPr>
            <w:tcW w:w="2421" w:type="dxa"/>
            <w:shd w:val="clear" w:color="auto" w:fill="auto"/>
          </w:tcPr>
          <w:p w14:paraId="059B5EF1" w14:textId="77777777" w:rsidR="006473CD" w:rsidRPr="006473CD" w:rsidRDefault="006473CD" w:rsidP="00D774E2">
            <w:pPr>
              <w:rPr>
                <w:i/>
                <w:color w:val="000000"/>
              </w:rPr>
            </w:pPr>
            <w:proofErr w:type="spellStart"/>
            <w:r w:rsidRPr="006473CD">
              <w:rPr>
                <w:i/>
                <w:color w:val="000000"/>
              </w:rPr>
              <w:t>Endoparasite</w:t>
            </w:r>
            <w:proofErr w:type="spellEnd"/>
            <w:ins w:id="317" w:author="Clay Cressler" w:date="2016-07-15T13:39:00Z">
              <w:r w:rsidR="00E77EBE">
                <w:rPr>
                  <w:color w:val="000000"/>
                </w:rPr>
                <w:t>:</w:t>
              </w:r>
            </w:ins>
            <w:r w:rsidRPr="006473CD">
              <w:rPr>
                <w:i/>
                <w:color w:val="000000"/>
              </w:rPr>
              <w:t xml:space="preserve"> </w:t>
            </w:r>
            <w:r w:rsidRPr="006473CD">
              <w:rPr>
                <w:color w:val="000000"/>
              </w:rPr>
              <w:t>lives inside the host</w:t>
            </w:r>
            <w:ins w:id="318" w:author="Clay Cressler" w:date="2016-07-15T13:38:00Z">
              <w:r w:rsidR="00E77EBE">
                <w:rPr>
                  <w:color w:val="000000"/>
                </w:rPr>
                <w:t xml:space="preserve">; </w:t>
              </w:r>
            </w:ins>
            <w:proofErr w:type="spellStart"/>
            <w:r w:rsidRPr="006473CD">
              <w:rPr>
                <w:i/>
                <w:color w:val="000000"/>
              </w:rPr>
              <w:t>Ectoparasite</w:t>
            </w:r>
            <w:proofErr w:type="spellEnd"/>
            <w:ins w:id="319" w:author="Clay Cressler" w:date="2016-07-15T13:39:00Z">
              <w:r w:rsidR="00E77EBE">
                <w:rPr>
                  <w:color w:val="000000"/>
                </w:rPr>
                <w:t>:</w:t>
              </w:r>
            </w:ins>
            <w:r w:rsidRPr="006473CD">
              <w:rPr>
                <w:color w:val="000000"/>
              </w:rPr>
              <w:t xml:space="preserve"> lives on the surface of the host</w:t>
            </w:r>
            <w:r w:rsidRPr="006473CD">
              <w:rPr>
                <w:i/>
                <w:color w:val="000000"/>
              </w:rPr>
              <w:t xml:space="preserve"> </w:t>
            </w:r>
          </w:p>
        </w:tc>
        <w:tc>
          <w:tcPr>
            <w:tcW w:w="4764" w:type="dxa"/>
            <w:shd w:val="clear" w:color="auto" w:fill="auto"/>
          </w:tcPr>
          <w:p w14:paraId="3495F60E" w14:textId="77777777" w:rsidR="006473CD" w:rsidRDefault="006473CD" w:rsidP="002F4FE0">
            <w:pPr>
              <w:rPr>
                <w:color w:val="000000"/>
              </w:rPr>
            </w:pPr>
            <w:r w:rsidRPr="006473CD">
              <w:rPr>
                <w:color w:val="000000"/>
              </w:rPr>
              <w:t>Infection site will give different opportunities for transmission mode</w:t>
            </w:r>
            <w:r w:rsidR="002F4FE0">
              <w:rPr>
                <w:color w:val="000000"/>
              </w:rPr>
              <w:t>, for example the</w:t>
            </w:r>
            <w:r w:rsidRPr="006473CD">
              <w:rPr>
                <w:color w:val="000000"/>
              </w:rPr>
              <w:t xml:space="preserve"> mobility of infective stages may affect the evolution of </w:t>
            </w:r>
            <w:proofErr w:type="spellStart"/>
            <w:r w:rsidRPr="006473CD">
              <w:rPr>
                <w:color w:val="000000"/>
              </w:rPr>
              <w:t>generalism</w:t>
            </w:r>
            <w:proofErr w:type="spellEnd"/>
            <w:r w:rsidRPr="006473CD">
              <w:rPr>
                <w:color w:val="000000"/>
              </w:rPr>
              <w:t xml:space="preserve"> </w:t>
            </w:r>
            <w:r w:rsidRPr="006473CD">
              <w:rPr>
                <w:color w:val="000000"/>
              </w:rPr>
              <w:fldChar w:fldCharType="begin" w:fldLock="1"/>
            </w:r>
            <w:r w:rsidR="0025264C">
              <w:rPr>
                <w:color w:val="000000"/>
              </w:rPr>
              <w:instrText>ADDIN CSL_CITATION { "citationID" : "l1uAQkmf", "citationItems" : [ { "id" : "ITEM-1", "itemData" : { "author" : [ { "dropping-particle" : "", "family" : "Poulin", "given" : "Robert", "non-dropping-particle" : "", "parse-names" : false, "suffix" : "" } ], "container-title" : "Evolutionary ecology of parasites: from individuals to communities", "id" : "ITEM-1", "issued" : { "date-parts" : [ [ "1998" ] ] }, "publisher" : "Chapman and Hall", "publisher-place" : "London, UK", "title" : "Host specificity", "type" : "chapter" }, "uri" : [ "http://www.mendeley.com/documents/?uuid=e7234403-b8af-425e-a77e-3b3ebff21b3b" ], "uris" : [ "http://www.mendeley.com/documents/?uuid=e7234403-b8af-425e-a77e-3b3ebff21b3b" ] } ], "mendeley" : { "formattedCitation" : "[21]", "plainTextFormattedCitation" : "[21]", "previouslyFormattedCitation" : "[21]" }, "properties" : { "formattedCitation" : "[11]", "noteIndex" : 0, "plainCitation" : "[11]" }, "schema" : "https://github.com/citation-style-language/schema/raw/master/csl-citation.json" }</w:instrText>
            </w:r>
            <w:r w:rsidRPr="006473CD">
              <w:rPr>
                <w:color w:val="000000"/>
              </w:rPr>
              <w:fldChar w:fldCharType="separate"/>
            </w:r>
            <w:r w:rsidR="00C61DD8" w:rsidRPr="00C61DD8">
              <w:rPr>
                <w:noProof/>
                <w:color w:val="000000"/>
              </w:rPr>
              <w:t>[</w:t>
            </w:r>
            <w:ins w:id="320" w:author="Clay Cressler" w:date="2016-07-15T15:31:00Z">
              <w:r w:rsidR="00732148">
                <w:rPr>
                  <w:noProof/>
                  <w:color w:val="000000"/>
                </w:rPr>
                <w:t>33</w:t>
              </w:r>
            </w:ins>
            <w:r w:rsidR="00C61DD8" w:rsidRPr="00C61DD8">
              <w:rPr>
                <w:noProof/>
                <w:color w:val="000000"/>
              </w:rPr>
              <w:t>]</w:t>
            </w:r>
            <w:r w:rsidRPr="006473CD">
              <w:rPr>
                <w:color w:val="000000"/>
              </w:rPr>
              <w:fldChar w:fldCharType="end"/>
            </w:r>
            <w:r w:rsidR="002F4FE0">
              <w:rPr>
                <w:color w:val="000000"/>
              </w:rPr>
              <w:t>.</w:t>
            </w:r>
          </w:p>
          <w:p w14:paraId="780D3AE5" w14:textId="77777777" w:rsidR="002F4FE0" w:rsidRPr="006473CD" w:rsidRDefault="00E03B4B" w:rsidP="00732148">
            <w:pPr>
              <w:rPr>
                <w:color w:val="000000"/>
              </w:rPr>
            </w:pPr>
            <w:r>
              <w:rPr>
                <w:color w:val="000000"/>
              </w:rPr>
              <w:t xml:space="preserve">Higher number of host species per parasite and network </w:t>
            </w:r>
            <w:proofErr w:type="spellStart"/>
            <w:r>
              <w:rPr>
                <w:color w:val="000000"/>
              </w:rPr>
              <w:t>connectance</w:t>
            </w:r>
            <w:proofErr w:type="spellEnd"/>
            <w:r>
              <w:rPr>
                <w:color w:val="000000"/>
              </w:rPr>
              <w:t xml:space="preserve"> observed for </w:t>
            </w:r>
            <w:proofErr w:type="spellStart"/>
            <w:r>
              <w:rPr>
                <w:color w:val="000000"/>
              </w:rPr>
              <w:t>endoparasites</w:t>
            </w:r>
            <w:proofErr w:type="spellEnd"/>
            <w:r>
              <w:rPr>
                <w:color w:val="000000"/>
              </w:rPr>
              <w:t xml:space="preserve"> compared to </w:t>
            </w:r>
            <w:proofErr w:type="spellStart"/>
            <w:r>
              <w:rPr>
                <w:color w:val="000000"/>
              </w:rPr>
              <w:t>ectoparasites</w:t>
            </w:r>
            <w:proofErr w:type="spellEnd"/>
            <w:r>
              <w:rPr>
                <w:color w:val="000000"/>
              </w:rPr>
              <w:t xml:space="preserve"> of fish </w:t>
            </w:r>
            <w:r>
              <w:rPr>
                <w:color w:val="000000"/>
              </w:rPr>
              <w:fldChar w:fldCharType="begin" w:fldLock="1"/>
            </w:r>
            <w:r w:rsidR="0025264C">
              <w:rPr>
                <w:color w:val="000000"/>
              </w:rPr>
              <w:instrText>ADDIN CSL_CITATION { "citationItems" : [ { "id" : "ITEM-1", "itemData" : { "DOI" : "10.1017/S0031182015000128", "ISSN" : "0031-1820", "PMID" : "25774533", "abstract" : "Hosts and parasites interact with each other in a variety of ways, and this diversity of interactions is reflected in the networks they form. To test for differences in interaction patterns of ecto- and endoparasites we analysed subnetworks formed by each kind of parasites and their host fish species in fish\u2013parasite networks for 22 localities. We assessed the proportion of parasite species per host species, the relationship between parasite fauna composition and host taxonomy, connectance, nestedness and modularity of each subnetwork ( n = 44). Furthermore, we evaluated the similarity in host species composition among modules in ecto- and endoparasite subnetworks. We found several differences between subnetworks of fish ecto- and endoparasites. The association with a higher number of host species observed among endoparasites resulted in higher connectance and nestedness, and lower values of modularity in their subnetworks than in those of ectoparasites. Taxonomically related host species tended to share ecto- or endoparasites with the same interaction intensity, but the species composition of hosts tended to differ between modules formed by ecto- and endoparasites. Our results suggest that different evolutionary and ecological processes are responsible for organizing the networks formed by ecto- and endoparasites and fish.", "author" : [ { "dropping-particle" : "", "family" : "Bellay", "given" : "S.", "non-dropping-particle" : "", "parse-names" : false, "suffix" : "" }, { "dropping-particle" : "", "family" : "Oliveira", "given" : "E. F.", "non-dropping-particle" : "", "parse-names" : false, "suffix" : "" }, { "dropping-particle" : "", "family" : "Almeida-Neto", "given" : "M.", "non-dropping-particle" : "", "parse-names" : false, "suffix" : "" }, { "dropping-particle" : "", "family" : "Mello", "given" : "M. A. R.", "non-dropping-particle" : "", "parse-names" : false, "suffix" : "" }, { "dropping-particle" : "", "family" : "Takemoto", "given" : "R. M.", "non-dropping-particle" : "", "parse-names" : false, "suffix" : "" }, { "dropping-particle" : "", "family" : "Luque", "given" : "J. L.", "non-dropping-particle" : "", "parse-names" : false, "suffix" : "" } ], "container-title" : "Parasitology", "id" : "ITEM-1", "issue" : "07", "issued" : { "date-parts" : [ [ "2015" ] ] }, "page" : "901-909", "title" : "Ectoparasites and endoparasites of fish form networks with different structures", "type" : "article-journal", "volume" : "142" }, "uris" : [ "http://www.mendeley.com/documents/?uuid=e88fa040-76ac-420a-8dd3-775616eb3ef6" ] } ], "mendeley" : { "formattedCitation" : "[22]", "plainTextFormattedCitation" : "[22]", "previouslyFormattedCitation" : "[22]" }, "properties" : { "noteIndex" : 0 }, "schema" : "https://github.com/citation-style-language/schema/raw/master/csl-citation.json" }</w:instrText>
            </w:r>
            <w:r>
              <w:rPr>
                <w:color w:val="000000"/>
              </w:rPr>
              <w:fldChar w:fldCharType="separate"/>
            </w:r>
            <w:r w:rsidR="00C61DD8" w:rsidRPr="00C61DD8">
              <w:rPr>
                <w:noProof/>
                <w:color w:val="000000"/>
              </w:rPr>
              <w:t>[</w:t>
            </w:r>
            <w:ins w:id="321" w:author="Clay Cressler" w:date="2016-07-15T15:31:00Z">
              <w:r w:rsidR="00732148">
                <w:rPr>
                  <w:noProof/>
                  <w:color w:val="000000"/>
                </w:rPr>
                <w:t>34</w:t>
              </w:r>
            </w:ins>
            <w:r w:rsidR="00C61DD8" w:rsidRPr="00C61DD8">
              <w:rPr>
                <w:noProof/>
                <w:color w:val="000000"/>
              </w:rPr>
              <w:t>]</w:t>
            </w:r>
            <w:r>
              <w:rPr>
                <w:color w:val="000000"/>
              </w:rPr>
              <w:fldChar w:fldCharType="end"/>
            </w:r>
            <w:r>
              <w:rPr>
                <w:color w:val="000000"/>
              </w:rPr>
              <w:t>.</w:t>
            </w:r>
          </w:p>
        </w:tc>
      </w:tr>
      <w:tr w:rsidR="006473CD" w:rsidRPr="006473CD" w14:paraId="0567B8EB" w14:textId="77777777" w:rsidTr="00D774E2">
        <w:tc>
          <w:tcPr>
            <w:tcW w:w="2421" w:type="dxa"/>
            <w:shd w:val="clear" w:color="auto" w:fill="auto"/>
          </w:tcPr>
          <w:p w14:paraId="49FD741A" w14:textId="77777777" w:rsidR="006473CD" w:rsidRPr="006473CD" w:rsidRDefault="006473CD" w:rsidP="00D774E2">
            <w:pPr>
              <w:rPr>
                <w:color w:val="000000"/>
              </w:rPr>
            </w:pPr>
            <w:r w:rsidRPr="006473CD">
              <w:rPr>
                <w:color w:val="000000"/>
              </w:rPr>
              <w:t>Life cycle</w:t>
            </w:r>
          </w:p>
        </w:tc>
        <w:tc>
          <w:tcPr>
            <w:tcW w:w="2421" w:type="dxa"/>
            <w:shd w:val="clear" w:color="auto" w:fill="auto"/>
          </w:tcPr>
          <w:p w14:paraId="1B5BDC9E" w14:textId="77777777" w:rsidR="006473CD" w:rsidRPr="006473CD" w:rsidRDefault="006473CD" w:rsidP="00D774E2">
            <w:pPr>
              <w:rPr>
                <w:color w:val="000000"/>
                <w:lang w:val="en-US"/>
              </w:rPr>
            </w:pPr>
            <w:r w:rsidRPr="006473CD">
              <w:rPr>
                <w:i/>
                <w:color w:val="000000"/>
                <w:lang w:val="en-US"/>
              </w:rPr>
              <w:t xml:space="preserve">Complex </w:t>
            </w:r>
            <w:r w:rsidRPr="006473CD">
              <w:rPr>
                <w:color w:val="000000"/>
                <w:lang w:val="en-US"/>
              </w:rPr>
              <w:t>- Transmission involves one or more intermediate hosts</w:t>
            </w:r>
          </w:p>
          <w:p w14:paraId="2E2B64B4" w14:textId="77777777" w:rsidR="006473CD" w:rsidRPr="006473CD" w:rsidRDefault="006473CD" w:rsidP="00D774E2">
            <w:pPr>
              <w:rPr>
                <w:color w:val="000000"/>
              </w:rPr>
            </w:pPr>
            <w:r w:rsidRPr="006473CD">
              <w:rPr>
                <w:i/>
                <w:color w:val="000000"/>
                <w:lang w:val="en-US"/>
              </w:rPr>
              <w:t>Direct</w:t>
            </w:r>
            <w:r w:rsidRPr="006473CD">
              <w:rPr>
                <w:color w:val="000000"/>
                <w:lang w:val="en-US"/>
              </w:rPr>
              <w:t xml:space="preserve"> – no intermediate hosts</w:t>
            </w:r>
          </w:p>
        </w:tc>
        <w:tc>
          <w:tcPr>
            <w:tcW w:w="4764" w:type="dxa"/>
            <w:shd w:val="clear" w:color="auto" w:fill="auto"/>
          </w:tcPr>
          <w:p w14:paraId="51C315EC" w14:textId="77777777" w:rsidR="00C0457E" w:rsidRDefault="006473CD" w:rsidP="00D774E2">
            <w:pPr>
              <w:rPr>
                <w:ins w:id="322" w:author="Clay Cressler" w:date="2016-07-15T12:10:00Z"/>
                <w:color w:val="000000"/>
                <w:lang w:val="en-US"/>
              </w:rPr>
            </w:pPr>
            <w:r w:rsidRPr="006473CD">
              <w:rPr>
                <w:color w:val="000000"/>
                <w:lang w:val="en-US"/>
              </w:rPr>
              <w:t xml:space="preserve">Parasites with complex life cycles exhibit more range in acceptable hosts and may be more likely to evolve </w:t>
            </w:r>
            <w:proofErr w:type="spellStart"/>
            <w:r w:rsidRPr="006473CD">
              <w:rPr>
                <w:color w:val="000000"/>
                <w:lang w:val="en-US"/>
              </w:rPr>
              <w:t>generalism</w:t>
            </w:r>
            <w:proofErr w:type="spellEnd"/>
            <w:r w:rsidRPr="006473CD">
              <w:rPr>
                <w:color w:val="000000"/>
                <w:lang w:val="en-US"/>
              </w:rPr>
              <w:t xml:space="preserve"> [</w:t>
            </w:r>
            <w:ins w:id="323" w:author="Clay Cressler" w:date="2016-07-15T15:31:00Z">
              <w:r w:rsidR="00732148">
                <w:rPr>
                  <w:color w:val="000000"/>
                  <w:lang w:val="en-US"/>
                </w:rPr>
                <w:t>33</w:t>
              </w:r>
            </w:ins>
            <w:r w:rsidRPr="006473CD">
              <w:rPr>
                <w:color w:val="000000"/>
                <w:lang w:val="en-US"/>
              </w:rPr>
              <w:t>]</w:t>
            </w:r>
            <w:r w:rsidR="00C0457E">
              <w:rPr>
                <w:color w:val="000000"/>
                <w:lang w:val="en-US"/>
              </w:rPr>
              <w:t>.</w:t>
            </w:r>
          </w:p>
          <w:p w14:paraId="442CD1FB" w14:textId="77777777" w:rsidR="00992FEF" w:rsidDel="005E7538" w:rsidRDefault="00992FEF" w:rsidP="00D774E2">
            <w:pPr>
              <w:rPr>
                <w:del w:id="324" w:author="Clay Cressler" w:date="2016-07-15T13:40:00Z"/>
                <w:color w:val="000000"/>
                <w:lang w:val="en-US"/>
              </w:rPr>
            </w:pPr>
            <w:ins w:id="325" w:author="Clay Cressler" w:date="2016-07-15T12:10:00Z">
              <w:r>
                <w:rPr>
                  <w:color w:val="000000"/>
                  <w:lang w:val="en-US"/>
                </w:rPr>
                <w:t xml:space="preserve">Direct life cycle </w:t>
              </w:r>
            </w:ins>
            <w:ins w:id="326" w:author="Clay Cressler" w:date="2016-07-15T12:12:00Z">
              <w:r>
                <w:rPr>
                  <w:color w:val="000000"/>
                  <w:lang w:val="en-US"/>
                </w:rPr>
                <w:t xml:space="preserve">parasites of </w:t>
              </w:r>
            </w:ins>
            <w:ins w:id="327" w:author="Clay Cressler" w:date="2016-07-15T13:13:00Z">
              <w:r w:rsidR="00271AA6">
                <w:rPr>
                  <w:color w:val="000000"/>
                  <w:lang w:val="en-US"/>
                </w:rPr>
                <w:t>primates are less host-specific</w:t>
              </w:r>
            </w:ins>
            <w:ins w:id="328" w:author="Clay Cressler" w:date="2016-07-15T12:14:00Z">
              <w:r>
                <w:rPr>
                  <w:color w:val="000000"/>
                  <w:lang w:val="en-US"/>
                </w:rPr>
                <w:t xml:space="preserve"> than complex life cycle parasites</w:t>
              </w:r>
            </w:ins>
            <w:ins w:id="329" w:author="Clay Cressler" w:date="2016-07-15T12:26:00Z">
              <w:r w:rsidR="00E77EBE">
                <w:rPr>
                  <w:color w:val="000000"/>
                  <w:lang w:val="en-US"/>
                </w:rPr>
                <w:t xml:space="preserve"> [</w:t>
              </w:r>
            </w:ins>
            <w:ins w:id="330" w:author="Clay Cressler" w:date="2016-07-15T15:31:00Z">
              <w:r w:rsidR="00732148">
                <w:rPr>
                  <w:color w:val="000000"/>
                  <w:lang w:val="en-US"/>
                </w:rPr>
                <w:t>35</w:t>
              </w:r>
            </w:ins>
            <w:ins w:id="331" w:author="Clay Cressler" w:date="2016-07-15T12:26:00Z">
              <w:r w:rsidR="008E3AAD">
                <w:rPr>
                  <w:color w:val="000000"/>
                  <w:lang w:val="en-US"/>
                </w:rPr>
                <w:t>]</w:t>
              </w:r>
            </w:ins>
          </w:p>
          <w:p w14:paraId="06805C75" w14:textId="77777777" w:rsidR="00C0457E" w:rsidRPr="00EE0AED" w:rsidRDefault="007D7B7D" w:rsidP="00D774E2">
            <w:pPr>
              <w:rPr>
                <w:color w:val="000000"/>
                <w:lang w:val="en-US"/>
              </w:rPr>
            </w:pPr>
            <w:del w:id="332" w:author="Clay Cressler" w:date="2016-07-15T13:40:00Z">
              <w:r w:rsidDel="005E7538">
                <w:rPr>
                  <w:color w:val="000000"/>
                  <w:lang w:val="en-US"/>
                </w:rPr>
                <w:delText xml:space="preserve">Complex life cycles may constrain parasite diversification </w:delText>
              </w:r>
              <w:r w:rsidDel="005E7538">
                <w:rPr>
                  <w:color w:val="000000"/>
                  <w:lang w:val="en-US"/>
                </w:rPr>
                <w:fldChar w:fldCharType="begin" w:fldLock="1"/>
              </w:r>
              <w:r w:rsidR="0025264C" w:rsidDel="005E7538">
                <w:rPr>
                  <w:color w:val="000000"/>
                  <w:lang w:val="en-US"/>
                </w:rPr>
                <w:delInstrText>ADDIN CSL_CITATION { "citationItems" : [ { "id" : "ITEM-1", "itemData" : { "author" : [ { "dropping-particle" : "", "family" : "Poulin", "given" : "Robert", "non-dropping-particle" : "", "parse-names" : false, "suffix" : "" }, { "dropping-particle" : "", "family" : "Morand", "given" : "Serge", "non-dropping-particle" : "", "parse-names" : false, "suffix" : "" } ], "id" : "ITEM-1", "issued" : { "date-parts" : [ [ "2004" ] ] }, "publisher" : "Smithsonian Institution", "publisher-place" : "Washington, D.C.", "title" : "Parasite Biodiversity", "type" : "book" }, "uris" : [ "http://www.mendeley.com/documents/?uuid=672d8441-a259-433a-b4b5-0c5a9ce8fb98" ] } ], "mendeley" : { "formattedCitation" : "[23]", "plainTextFormattedCitation" : "[23]", "previouslyFormattedCitation" : "[23]" }, "properties" : { "noteIndex" : 0 }, "schema" : "https://github.com/citation-style-language/schema/raw/master/csl-citation.json" }</w:delInstrText>
              </w:r>
              <w:r w:rsidDel="005E7538">
                <w:rPr>
                  <w:color w:val="000000"/>
                  <w:lang w:val="en-US"/>
                </w:rPr>
                <w:fldChar w:fldCharType="separate"/>
              </w:r>
              <w:r w:rsidR="00C61DD8" w:rsidRPr="00C61DD8" w:rsidDel="005E7538">
                <w:rPr>
                  <w:noProof/>
                  <w:color w:val="000000"/>
                  <w:lang w:val="en-US"/>
                </w:rPr>
                <w:delText>[</w:delText>
              </w:r>
            </w:del>
            <w:del w:id="333" w:author="Clay Cressler" w:date="2016-07-15T12:07:00Z">
              <w:r w:rsidR="00C61DD8" w:rsidRPr="00C61DD8" w:rsidDel="00E134DF">
                <w:rPr>
                  <w:noProof/>
                  <w:color w:val="000000"/>
                  <w:lang w:val="en-US"/>
                </w:rPr>
                <w:delText>2</w:delText>
              </w:r>
            </w:del>
            <w:del w:id="334" w:author="Clay Cressler" w:date="2016-07-15T13:40:00Z">
              <w:r w:rsidR="00C61DD8" w:rsidRPr="00C61DD8" w:rsidDel="005E7538">
                <w:rPr>
                  <w:noProof/>
                  <w:color w:val="000000"/>
                  <w:lang w:val="en-US"/>
                </w:rPr>
                <w:delText>3]</w:delText>
              </w:r>
              <w:r w:rsidDel="005E7538">
                <w:rPr>
                  <w:color w:val="000000"/>
                  <w:lang w:val="en-US"/>
                </w:rPr>
                <w:fldChar w:fldCharType="end"/>
              </w:r>
            </w:del>
            <w:r>
              <w:rPr>
                <w:color w:val="000000"/>
                <w:lang w:val="en-US"/>
              </w:rPr>
              <w:t>.</w:t>
            </w:r>
          </w:p>
        </w:tc>
      </w:tr>
      <w:tr w:rsidR="006473CD" w:rsidRPr="006473CD" w14:paraId="607352DE" w14:textId="77777777" w:rsidTr="00D774E2">
        <w:tc>
          <w:tcPr>
            <w:tcW w:w="2421" w:type="dxa"/>
            <w:shd w:val="clear" w:color="auto" w:fill="auto"/>
          </w:tcPr>
          <w:p w14:paraId="772DBCA0" w14:textId="77777777" w:rsidR="006473CD" w:rsidRPr="006473CD" w:rsidRDefault="006473CD" w:rsidP="00D774E2">
            <w:pPr>
              <w:rPr>
                <w:color w:val="000000"/>
              </w:rPr>
            </w:pPr>
            <w:r w:rsidRPr="006473CD">
              <w:rPr>
                <w:color w:val="000000"/>
              </w:rPr>
              <w:t>Trophic transmission</w:t>
            </w:r>
            <w:ins w:id="335" w:author="Clay Cressler" w:date="2016-07-15T16:01:00Z">
              <w:r w:rsidR="00B563D8">
                <w:rPr>
                  <w:color w:val="000000"/>
                </w:rPr>
                <w:t>*</w:t>
              </w:r>
            </w:ins>
          </w:p>
        </w:tc>
        <w:tc>
          <w:tcPr>
            <w:tcW w:w="2421" w:type="dxa"/>
            <w:shd w:val="clear" w:color="auto" w:fill="auto"/>
          </w:tcPr>
          <w:p w14:paraId="30AA3B3D" w14:textId="77777777" w:rsidR="006473CD" w:rsidRPr="006473CD" w:rsidRDefault="006473CD" w:rsidP="00D774E2">
            <w:pPr>
              <w:rPr>
                <w:color w:val="000000"/>
                <w:lang w:val="en-US"/>
              </w:rPr>
            </w:pPr>
            <w:r w:rsidRPr="006473CD">
              <w:rPr>
                <w:i/>
                <w:color w:val="000000"/>
                <w:lang w:val="en-US"/>
              </w:rPr>
              <w:t>Yes</w:t>
            </w:r>
            <w:r w:rsidRPr="006473CD">
              <w:rPr>
                <w:color w:val="000000"/>
                <w:lang w:val="en-US"/>
              </w:rPr>
              <w:t xml:space="preserve"> - For parasites that have complex life cycles, trophic transmission occurs when the intermediate host is ingested by the terminal host</w:t>
            </w:r>
          </w:p>
          <w:p w14:paraId="0DAF6968" w14:textId="77777777" w:rsidR="006473CD" w:rsidRPr="006473CD" w:rsidRDefault="006473CD" w:rsidP="00D774E2">
            <w:pPr>
              <w:rPr>
                <w:color w:val="000000"/>
              </w:rPr>
            </w:pPr>
            <w:r w:rsidRPr="006473CD">
              <w:rPr>
                <w:i/>
                <w:color w:val="000000"/>
                <w:lang w:val="en-US"/>
              </w:rPr>
              <w:t>No</w:t>
            </w:r>
            <w:r w:rsidRPr="006473CD">
              <w:rPr>
                <w:color w:val="000000"/>
                <w:lang w:val="en-US"/>
              </w:rPr>
              <w:t xml:space="preserve"> - Transmission to the terminal host does not involve ingestion</w:t>
            </w:r>
          </w:p>
        </w:tc>
        <w:tc>
          <w:tcPr>
            <w:tcW w:w="4764" w:type="dxa"/>
            <w:shd w:val="clear" w:color="auto" w:fill="auto"/>
          </w:tcPr>
          <w:p w14:paraId="1D6B70E2" w14:textId="77777777" w:rsidR="006473CD" w:rsidRPr="006473CD" w:rsidRDefault="006473CD" w:rsidP="00D774E2">
            <w:pPr>
              <w:rPr>
                <w:color w:val="000000"/>
                <w:lang w:val="en-US"/>
              </w:rPr>
            </w:pPr>
            <w:commentRangeStart w:id="336"/>
            <w:r w:rsidRPr="006473CD">
              <w:rPr>
                <w:color w:val="000000"/>
                <w:lang w:val="en-US"/>
              </w:rPr>
              <w:t xml:space="preserve">Trophic transmission will restrict exposure of life stages to guilds within trophic levels, such that host-parasite associations track broadly and predictably across trophic levels because the completion of transmission in a complex system is dependent on the structure of food webs </w:t>
            </w:r>
            <w:commentRangeEnd w:id="336"/>
            <w:r w:rsidR="00244C68">
              <w:rPr>
                <w:rStyle w:val="CommentReference"/>
              </w:rPr>
              <w:commentReference w:id="336"/>
            </w:r>
            <w:r w:rsidRPr="006473CD">
              <w:rPr>
                <w:color w:val="000000"/>
                <w:lang w:val="en-US"/>
              </w:rPr>
              <w:fldChar w:fldCharType="begin" w:fldLock="1"/>
            </w:r>
            <w:r w:rsidR="000E25BA">
              <w:rPr>
                <w:color w:val="000000"/>
                <w:lang w:val="en-US"/>
              </w:rPr>
              <w:instrText>ADDIN CSL_CITATION { "citationID" : "4iXWgKlQ", "citationItems" : [ { "id" : "ITEM-1", "itemData" : { "DOI" : "10.1111/j.1365-2699.2008.01951.x", "ISSN" : "03050270", "author" : [ { "dropping-particle" : "", "family" : "Hoberg", "given" : "Eric P.", "non-dropping-particle" : "", "parse-names" : false, "suffix" : "" }, { "dropping-particle" : "", "family" : "Brooks", "given" : "Daniel R.", "non-dropping-particle" : "", "parse-names" : false, "suffix" : "" } ], "container-title" : "Journal of Biogeography", "id" : "ITEM-1", "issue" : "9", "issued" : { "date-parts" : [ [ "2008", "9" ] ] }, "page" : "1533-1550", "title" : "A macroevolutionary mosaic: episodic host-switching, geographical colonization and diversification in complex host-parasite systems", "type" : "article-journal", "volume" : "35" }, "uri" : [ "http://www.mendeley.com/documents/?uuid=980aa442-ab55-4054-b542-bc3fde972818" ], "uris" : [ "http://www.mendeley.com/documents/?uuid=980aa442-ab55-4054-b542-bc3fde972818" ] } ], "mendeley" : { "formattedCitation" : "[12]", "plainTextFormattedCitation" : "[12]", "previouslyFormattedCitation" : "[12]" }, "properties" : { "formattedCitation" : "[10]", "noteIndex" : 0, "plainCitation" : "[10]" }, "schema" : "https://github.com/citation-style-language/schema/raw/master/csl-citation.json" }</w:instrText>
            </w:r>
            <w:r w:rsidRPr="006473CD">
              <w:rPr>
                <w:color w:val="000000"/>
                <w:lang w:val="en-US"/>
              </w:rPr>
              <w:fldChar w:fldCharType="separate"/>
            </w:r>
            <w:r w:rsidR="00C26EA7" w:rsidRPr="00C26EA7">
              <w:rPr>
                <w:noProof/>
                <w:color w:val="000000"/>
                <w:lang w:val="en-US"/>
              </w:rPr>
              <w:t>[</w:t>
            </w:r>
            <w:ins w:id="337" w:author="Clay Cressler" w:date="2016-07-15T15:31:00Z">
              <w:r w:rsidR="00732148">
                <w:rPr>
                  <w:noProof/>
                  <w:color w:val="000000"/>
                  <w:lang w:val="en-US"/>
                </w:rPr>
                <w:t>36</w:t>
              </w:r>
            </w:ins>
            <w:r w:rsidR="00C26EA7" w:rsidRPr="00C26EA7">
              <w:rPr>
                <w:noProof/>
                <w:color w:val="000000"/>
                <w:lang w:val="en-US"/>
              </w:rPr>
              <w:t>]</w:t>
            </w:r>
            <w:r w:rsidRPr="006473CD">
              <w:rPr>
                <w:color w:val="000000"/>
                <w:lang w:val="en-US"/>
              </w:rPr>
              <w:fldChar w:fldCharType="end"/>
            </w:r>
            <w:r w:rsidR="007D7B7D">
              <w:rPr>
                <w:color w:val="000000"/>
                <w:lang w:val="en-US"/>
              </w:rPr>
              <w:t>.</w:t>
            </w:r>
            <w:r w:rsidRPr="006473CD">
              <w:rPr>
                <w:color w:val="000000"/>
                <w:lang w:val="en-US"/>
              </w:rPr>
              <w:t xml:space="preserve"> </w:t>
            </w:r>
          </w:p>
          <w:p w14:paraId="3DD6471F" w14:textId="77777777" w:rsidR="006473CD" w:rsidRPr="006473CD" w:rsidRDefault="006473CD" w:rsidP="00D774E2">
            <w:pPr>
              <w:rPr>
                <w:color w:val="000000"/>
              </w:rPr>
            </w:pPr>
          </w:p>
        </w:tc>
      </w:tr>
      <w:tr w:rsidR="006473CD" w:rsidRPr="006473CD" w14:paraId="5C6D4F8A" w14:textId="77777777" w:rsidTr="00D774E2">
        <w:tc>
          <w:tcPr>
            <w:tcW w:w="2421" w:type="dxa"/>
            <w:shd w:val="clear" w:color="auto" w:fill="auto"/>
          </w:tcPr>
          <w:p w14:paraId="433EE9FC" w14:textId="77777777" w:rsidR="006473CD" w:rsidRPr="006473CD" w:rsidRDefault="006473CD" w:rsidP="007D7B7D">
            <w:pPr>
              <w:rPr>
                <w:color w:val="000000"/>
              </w:rPr>
            </w:pPr>
            <w:r w:rsidRPr="006473CD">
              <w:rPr>
                <w:color w:val="000000"/>
              </w:rPr>
              <w:t>Host geographic range</w:t>
            </w:r>
            <w:r w:rsidR="007006D0">
              <w:rPr>
                <w:color w:val="000000"/>
              </w:rPr>
              <w:t xml:space="preserve"> as proxy for</w:t>
            </w:r>
            <w:r w:rsidR="007D7B7D">
              <w:rPr>
                <w:color w:val="000000"/>
              </w:rPr>
              <w:t xml:space="preserve"> temperature</w:t>
            </w:r>
            <w:r w:rsidR="007006D0">
              <w:rPr>
                <w:color w:val="000000"/>
              </w:rPr>
              <w:t>*</w:t>
            </w:r>
          </w:p>
        </w:tc>
        <w:tc>
          <w:tcPr>
            <w:tcW w:w="2421" w:type="dxa"/>
            <w:shd w:val="clear" w:color="auto" w:fill="auto"/>
          </w:tcPr>
          <w:p w14:paraId="5FA3527E" w14:textId="77777777" w:rsidR="006473CD" w:rsidRPr="006473CD" w:rsidRDefault="006473CD" w:rsidP="00D774E2">
            <w:pPr>
              <w:rPr>
                <w:color w:val="000000"/>
              </w:rPr>
            </w:pPr>
            <w:r w:rsidRPr="006473CD">
              <w:rPr>
                <w:color w:val="000000"/>
              </w:rPr>
              <w:t xml:space="preserve">Geographic regions: </w:t>
            </w:r>
            <w:r w:rsidRPr="006473CD">
              <w:rPr>
                <w:color w:val="000000"/>
                <w:lang w:val="en-US"/>
              </w:rPr>
              <w:t xml:space="preserve">Africa; Antarctica; Australia; </w:t>
            </w:r>
            <w:proofErr w:type="spellStart"/>
            <w:r w:rsidRPr="006473CD">
              <w:rPr>
                <w:color w:val="000000"/>
                <w:lang w:val="en-US"/>
              </w:rPr>
              <w:t>Indopacific</w:t>
            </w:r>
            <w:proofErr w:type="spellEnd"/>
            <w:r w:rsidRPr="006473CD">
              <w:rPr>
                <w:color w:val="000000"/>
                <w:lang w:val="en-US"/>
              </w:rPr>
              <w:t xml:space="preserve">; Nearctic; </w:t>
            </w:r>
            <w:proofErr w:type="spellStart"/>
            <w:r w:rsidRPr="006473CD">
              <w:rPr>
                <w:color w:val="000000"/>
                <w:lang w:val="en-US"/>
              </w:rPr>
              <w:t>Neotropical</w:t>
            </w:r>
            <w:proofErr w:type="spellEnd"/>
            <w:r w:rsidRPr="006473CD">
              <w:rPr>
                <w:color w:val="000000"/>
                <w:lang w:val="en-US"/>
              </w:rPr>
              <w:t>; Palearctic.</w:t>
            </w:r>
          </w:p>
        </w:tc>
        <w:tc>
          <w:tcPr>
            <w:tcW w:w="4764" w:type="dxa"/>
            <w:shd w:val="clear" w:color="auto" w:fill="auto"/>
          </w:tcPr>
          <w:p w14:paraId="17A0A5D6" w14:textId="77777777" w:rsidR="00244C68" w:rsidRDefault="006473CD" w:rsidP="00D774E2">
            <w:pPr>
              <w:rPr>
                <w:ins w:id="338" w:author="Clay Cressler" w:date="2016-07-15T13:57:00Z"/>
                <w:color w:val="000000"/>
                <w:lang w:val="en-US"/>
              </w:rPr>
            </w:pPr>
            <w:proofErr w:type="spellStart"/>
            <w:r w:rsidRPr="006473CD">
              <w:rPr>
                <w:color w:val="000000"/>
                <w:lang w:val="en-US"/>
              </w:rPr>
              <w:t>Allometric</w:t>
            </w:r>
            <w:proofErr w:type="spellEnd"/>
            <w:r w:rsidRPr="006473CD">
              <w:rPr>
                <w:color w:val="000000"/>
                <w:lang w:val="en-US"/>
              </w:rPr>
              <w:t xml:space="preserve"> relationships exist between temperature and life history parameters </w:t>
            </w:r>
            <w:r w:rsidRPr="006473CD">
              <w:rPr>
                <w:color w:val="000000"/>
                <w:lang w:val="en-US"/>
              </w:rPr>
              <w:fldChar w:fldCharType="begin" w:fldLock="1"/>
            </w:r>
            <w:r w:rsidR="0025264C">
              <w:rPr>
                <w:color w:val="000000"/>
                <w:lang w:val="en-US"/>
              </w:rPr>
              <w:instrText>ADDIN CSL_CITATION { "citationID" : "CDVqFMSW", "citationItems" : [ { "id" : "ITEM-1", "itemData" : { "DOI" : "10.1111/ele.12022", "ISSN" : "1461-0248", "PMID" : "23157563", "abstract" : "Climate change is expected to alter the dynamics of infectious diseases around the globe. Predictive models remain elusive due to the complexity of host-parasite systems and insufficient data describing how environmental conditions affect various system components. Here, we link host-macroparasite models with the Metabolic Theory of Ecology, providing a mechanistic framework that allows integrating multiple nonlinear environmental effects to estimate parasite fitness under novel conditions. The models allow determining the fundamental thermal niche of a parasite, and thus, whether climate change leads to range contraction or may permit a range expansion. Applying the models to seasonal environments, and using an arctic nematode with an endotherm host for illustration, we show that climate warming can split a continuous spring-to-fall transmission season into two separate transmission seasons with altered timings. Although the models are strategic and most suitable to evaluate broad-scale patterns of climate change impacts, close correspondence between model predictions and empirical data indicates model applicability also at the species level. As the application of Metabolic Theory considerably aids the a priori estimation of model parameters, even in data-sparse systems, we suggest that the presented approach could provide a framework for understanding and predicting climatic impacts for many host-parasite systems worldwide.", "author" : [ { "dropping-particle" : "", "family" : "Moln\u00e1r", "given" : "P\u00e9ter K", "non-dropping-particle" : "", "parse-names" : false, "suffix" : "" }, { "dropping-particle" : "", "family" : "Kutz", "given" : "Susan J", "non-dropping-particle" : "", "parse-names" : false, "suffix" : "" }, { "dropping-particle" : "", "family" : "Hoar", "given" : "Bryanne M", "non-dropping-particle" : "", "parse-names" : false, "suffix" : "" }, { "dropping-particle" : "", "family" : "Dobson", "given" : "Andrew P", "non-dropping-particle" : "", "parse-names" : false, "suffix" : "" } ], "container-title" : "Ecology letters", "id" : "ITEM-1", "issue" : "1", "issued" : { "date-parts" : [ [ "2013", "1" ] ] }, "page" : "9-21", "title" : "Metabolic approaches to understanding climate change impacts on seasonal host-macroparasite dynamics.", "type" : "article-journal", "volume" : "16" }, "uri" : [ "http://www.mendeley.com/documents/?uuid=b106309d-d93f-4ed1-a52f-9fbda59d7251" ], "uris" : [ "http://www.mendeley.com/documents/?uuid=b106309d-d93f-4ed1-a52f-9fbda59d7251" ] } ], "mendeley" : { "formattedCitation" : "[24]", "plainTextFormattedCitation" : "[24]", "previouslyFormattedCitation" : "[24]" }, "properties" : { "formattedCitation" : "[12]", "noteIndex" : 0, "plainCitation" : "[12]" }, "schema" : "https://github.com/citation-style-language/schema/raw/master/csl-citation.json" }</w:instrText>
            </w:r>
            <w:r w:rsidRPr="006473CD">
              <w:rPr>
                <w:color w:val="000000"/>
                <w:lang w:val="en-US"/>
              </w:rPr>
              <w:fldChar w:fldCharType="separate"/>
            </w:r>
            <w:r w:rsidR="00C61DD8" w:rsidRPr="00C61DD8">
              <w:rPr>
                <w:noProof/>
                <w:color w:val="000000"/>
                <w:lang w:val="en-US"/>
              </w:rPr>
              <w:t>[2</w:t>
            </w:r>
            <w:ins w:id="339" w:author="Clay Cressler" w:date="2016-07-15T13:58:00Z">
              <w:r w:rsidR="00244C68">
                <w:rPr>
                  <w:noProof/>
                  <w:color w:val="000000"/>
                  <w:lang w:val="en-US"/>
                </w:rPr>
                <w:t>5</w:t>
              </w:r>
            </w:ins>
            <w:del w:id="340" w:author="Clay Cressler" w:date="2016-07-15T13:58:00Z">
              <w:r w:rsidR="00C61DD8" w:rsidRPr="00C61DD8" w:rsidDel="00244C68">
                <w:rPr>
                  <w:noProof/>
                  <w:color w:val="000000"/>
                  <w:lang w:val="en-US"/>
                </w:rPr>
                <w:delText>4</w:delText>
              </w:r>
            </w:del>
            <w:r w:rsidR="00C61DD8" w:rsidRPr="00C61DD8">
              <w:rPr>
                <w:noProof/>
                <w:color w:val="000000"/>
                <w:lang w:val="en-US"/>
              </w:rPr>
              <w:t>]</w:t>
            </w:r>
            <w:r w:rsidRPr="006473CD">
              <w:rPr>
                <w:color w:val="000000"/>
                <w:lang w:val="en-US"/>
              </w:rPr>
              <w:fldChar w:fldCharType="end"/>
            </w:r>
          </w:p>
          <w:p w14:paraId="0906B21A" w14:textId="77777777" w:rsidR="007D7B7D" w:rsidRDefault="00244C68" w:rsidP="00D774E2">
            <w:pPr>
              <w:rPr>
                <w:color w:val="000000"/>
                <w:lang w:val="en-US"/>
              </w:rPr>
            </w:pPr>
            <w:ins w:id="341" w:author="Clay Cressler" w:date="2016-07-15T13:57:00Z">
              <w:r>
                <w:rPr>
                  <w:color w:val="000000"/>
                  <w:lang w:val="en-US"/>
                </w:rPr>
                <w:t xml:space="preserve">Higher species diversity in the tropics </w:t>
              </w:r>
            </w:ins>
            <w:ins w:id="342" w:author="Clay Cressler" w:date="2016-07-15T13:58:00Z">
              <w:r>
                <w:rPr>
                  <w:color w:val="000000"/>
                  <w:lang w:val="en-US"/>
                </w:rPr>
                <w:t>[26</w:t>
              </w:r>
            </w:ins>
            <w:ins w:id="343" w:author="Clay Cressler" w:date="2016-07-15T15:33:00Z">
              <w:r w:rsidR="00732148">
                <w:rPr>
                  <w:color w:val="000000"/>
                  <w:lang w:val="en-US"/>
                </w:rPr>
                <w:t>,27</w:t>
              </w:r>
            </w:ins>
            <w:ins w:id="344" w:author="Clay Cressler" w:date="2016-07-15T13:58:00Z">
              <w:r>
                <w:rPr>
                  <w:color w:val="000000"/>
                  <w:lang w:val="en-US"/>
                </w:rPr>
                <w:t>]</w:t>
              </w:r>
            </w:ins>
            <w:del w:id="345" w:author="Clay Cressler" w:date="2016-07-15T13:57:00Z">
              <w:r w:rsidR="006473CD" w:rsidRPr="006473CD" w:rsidDel="00244C68">
                <w:rPr>
                  <w:color w:val="000000"/>
                  <w:lang w:val="en-US"/>
                </w:rPr>
                <w:delText xml:space="preserve"> that appear in mathematical models describing the evolution of generalism. </w:delText>
              </w:r>
            </w:del>
          </w:p>
          <w:p w14:paraId="60EB3B20" w14:textId="77777777" w:rsidR="007D7B7D" w:rsidRDefault="006473CD" w:rsidP="00244C68">
            <w:pPr>
              <w:rPr>
                <w:color w:val="000000"/>
                <w:lang w:val="en-US"/>
              </w:rPr>
            </w:pPr>
            <w:del w:id="346" w:author="Clay Cressler" w:date="2016-07-15T13:58:00Z">
              <w:r w:rsidRPr="006473CD" w:rsidDel="00244C68">
                <w:rPr>
                  <w:color w:val="000000"/>
                  <w:lang w:val="en-US"/>
                </w:rPr>
                <w:delText xml:space="preserve">While in general diversity is higher in the tropics, </w:delText>
              </w:r>
            </w:del>
            <w:proofErr w:type="spellStart"/>
            <w:r w:rsidRPr="006473CD">
              <w:rPr>
                <w:color w:val="000000"/>
                <w:lang w:val="en-US"/>
              </w:rPr>
              <w:t>Digenean</w:t>
            </w:r>
            <w:proofErr w:type="spellEnd"/>
            <w:r w:rsidRPr="006473CD">
              <w:rPr>
                <w:color w:val="000000"/>
                <w:lang w:val="en-US"/>
              </w:rPr>
              <w:t xml:space="preserve"> parasites of marine fish in tropical seas </w:t>
            </w:r>
            <w:del w:id="347" w:author="Clay Cressler" w:date="2016-07-15T13:59:00Z">
              <w:r w:rsidRPr="006473CD" w:rsidDel="00244C68">
                <w:rPr>
                  <w:color w:val="000000"/>
                  <w:lang w:val="en-US"/>
                </w:rPr>
                <w:delText>are more host specific</w:delText>
              </w:r>
            </w:del>
            <w:ins w:id="348" w:author="Clay Cressler" w:date="2016-07-15T13:59:00Z">
              <w:r w:rsidR="00244C68">
                <w:rPr>
                  <w:color w:val="000000"/>
                  <w:lang w:val="en-US"/>
                </w:rPr>
                <w:t>infect fewer hosts</w:t>
              </w:r>
            </w:ins>
            <w:r w:rsidRPr="006473CD">
              <w:rPr>
                <w:color w:val="000000"/>
                <w:lang w:val="en-US"/>
              </w:rPr>
              <w:t xml:space="preserve"> than those that parasitize fish in colder seas </w:t>
            </w:r>
            <w:ins w:id="349" w:author="Clay Cressler" w:date="2016-07-15T13:58:00Z">
              <w:r w:rsidR="00244C68">
                <w:rPr>
                  <w:color w:val="000000"/>
                  <w:lang w:val="en-US"/>
                </w:rPr>
                <w:t>[</w:t>
              </w:r>
            </w:ins>
            <w:ins w:id="350" w:author="Clay Cressler" w:date="2016-07-15T15:33:00Z">
              <w:r w:rsidR="00732148">
                <w:rPr>
                  <w:color w:val="000000"/>
                  <w:lang w:val="en-US"/>
                </w:rPr>
                <w:t>26</w:t>
              </w:r>
            </w:ins>
            <w:ins w:id="351" w:author="Clay Cressler" w:date="2016-07-15T13:58:00Z">
              <w:r w:rsidR="00244C68">
                <w:rPr>
                  <w:color w:val="000000"/>
                  <w:lang w:val="en-US"/>
                </w:rPr>
                <w:t>].</w:t>
              </w:r>
            </w:ins>
          </w:p>
          <w:p w14:paraId="3B4836DB" w14:textId="77777777" w:rsidR="006473CD" w:rsidRPr="006473CD" w:rsidRDefault="006473CD" w:rsidP="00387F1F">
            <w:pPr>
              <w:rPr>
                <w:color w:val="000000"/>
              </w:rPr>
            </w:pPr>
            <w:r w:rsidRPr="006473CD">
              <w:rPr>
                <w:color w:val="000000"/>
                <w:lang w:val="en-US"/>
              </w:rPr>
              <w:t xml:space="preserve">No relationship is observed between latitude and </w:t>
            </w:r>
            <w:proofErr w:type="spellStart"/>
            <w:r w:rsidRPr="006473CD">
              <w:rPr>
                <w:color w:val="000000"/>
                <w:lang w:val="en-US"/>
              </w:rPr>
              <w:t>generalism</w:t>
            </w:r>
            <w:proofErr w:type="spellEnd"/>
            <w:r w:rsidRPr="006473CD">
              <w:rPr>
                <w:color w:val="000000"/>
                <w:lang w:val="en-US"/>
              </w:rPr>
              <w:t xml:space="preserve"> for </w:t>
            </w:r>
            <w:proofErr w:type="spellStart"/>
            <w:r w:rsidRPr="006473CD">
              <w:rPr>
                <w:color w:val="000000"/>
                <w:lang w:val="en-US"/>
              </w:rPr>
              <w:t>Monogen</w:t>
            </w:r>
            <w:r w:rsidR="007D7B7D">
              <w:rPr>
                <w:color w:val="000000"/>
                <w:lang w:val="en-US"/>
              </w:rPr>
              <w:t>e</w:t>
            </w:r>
            <w:r w:rsidRPr="006473CD">
              <w:rPr>
                <w:color w:val="000000"/>
                <w:lang w:val="en-US"/>
              </w:rPr>
              <w:t>ans</w:t>
            </w:r>
            <w:proofErr w:type="spellEnd"/>
            <w:r w:rsidRPr="006473CD">
              <w:rPr>
                <w:color w:val="000000"/>
                <w:lang w:val="en-US"/>
              </w:rPr>
              <w:t xml:space="preserve"> </w:t>
            </w:r>
            <w:r w:rsidRPr="006473CD">
              <w:rPr>
                <w:color w:val="000000"/>
                <w:lang w:val="en-US"/>
              </w:rPr>
              <w:fldChar w:fldCharType="begin" w:fldLock="1"/>
            </w:r>
            <w:r w:rsidR="0025264C">
              <w:rPr>
                <w:color w:val="000000"/>
                <w:lang w:val="en-US"/>
              </w:rPr>
              <w:instrText>ADDIN CSL_CITATION { "citationID" : "lY9uLA78", "citationItems" : [ { "id" : "ITEM-1", "itemData" : { "author" : [ { "dropping-particle" : "", "family" : "Poulin", "given" : "Robert", "non-dropping-particle" : "", "parse-names" : false, "suffix" : "" } ], "container-title" : "Evolutionary ecology of parasites: from individuals to communities", "id" : "ITEM-1", "issued" : { "date-parts" : [ [ "1998" ] ] }, "publisher" : "Chapman and Hall", "publisher-place" : "London, UK", "title" : "Host specificity", "type" : "chapter" }, "uri" : [ "http://www.mendeley.com/documents/?uuid=e7234403-b8af-425e-a77e-3b3ebff21b3b" ], "uris" : [ "http://www.mendeley.com/documents/?uuid=e7234403-b8af-425e-a77e-3b3ebff21b3b" ] } ], "mendeley" : { "formattedCitation" : "[21]", "plainTextFormattedCitation" : "[21]", "previouslyFormattedCitation" : "[21]" }, "properties" : { "formattedCitation" : "[11]", "noteIndex" : 0, "plainCitation" : "[11]" }, "schema" : "https://github.com/citation-style-language/schema/raw/master/csl-citation.json" }</w:instrText>
            </w:r>
            <w:r w:rsidRPr="006473CD">
              <w:rPr>
                <w:color w:val="000000"/>
                <w:lang w:val="en-US"/>
              </w:rPr>
              <w:fldChar w:fldCharType="separate"/>
            </w:r>
            <w:r w:rsidR="00C61DD8" w:rsidRPr="00C61DD8">
              <w:rPr>
                <w:noProof/>
                <w:color w:val="000000"/>
                <w:lang w:val="en-US"/>
              </w:rPr>
              <w:t>[</w:t>
            </w:r>
            <w:ins w:id="352" w:author="Clay Cressler" w:date="2016-07-15T15:42:00Z">
              <w:r w:rsidR="00387F1F">
                <w:rPr>
                  <w:noProof/>
                  <w:color w:val="000000"/>
                  <w:lang w:val="en-US"/>
                </w:rPr>
                <w:t>37</w:t>
              </w:r>
            </w:ins>
            <w:r w:rsidR="00C61DD8" w:rsidRPr="00C61DD8">
              <w:rPr>
                <w:noProof/>
                <w:color w:val="000000"/>
                <w:lang w:val="en-US"/>
              </w:rPr>
              <w:t>]</w:t>
            </w:r>
            <w:r w:rsidRPr="006473CD">
              <w:rPr>
                <w:color w:val="000000"/>
                <w:lang w:val="en-US"/>
              </w:rPr>
              <w:fldChar w:fldCharType="end"/>
            </w:r>
            <w:r w:rsidRPr="006473CD">
              <w:rPr>
                <w:color w:val="000000"/>
                <w:lang w:val="en-US"/>
              </w:rPr>
              <w:t>.</w:t>
            </w:r>
            <w:r w:rsidR="00961C62">
              <w:rPr>
                <w:color w:val="000000"/>
                <w:lang w:val="en-US"/>
              </w:rPr>
              <w:t xml:space="preserve"> </w:t>
            </w:r>
          </w:p>
        </w:tc>
      </w:tr>
      <w:tr w:rsidR="006473CD" w:rsidRPr="006473CD" w14:paraId="54C59FDF" w14:textId="77777777" w:rsidTr="00D774E2">
        <w:tc>
          <w:tcPr>
            <w:tcW w:w="2421" w:type="dxa"/>
            <w:shd w:val="clear" w:color="auto" w:fill="auto"/>
          </w:tcPr>
          <w:p w14:paraId="6891551F" w14:textId="77777777" w:rsidR="006473CD" w:rsidRPr="006473CD" w:rsidRDefault="006473CD" w:rsidP="00D774E2">
            <w:pPr>
              <w:rPr>
                <w:color w:val="000000"/>
              </w:rPr>
            </w:pPr>
            <w:r w:rsidRPr="006473CD">
              <w:rPr>
                <w:color w:val="000000"/>
              </w:rPr>
              <w:t>Host body size</w:t>
            </w:r>
            <w:r w:rsidR="007006D0">
              <w:rPr>
                <w:color w:val="000000"/>
              </w:rPr>
              <w:t>*</w:t>
            </w:r>
          </w:p>
        </w:tc>
        <w:tc>
          <w:tcPr>
            <w:tcW w:w="2421" w:type="dxa"/>
            <w:shd w:val="clear" w:color="auto" w:fill="auto"/>
          </w:tcPr>
          <w:p w14:paraId="2A7B66FF" w14:textId="77777777" w:rsidR="006473CD" w:rsidRPr="006473CD" w:rsidRDefault="006473CD" w:rsidP="00D774E2">
            <w:pPr>
              <w:rPr>
                <w:color w:val="000000"/>
              </w:rPr>
            </w:pPr>
            <w:r w:rsidRPr="006473CD">
              <w:rPr>
                <w:color w:val="000000"/>
              </w:rPr>
              <w:t>Continuous (</w:t>
            </w:r>
            <w:r w:rsidR="004027E3">
              <w:rPr>
                <w:color w:val="000000"/>
              </w:rPr>
              <w:t xml:space="preserve">here, </w:t>
            </w:r>
            <w:r w:rsidRPr="006473CD">
              <w:rPr>
                <w:color w:val="000000"/>
              </w:rPr>
              <w:t>maximum length of fish</w:t>
            </w:r>
            <w:r w:rsidR="004027E3">
              <w:rPr>
                <w:color w:val="000000"/>
              </w:rPr>
              <w:t xml:space="preserve"> host</w:t>
            </w:r>
            <w:r w:rsidRPr="006473CD">
              <w:rPr>
                <w:color w:val="000000"/>
              </w:rPr>
              <w:t>)</w:t>
            </w:r>
          </w:p>
        </w:tc>
        <w:tc>
          <w:tcPr>
            <w:tcW w:w="4764" w:type="dxa"/>
            <w:shd w:val="clear" w:color="auto" w:fill="auto"/>
          </w:tcPr>
          <w:p w14:paraId="5B2B0B38" w14:textId="77777777" w:rsidR="006473CD" w:rsidDel="00EC546D" w:rsidRDefault="006473CD" w:rsidP="00D774E2">
            <w:pPr>
              <w:rPr>
                <w:del w:id="353" w:author="Clay Cressler" w:date="2016-07-15T14:40:00Z"/>
                <w:color w:val="000000"/>
                <w:lang w:val="en-US"/>
              </w:rPr>
            </w:pPr>
            <w:del w:id="354" w:author="Clay Cressler" w:date="2016-07-15T14:40:00Z">
              <w:r w:rsidRPr="006473CD" w:rsidDel="00EC546D">
                <w:rPr>
                  <w:color w:val="000000"/>
                  <w:lang w:val="en-US"/>
                </w:rPr>
                <w:delText xml:space="preserve">Parasites of ungulates: parasite species richness found to increase with host body size across all parasites groups </w:delText>
              </w:r>
              <w:r w:rsidRPr="006473CD" w:rsidDel="00EC546D">
                <w:rPr>
                  <w:color w:val="000000"/>
                  <w:lang w:val="en-US"/>
                </w:rPr>
                <w:fldChar w:fldCharType="begin" w:fldLock="1"/>
              </w:r>
              <w:r w:rsidR="00815151" w:rsidDel="00EC546D">
                <w:rPr>
                  <w:color w:val="000000"/>
                  <w:lang w:val="en-US"/>
                </w:rPr>
                <w:delInstrText>ADDIN CSL_CITATION { "citationID" : "IIYK0nSq", "citationItems" : [ { "id" : "ITEM-1",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1",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 : [ "http://www.mendeley.com/documents/?uuid=afba3d5a-ce18-4cb3-9631-f54f1bda7f63" ], "uris" : [ "http://www.mendeley.com/documents/?uuid=afba3d5a-ce18-4cb3-9631-f54f1bda7f63" ] } ], "mendeley" : { "formattedCitation" : "[14]", "plainTextFormattedCitation" : "[14]", "previouslyFormattedCitation" : "[14]" }, "properties" : { "formattedCitation" : "[13]", "noteIndex" : 0, "plainCitation" : "[13]" }, "schema" : "https://github.com/citation-style-language/schema/raw/master/csl-citation.json" }</w:delInstrText>
              </w:r>
              <w:r w:rsidRPr="006473CD" w:rsidDel="00EC546D">
                <w:rPr>
                  <w:color w:val="000000"/>
                  <w:lang w:val="en-US"/>
                </w:rPr>
                <w:fldChar w:fldCharType="separate"/>
              </w:r>
              <w:r w:rsidR="000E25BA" w:rsidRPr="000E25BA" w:rsidDel="00EC546D">
                <w:rPr>
                  <w:noProof/>
                  <w:color w:val="000000"/>
                  <w:lang w:val="en-US"/>
                </w:rPr>
                <w:delText>[14]</w:delText>
              </w:r>
              <w:r w:rsidRPr="006473CD" w:rsidDel="00EC546D">
                <w:rPr>
                  <w:color w:val="000000"/>
                  <w:lang w:val="en-US"/>
                </w:rPr>
                <w:fldChar w:fldCharType="end"/>
              </w:r>
              <w:r w:rsidRPr="006473CD" w:rsidDel="00EC546D">
                <w:rPr>
                  <w:color w:val="000000"/>
                  <w:lang w:val="en-US"/>
                </w:rPr>
                <w:delText>.</w:delText>
              </w:r>
            </w:del>
          </w:p>
          <w:p w14:paraId="1D5A413B" w14:textId="77777777" w:rsidR="00D47BDB" w:rsidRDefault="00D47BDB" w:rsidP="00D47BDB">
            <w:pPr>
              <w:rPr>
                <w:color w:val="000000"/>
                <w:lang w:val="en-US"/>
              </w:rPr>
            </w:pPr>
            <w:del w:id="355" w:author="Clay Cressler" w:date="2016-07-15T15:49:00Z">
              <w:r w:rsidDel="00387F1F">
                <w:rPr>
                  <w:color w:val="000000"/>
                  <w:lang w:val="en-US"/>
                </w:rPr>
                <w:delText>In monogeneans infecting fish, host body size is hypothesized to affect parasite attachment, so that those affecting larger fish are more specialized, due to lower diversity of large-bodied fish</w:delText>
              </w:r>
            </w:del>
            <w:ins w:id="356" w:author="Clay Cressler" w:date="2016-07-15T15:49:00Z">
              <w:r w:rsidR="00387F1F">
                <w:rPr>
                  <w:color w:val="000000"/>
                  <w:lang w:val="en-US"/>
                </w:rPr>
                <w:t xml:space="preserve">Specialist </w:t>
              </w:r>
            </w:ins>
            <w:proofErr w:type="spellStart"/>
            <w:ins w:id="357" w:author="Clay Cressler" w:date="2016-07-15T15:53:00Z">
              <w:r w:rsidR="00E77400">
                <w:rPr>
                  <w:color w:val="000000"/>
                  <w:lang w:val="en-US"/>
                </w:rPr>
                <w:t>Monogenean</w:t>
              </w:r>
              <w:proofErr w:type="spellEnd"/>
              <w:r w:rsidR="00E77400">
                <w:rPr>
                  <w:color w:val="000000"/>
                  <w:lang w:val="en-US"/>
                </w:rPr>
                <w:t xml:space="preserve"> </w:t>
              </w:r>
            </w:ins>
            <w:ins w:id="358" w:author="Clay Cressler" w:date="2016-07-15T15:49:00Z">
              <w:r w:rsidR="00387F1F">
                <w:rPr>
                  <w:color w:val="000000"/>
                  <w:lang w:val="en-US"/>
                </w:rPr>
                <w:t xml:space="preserve">parasites tend to be found on large-bodied </w:t>
              </w:r>
            </w:ins>
            <w:ins w:id="359" w:author="Clay Cressler" w:date="2016-07-15T15:53:00Z">
              <w:r w:rsidR="00E77400">
                <w:rPr>
                  <w:color w:val="000000"/>
                  <w:lang w:val="en-US"/>
                </w:rPr>
                <w:t xml:space="preserve">fish </w:t>
              </w:r>
            </w:ins>
            <w:ins w:id="360" w:author="Clay Cressler" w:date="2016-07-15T15:49:00Z">
              <w:r w:rsidR="00387F1F">
                <w:rPr>
                  <w:color w:val="000000"/>
                  <w:lang w:val="en-US"/>
                </w:rPr>
                <w:t>hosts</w:t>
              </w:r>
            </w:ins>
            <w:r>
              <w:rPr>
                <w:color w:val="000000"/>
                <w:lang w:val="en-US"/>
              </w:rPr>
              <w:t xml:space="preserve"> </w:t>
            </w:r>
            <w:r w:rsidR="001E742B">
              <w:rPr>
                <w:color w:val="000000"/>
                <w:lang w:val="en-US"/>
              </w:rPr>
              <w:fldChar w:fldCharType="begin" w:fldLock="1"/>
            </w:r>
            <w:r w:rsidR="0025264C">
              <w:rPr>
                <w:color w:val="000000"/>
                <w:lang w:val="en-US"/>
              </w:rPr>
              <w:instrText>ADDIN CSL_CITATION { "citationItems" : [ { "id" : "ITEM-1", "itemData" : { "DOI" : "10.1016/S0020-7519(01)00347-2", "ISSN" : "00207519", "abstract" : "We reviewed several published and ongoing studies concerning monogenean communities. Patterns of species richness, host specificity, community structure and host\u2013parasite coevolutionary interaction were carefully analysed, and hypotheses of evolutionary processes are proposed. The structuring of monogenean communities seems to be related to both ecological and historical constraints. The database supports an absence of intra- and interspecific competition in monogeneans. Species richness seems to be more due to host characteristics than to parasite interactions. Monogeneans seem to specialise on large hosts, leading to greater species richness on those hosts. The morphometric evolution of attachment and copulatory organs support the hypothesis of a reproductive segregation among conspecifics parasitising the same host(s). It also suggests the existence of concurrent adaptive and non-adaptive processes. The general absence of a coevolutionary pattern between host and parasites also suggests the constraints of history without dismissing the influences of ecological factors in the structuring of the communities. More generally, we strengthen the need to study the structure of communities in a phylogenetic context.", "author" : [ { "dropping-particle" : "", "family" : "Morand", "given" : "Serge", "non-dropping-particle" : "", "parse-names" : false, "suffix" : "" }, { "dropping-particle" : "", "family" : "Simkov\u00e1", "given" : "Andrea", "non-dropping-particle" : "", "parse-names" : false, "suffix" : "" }, { "dropping-particle" : "", "family" : "Matejusov\u00e1", "given" : "Iveta", "non-dropping-particle" : "", "parse-names" : false, "suffix" : "" }, { "dropping-particle" : "", "family" : "Plaisance", "given" : "Laetitia", "non-dropping-particle" : "", "parse-names" : false, "suffix" : "" }, { "dropping-particle" : "", "family" : "Verneau", "given" : "Olivier", "non-dropping-particle" : "", "parse-names" : false, "suffix" : "" }, { "dropping-particle" : "", "family" : "Desdevises", "given" : "Yves", "non-dropping-particle" : "", "parse-names" : false, "suffix" : "" } ], "container-title" : "International Journal for Parasitology", "id" : "ITEM-1", "issue" : "2", "issued" : { "date-parts" : [ [ "2002" ] ] }, "page" : "111-119", "title" : "Investigating patterns may reveal processes: evolutionary ecology of ectoparasitic monogeneans", "type" : "article-journal", "volume" : "32" }, "uris" : [ "http://www.mendeley.com/documents/?uuid=291c7201-b561-3efd-8235-10e5f52860c9" ] } ], "mendeley" : { "formattedCitation" : "[25]", "plainTextFormattedCitation" : "[25]", "previouslyFormattedCitation" : "[25]" }, "properties" : { "noteIndex" : 0 }, "schema" : "https://github.com/citation-style-language/schema/raw/master/csl-citation.json" }</w:instrText>
            </w:r>
            <w:r w:rsidR="001E742B">
              <w:rPr>
                <w:color w:val="000000"/>
                <w:lang w:val="en-US"/>
              </w:rPr>
              <w:fldChar w:fldCharType="separate"/>
            </w:r>
            <w:r w:rsidR="00C61DD8" w:rsidRPr="00C61DD8">
              <w:rPr>
                <w:noProof/>
                <w:color w:val="000000"/>
                <w:lang w:val="en-US"/>
              </w:rPr>
              <w:t>[</w:t>
            </w:r>
            <w:ins w:id="361" w:author="Clay Cressler" w:date="2016-07-15T15:53:00Z">
              <w:r w:rsidR="00E77400">
                <w:rPr>
                  <w:noProof/>
                  <w:color w:val="000000"/>
                  <w:lang w:val="en-US"/>
                </w:rPr>
                <w:t>20,</w:t>
              </w:r>
            </w:ins>
            <w:ins w:id="362" w:author="Clay Cressler" w:date="2016-07-15T15:54:00Z">
              <w:r w:rsidR="00E77400">
                <w:rPr>
                  <w:noProof/>
                  <w:color w:val="000000"/>
                  <w:lang w:val="en-US"/>
                </w:rPr>
                <w:t>21,</w:t>
              </w:r>
            </w:ins>
            <w:ins w:id="363" w:author="Clay Cressler" w:date="2016-07-15T15:13:00Z">
              <w:r w:rsidR="0056682D">
                <w:rPr>
                  <w:noProof/>
                  <w:color w:val="000000"/>
                  <w:lang w:val="en-US"/>
                </w:rPr>
                <w:t>3</w:t>
              </w:r>
              <w:r w:rsidR="00387F1F">
                <w:rPr>
                  <w:noProof/>
                  <w:color w:val="000000"/>
                  <w:lang w:val="en-US"/>
                </w:rPr>
                <w:t>8</w:t>
              </w:r>
            </w:ins>
            <w:r w:rsidR="00C61DD8" w:rsidRPr="00C61DD8">
              <w:rPr>
                <w:noProof/>
                <w:color w:val="000000"/>
                <w:lang w:val="en-US"/>
              </w:rPr>
              <w:t>]</w:t>
            </w:r>
            <w:r w:rsidR="001E742B">
              <w:rPr>
                <w:color w:val="000000"/>
                <w:lang w:val="en-US"/>
              </w:rPr>
              <w:fldChar w:fldCharType="end"/>
            </w:r>
            <w:ins w:id="364" w:author="Clay Cressler" w:date="2016-07-15T15:13:00Z">
              <w:r w:rsidR="0056682D">
                <w:rPr>
                  <w:color w:val="000000"/>
                  <w:lang w:val="en-US"/>
                </w:rPr>
                <w:t>.</w:t>
              </w:r>
            </w:ins>
          </w:p>
          <w:p w14:paraId="2A853EC4" w14:textId="77777777" w:rsidR="006B1F7A" w:rsidRPr="006473CD" w:rsidRDefault="00E77400" w:rsidP="00D47BDB">
            <w:pPr>
              <w:rPr>
                <w:color w:val="000000"/>
              </w:rPr>
            </w:pPr>
            <w:ins w:id="365" w:author="Clay Cressler" w:date="2016-07-15T15:58:00Z">
              <w:r>
                <w:rPr>
                  <w:color w:val="000000"/>
                  <w:lang w:val="en-US"/>
                </w:rPr>
                <w:t xml:space="preserve">Variance in phylogenetic </w:t>
              </w:r>
            </w:ins>
            <w:ins w:id="366" w:author="Clay Cressler" w:date="2016-07-15T15:59:00Z">
              <w:r>
                <w:rPr>
                  <w:color w:val="000000"/>
                  <w:lang w:val="en-US"/>
                </w:rPr>
                <w:t>diversity of host species infected by fleas is negatively correlated with mean host body size</w:t>
              </w:r>
            </w:ins>
            <w:del w:id="367" w:author="Clay Cressler" w:date="2016-07-15T15:43:00Z">
              <w:r w:rsidR="006B1F7A" w:rsidDel="00387F1F">
                <w:rPr>
                  <w:color w:val="000000"/>
                  <w:lang w:val="en-US"/>
                </w:rPr>
                <w:delText>Guegan 1992 found strong association between host body size and parasite richness in tropical freshwater fish</w:delText>
              </w:r>
            </w:del>
            <w:ins w:id="368" w:author="Clay Cressler" w:date="2016-07-15T15:59:00Z">
              <w:r>
                <w:rPr>
                  <w:color w:val="000000"/>
                  <w:lang w:val="en-US"/>
                </w:rPr>
                <w:t xml:space="preserve"> [22].</w:t>
              </w:r>
            </w:ins>
          </w:p>
        </w:tc>
      </w:tr>
    </w:tbl>
    <w:p w14:paraId="3C931078" w14:textId="77777777" w:rsidR="006473CD" w:rsidRPr="006473CD" w:rsidRDefault="006473CD" w:rsidP="006473CD"/>
    <w:p w14:paraId="70EB98FE" w14:textId="77777777" w:rsidR="006473CD" w:rsidRPr="006473CD" w:rsidRDefault="006473CD" w:rsidP="006473CD"/>
    <w:p w14:paraId="19593A78" w14:textId="77777777" w:rsidR="006473CD" w:rsidRPr="006473CD" w:rsidRDefault="006473CD" w:rsidP="006473CD">
      <w:pPr>
        <w:spacing w:line="276" w:lineRule="auto"/>
        <w:jc w:val="both"/>
      </w:pPr>
      <w:r w:rsidRPr="006473CD">
        <w:rPr>
          <w:b/>
        </w:rPr>
        <w:br w:type="page"/>
      </w:r>
    </w:p>
    <w:p w14:paraId="0F24BA2E" w14:textId="77777777" w:rsidR="006473CD" w:rsidRPr="003C6B03" w:rsidRDefault="006473CD" w:rsidP="00EE0AED">
      <w:pPr>
        <w:spacing w:line="276" w:lineRule="auto"/>
        <w:rPr>
          <w:b/>
        </w:rPr>
      </w:pPr>
      <w:r w:rsidRPr="003C6B03">
        <w:rPr>
          <w:b/>
        </w:rPr>
        <w:lastRenderedPageBreak/>
        <w:t>Model Derivation and Predictions</w:t>
      </w:r>
      <w:r w:rsidR="007006D0" w:rsidRPr="003C6B03">
        <w:rPr>
          <w:b/>
          <w:i/>
        </w:rPr>
        <w:t xml:space="preserve">: </w:t>
      </w:r>
    </w:p>
    <w:p w14:paraId="0F072D1D" w14:textId="77777777" w:rsidR="006473CD" w:rsidRDefault="006473CD" w:rsidP="006473CD"/>
    <w:p w14:paraId="215A6011" w14:textId="77777777" w:rsidR="006473CD" w:rsidRPr="006473CD" w:rsidRDefault="006473CD" w:rsidP="006473CD">
      <w:pPr>
        <w:rPr>
          <w:b/>
          <w:i/>
        </w:rPr>
      </w:pPr>
      <w:r w:rsidRPr="006473CD">
        <w:t xml:space="preserve">We begin by defining a simple host-parasite system with two hosts and two environmentally transmitted parasites, since transmission is through the environment for </w:t>
      </w:r>
      <w:proofErr w:type="spellStart"/>
      <w:r w:rsidRPr="006473CD">
        <w:t>macroparasites</w:t>
      </w:r>
      <w:proofErr w:type="spellEnd"/>
      <w:r w:rsidRPr="006473CD">
        <w:t xml:space="preserve"> of fish</w:t>
      </w:r>
      <w:r w:rsidR="001401A9">
        <w:t xml:space="preserve">. For ease of presentation, the model assumes a parasite with a direct life cycle; Appendix A shows a similar analysis for a </w:t>
      </w:r>
      <w:proofErr w:type="spellStart"/>
      <w:r w:rsidR="001401A9">
        <w:t>trophically</w:t>
      </w:r>
      <w:proofErr w:type="spellEnd"/>
      <w:r w:rsidR="001401A9">
        <w:t xml:space="preserve"> transmitted parasite. </w:t>
      </w:r>
      <w:r w:rsidR="001401A9">
        <w:rPr>
          <w:rStyle w:val="CommentReference"/>
        </w:rPr>
        <w:commentReference w:id="369"/>
      </w:r>
      <w:commentRangeStart w:id="370"/>
      <w:r w:rsidRPr="006473CD">
        <w:t>The</w:t>
      </w:r>
      <w:commentRangeEnd w:id="370"/>
      <w:r w:rsidR="00322E3D">
        <w:rPr>
          <w:rStyle w:val="CommentReference"/>
        </w:rPr>
        <w:commentReference w:id="370"/>
      </w:r>
      <w:r w:rsidRPr="006473CD">
        <w:t xml:space="preserve"> first parasite is a specialist, infecting only the first (primary) host. The second parasite in a generalist, infecting both the primary host and the secondary host. </w:t>
      </w:r>
      <w:ins w:id="371" w:author="Clay Cressler" w:date="2016-07-15T12:04:00Z">
        <w:r w:rsidR="00E134DF">
          <w:t>In Appendix A, we also consider case</w:t>
        </w:r>
      </w:ins>
      <w:ins w:id="372" w:author="Clay Cressler" w:date="2016-07-18T10:29:00Z">
        <w:r w:rsidR="00B03396">
          <w:t>s</w:t>
        </w:r>
      </w:ins>
      <w:ins w:id="373" w:author="Clay Cressler" w:date="2016-07-15T12:04:00Z">
        <w:r w:rsidR="00E134DF">
          <w:t xml:space="preserve"> where there are </w:t>
        </w:r>
      </w:ins>
      <w:ins w:id="374" w:author="Clay Cressler" w:date="2016-07-18T10:29:00Z">
        <w:r w:rsidR="00B03396">
          <w:t xml:space="preserve">three parasites: </w:t>
        </w:r>
      </w:ins>
      <w:ins w:id="375" w:author="Clay Cressler" w:date="2016-07-15T12:04:00Z">
        <w:r w:rsidR="00E134DF">
          <w:t>two</w:t>
        </w:r>
      </w:ins>
      <w:ins w:id="376" w:author="Clay Cressler" w:date="2016-07-18T10:29:00Z">
        <w:r w:rsidR="00B03396">
          <w:t xml:space="preserve"> parasites that are specialized on the primary and secondary hosts</w:t>
        </w:r>
      </w:ins>
      <w:ins w:id="377" w:author="Clay Cressler" w:date="2016-07-18T10:30:00Z">
        <w:r w:rsidR="00B03396">
          <w:t xml:space="preserve"> </w:t>
        </w:r>
      </w:ins>
      <w:ins w:id="378" w:author="Clay Cressler" w:date="2016-07-15T12:04:00Z">
        <w:r w:rsidR="00E134DF">
          <w:t xml:space="preserve">and a generalist parasite. </w:t>
        </w:r>
      </w:ins>
      <w:r w:rsidRPr="006473CD">
        <w:t xml:space="preserve">We follow the dynamics of susceptible primary and secondary hosts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oMath>
      <w:r w:rsidRPr="006473CD">
        <w:t xml:space="preserve">, primary hosts infected by the specialist parasite </w:t>
      </w:r>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s</m:t>
            </m:r>
          </m:sub>
        </m:sSub>
        <m:r>
          <w:rPr>
            <w:rFonts w:ascii="Cambria Math" w:hAnsi="Cambria Math"/>
          </w:rPr>
          <m:t>)</m:t>
        </m:r>
      </m:oMath>
      <w:r w:rsidRPr="006473CD">
        <w:t xml:space="preserve">, primary and secondary hosts infected by the generalist parasite </w:t>
      </w:r>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g</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g</m:t>
            </m:r>
          </m:sub>
        </m:sSub>
        <m:r>
          <w:rPr>
            <w:rFonts w:ascii="Cambria Math" w:hAnsi="Cambria Math"/>
          </w:rPr>
          <m:t>)</m:t>
        </m:r>
      </m:oMath>
      <w:r w:rsidRPr="006473CD">
        <w:t xml:space="preserve">, and specialist and generalist parasites in the environment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 xml:space="preserve"> </m:t>
        </m:r>
        <m:r>
          <m:rPr>
            <m:sty m:val="p"/>
          </m:rPr>
          <w:rPr>
            <w:rFonts w:ascii="Cambria Math" w:hAnsi="Cambria Math"/>
          </w:rPr>
          <m:t xml:space="preserve">and </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g</m:t>
            </m:r>
          </m:sub>
        </m:sSub>
        <m:r>
          <w:rPr>
            <w:rFonts w:ascii="Cambria Math" w:hAnsi="Cambria Math"/>
          </w:rPr>
          <m:t>)</m:t>
        </m:r>
      </m:oMath>
      <w:r w:rsidRPr="006473CD">
        <w:t>. The dynamics of the system can be described by the following system of equations:</w:t>
      </w:r>
    </w:p>
    <w:p w14:paraId="23243E4D" w14:textId="77777777" w:rsidR="006473CD" w:rsidRPr="006473CD" w:rsidRDefault="006473CD" w:rsidP="006473CD">
      <w:pPr>
        <w:pStyle w:val="Normal1"/>
        <w:rPr>
          <w:rFonts w:ascii="Times New Roman" w:hAnsi="Times New Roman" w:cs="Times New Roman"/>
        </w:rPr>
      </w:pPr>
    </w:p>
    <w:p w14:paraId="4076C672" w14:textId="77777777" w:rsidR="006473CD" w:rsidRPr="00475689" w:rsidRDefault="00D57325" w:rsidP="006473CD">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1</m:t>
                  </m:r>
                </m:sub>
              </m:sSub>
            </m:num>
            <m:den>
              <m:r>
                <w:rPr>
                  <w:rFonts w:ascii="Cambria Math" w:hAnsi="Cambria Math"/>
                </w:rPr>
                <m:t>dt</m:t>
              </m:r>
            </m:den>
          </m:f>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s</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g</m:t>
                  </m:r>
                </m:sub>
              </m:sSub>
            </m:e>
          </m:d>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s</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g</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e>
          </m:d>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g</m:t>
                  </m:r>
                </m:sub>
              </m:sSub>
            </m:e>
          </m:d>
        </m:oMath>
      </m:oMathPara>
    </w:p>
    <w:p w14:paraId="27A7DF47" w14:textId="77777777" w:rsidR="006473CD" w:rsidRPr="006473CD" w:rsidRDefault="006473CD" w:rsidP="006473CD"/>
    <w:p w14:paraId="6E2D74CA" w14:textId="77777777" w:rsidR="006473CD" w:rsidRPr="00475689" w:rsidRDefault="00D57325" w:rsidP="006473CD">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2</m:t>
                  </m:r>
                </m:sub>
              </m:sSub>
            </m:num>
            <m:den>
              <m:r>
                <w:rPr>
                  <w:rFonts w:ascii="Cambria Math" w:hAnsi="Cambria Math"/>
                </w:rPr>
                <m:t>dt</m:t>
              </m:r>
            </m:den>
          </m:f>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g</m:t>
                  </m:r>
                </m:sub>
              </m:sSub>
            </m:e>
          </m:d>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g</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g</m:t>
              </m:r>
            </m:sub>
          </m:sSub>
        </m:oMath>
      </m:oMathPara>
    </w:p>
    <w:p w14:paraId="60E66CF5" w14:textId="77777777" w:rsidR="006473CD" w:rsidRPr="006473CD" w:rsidRDefault="006473CD" w:rsidP="006473CD"/>
    <w:p w14:paraId="02EECB59" w14:textId="77777777" w:rsidR="006473CD" w:rsidRPr="00475689" w:rsidRDefault="00D57325" w:rsidP="006473CD">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1s</m:t>
                  </m:r>
                </m:sub>
              </m:sSub>
            </m:num>
            <m:den>
              <m:r>
                <w:rPr>
                  <w:rFonts w:ascii="Cambria Math" w:hAnsi="Cambria Math"/>
                </w:rPr>
                <m:t>dt</m:t>
              </m:r>
            </m:den>
          </m:f>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1s</m:t>
              </m:r>
            </m:sub>
          </m:sSub>
        </m:oMath>
      </m:oMathPara>
    </w:p>
    <w:p w14:paraId="1DFBCEBB" w14:textId="77777777" w:rsidR="006473CD" w:rsidRPr="006473CD" w:rsidRDefault="006473CD" w:rsidP="006473CD"/>
    <w:p w14:paraId="603694A8" w14:textId="77777777" w:rsidR="006473CD" w:rsidRPr="00475689" w:rsidRDefault="00D57325" w:rsidP="006473CD">
      <w:pPr>
        <w:jc w:val="both"/>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1g</m:t>
                  </m:r>
                </m:sub>
              </m:sSub>
            </m:num>
            <m:den>
              <m:r>
                <w:rPr>
                  <w:rFonts w:ascii="Cambria Math" w:hAnsi="Cambria Math"/>
                </w:rPr>
                <m:t>dt</m:t>
              </m:r>
            </m:den>
          </m:f>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1g</m:t>
              </m:r>
            </m:sub>
          </m:sSub>
        </m:oMath>
      </m:oMathPara>
    </w:p>
    <w:p w14:paraId="28F1CEC5" w14:textId="77777777" w:rsidR="006473CD" w:rsidRPr="006473CD" w:rsidRDefault="006473CD" w:rsidP="006473CD">
      <w:pPr>
        <w:jc w:val="both"/>
      </w:pPr>
    </w:p>
    <w:p w14:paraId="5F9617F5" w14:textId="77777777" w:rsidR="006473CD" w:rsidRPr="00475689" w:rsidRDefault="00D57325" w:rsidP="006473CD">
      <w:pPr>
        <w:jc w:val="both"/>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2g</m:t>
                  </m:r>
                </m:sub>
              </m:sSub>
            </m:num>
            <m:den>
              <m:r>
                <w:rPr>
                  <w:rFonts w:ascii="Cambria Math" w:hAnsi="Cambria Math"/>
                </w:rPr>
                <m:t>dt</m:t>
              </m:r>
            </m:den>
          </m:f>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2g</m:t>
              </m:r>
            </m:sub>
          </m:sSub>
        </m:oMath>
      </m:oMathPara>
    </w:p>
    <w:p w14:paraId="1C21FB48" w14:textId="77777777" w:rsidR="006473CD" w:rsidRPr="006473CD" w:rsidRDefault="006473CD" w:rsidP="006473CD">
      <w:pPr>
        <w:jc w:val="both"/>
      </w:pPr>
    </w:p>
    <w:p w14:paraId="5EB1B47F" w14:textId="77777777" w:rsidR="006473CD" w:rsidRPr="00475689" w:rsidRDefault="00D57325" w:rsidP="006473CD">
      <w:pPr>
        <w:jc w:val="both"/>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s</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1s</m:t>
              </m:r>
            </m:sub>
          </m:sSub>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s</m:t>
              </m:r>
            </m:sub>
          </m:sSub>
        </m:oMath>
      </m:oMathPara>
    </w:p>
    <w:p w14:paraId="626666F1" w14:textId="77777777" w:rsidR="006473CD" w:rsidRPr="006473CD" w:rsidRDefault="006473CD" w:rsidP="006473CD">
      <w:pPr>
        <w:jc w:val="both"/>
      </w:pPr>
    </w:p>
    <w:p w14:paraId="0D882098" w14:textId="77777777" w:rsidR="006473CD" w:rsidRPr="00475689" w:rsidRDefault="00D57325" w:rsidP="006473CD">
      <w:pPr>
        <w:jc w:val="both"/>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g</m:t>
                  </m:r>
                </m:sub>
              </m:sSub>
            </m:num>
            <m:den>
              <m:r>
                <w:rPr>
                  <w:rFonts w:ascii="Cambria Math" w:hAnsi="Cambria Math"/>
                </w:rPr>
                <m:t>dt</m:t>
              </m:r>
            </m:den>
          </m:f>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1g</m:t>
              </m:r>
            </m:sub>
          </m:sSub>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2g</m:t>
              </m:r>
            </m:sub>
          </m:sSub>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g</m:t>
              </m:r>
            </m:sub>
          </m:sSub>
        </m:oMath>
      </m:oMathPara>
    </w:p>
    <w:p w14:paraId="3A57100E" w14:textId="77777777" w:rsidR="003861EA" w:rsidRPr="006473CD" w:rsidRDefault="003861EA" w:rsidP="006473CD">
      <w:pPr>
        <w:jc w:val="both"/>
      </w:pPr>
    </w:p>
    <w:p w14:paraId="390FC2B3" w14:textId="77777777" w:rsidR="006473CD" w:rsidRPr="006473CD" w:rsidRDefault="006473CD" w:rsidP="006473CD">
      <w:pPr>
        <w:jc w:val="both"/>
      </w:pPr>
      <w:r w:rsidRPr="006473CD">
        <w:t xml:space="preserve">In the absence of any infection, the population sizes for primary and secondary hosts will be equal to the host-specific carrying capacities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Pr="006473CD">
        <w:t xml:space="preserve"> and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Pr="006473CD">
        <w:t xml:space="preserve">. Infection </w:t>
      </w:r>
      <w:r w:rsidR="00322E3D">
        <w:t xml:space="preserve">occurs </w:t>
      </w:r>
      <w:r w:rsidRPr="006473CD">
        <w:t xml:space="preserve">by </w:t>
      </w:r>
      <w:r w:rsidR="00E46F3F">
        <w:t>parasites in the environment</w:t>
      </w:r>
      <w:r w:rsidR="00E46F3F" w:rsidRPr="006473CD">
        <w:t xml:space="preserve"> </w:t>
      </w:r>
      <w:r w:rsidRPr="006473CD">
        <w:t xml:space="preserve">contacting </w:t>
      </w:r>
      <w:r w:rsidR="00E46F3F">
        <w:t>hosts</w:t>
      </w:r>
      <w:r w:rsidR="00E46F3F" w:rsidRPr="006473CD">
        <w:t xml:space="preserve"> </w:t>
      </w:r>
      <w:r w:rsidRPr="006473CD">
        <w:t xml:space="preserve">at the </w:t>
      </w:r>
      <w:r w:rsidRPr="006473CD">
        <w:rPr>
          <w:i/>
        </w:rPr>
        <w:t>per capita</w:t>
      </w:r>
      <w:r w:rsidRPr="006473CD">
        <w:t xml:space="preserve"> rate </w:t>
      </w:r>
      <m:oMath>
        <m:r>
          <w:rPr>
            <w:rFonts w:ascii="Cambria Math" w:hAnsi="Cambria Math"/>
          </w:rPr>
          <m:t>β</m:t>
        </m:r>
      </m:oMath>
      <w:r w:rsidRPr="006473CD">
        <w:t>, which is assumed to be equal across both hosts and parasites.</w:t>
      </w:r>
      <w:r w:rsidR="00E46F3F">
        <w:t xml:space="preserve"> Contact results in the removal of parasites from the environment – note that we assume that specialist parasites do not contact the secondary host</w:t>
      </w:r>
      <w:del w:id="379" w:author="Clay Cressler" w:date="2016-07-18T10:31:00Z">
        <w:r w:rsidR="00E46F3F" w:rsidDel="00B03396">
          <w:delText>, implying that contact is parasite-controlled</w:delText>
        </w:r>
      </w:del>
      <w:r w:rsidR="00E46F3F">
        <w:t xml:space="preserve">. </w:t>
      </w:r>
      <w:ins w:id="380" w:author="Clay Cressler" w:date="2016-07-18T10:30:00Z">
        <w:r w:rsidR="00B03396">
          <w:t>Moreover, both the specialist and generalist parasite only come in contact with susceptible hosts</w:t>
        </w:r>
      </w:ins>
      <w:ins w:id="381" w:author="Clay Cressler" w:date="2016-07-18T10:31:00Z">
        <w:r w:rsidR="00B03396">
          <w:t>. Both of these assumptions suggest that the parasite controls the contact process. In Appendix A, we consider cases where we relax these assumptions.</w:t>
        </w:r>
      </w:ins>
      <w:ins w:id="382" w:author="Clay Cressler" w:date="2016-07-18T10:30:00Z">
        <w:r w:rsidR="00B03396">
          <w:t xml:space="preserve"> </w:t>
        </w:r>
      </w:ins>
      <w:r w:rsidRPr="006473CD">
        <w:t xml:space="preserve"> Infected primary and secondary hosts die at the host-specific rates </w:t>
      </w:r>
      <m:oMath>
        <m:sSub>
          <m:sSubPr>
            <m:ctrlPr>
              <w:rPr>
                <w:rFonts w:ascii="Cambria Math" w:hAnsi="Cambria Math"/>
                <w:i/>
              </w:rPr>
            </m:ctrlPr>
          </m:sSubPr>
          <m:e>
            <m:r>
              <w:rPr>
                <w:rFonts w:ascii="Cambria Math" w:hAnsi="Cambria Math"/>
              </w:rPr>
              <m:t>μ</m:t>
            </m:r>
          </m:e>
          <m:sub>
            <m:r>
              <w:rPr>
                <w:rFonts w:ascii="Cambria Math" w:hAnsi="Cambria Math"/>
              </w:rPr>
              <m:t>1</m:t>
            </m:r>
          </m:sub>
        </m:sSub>
      </m:oMath>
      <w:r w:rsidRPr="006473CD">
        <w:t xml:space="preserve"> and </w:t>
      </w:r>
      <m:oMath>
        <m:sSub>
          <m:sSubPr>
            <m:ctrlPr>
              <w:rPr>
                <w:rFonts w:ascii="Cambria Math" w:hAnsi="Cambria Math"/>
                <w:i/>
              </w:rPr>
            </m:ctrlPr>
          </m:sSubPr>
          <m:e>
            <m:r>
              <w:rPr>
                <w:rFonts w:ascii="Cambria Math" w:hAnsi="Cambria Math"/>
              </w:rPr>
              <m:t>μ</m:t>
            </m:r>
          </m:e>
          <m:sub>
            <m:r>
              <w:rPr>
                <w:rFonts w:ascii="Cambria Math" w:hAnsi="Cambria Math"/>
              </w:rPr>
              <m:t>2</m:t>
            </m:r>
          </m:sub>
        </m:sSub>
      </m:oMath>
      <w:r w:rsidRPr="006473CD">
        <w:t xml:space="preserve">. Parasites are shed from infected hosts at the host-specific rates </w:t>
      </w:r>
      <m:oMath>
        <m:sSub>
          <m:sSubPr>
            <m:ctrlPr>
              <w:rPr>
                <w:rFonts w:ascii="Cambria Math" w:hAnsi="Cambria Math"/>
                <w:i/>
              </w:rPr>
            </m:ctrlPr>
          </m:sSubPr>
          <m:e>
            <m:r>
              <w:rPr>
                <w:rFonts w:ascii="Cambria Math" w:hAnsi="Cambria Math"/>
              </w:rPr>
              <m:t>λ</m:t>
            </m:r>
          </m:e>
          <m:sub>
            <m:r>
              <w:rPr>
                <w:rFonts w:ascii="Cambria Math" w:hAnsi="Cambria Math"/>
              </w:rPr>
              <m:t>1</m:t>
            </m:r>
          </m:sub>
        </m:sSub>
      </m:oMath>
      <w:r w:rsidRPr="006473CD">
        <w:t xml:space="preserve"> and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rsidRPr="006473CD">
        <w:t xml:space="preserve">. Note that the mortality and shedding rates </w:t>
      </w:r>
      <w:del w:id="383" w:author="Clay Cressler" w:date="2016-07-18T10:32:00Z">
        <w:r w:rsidRPr="006473CD" w:rsidDel="00B03396">
          <w:delText>are assumed to be independent</w:delText>
        </w:r>
      </w:del>
      <w:ins w:id="384" w:author="Clay Cressler" w:date="2016-07-18T10:32:00Z">
        <w:r w:rsidR="00B03396">
          <w:t>do not depend on</w:t>
        </w:r>
      </w:ins>
      <w:r w:rsidRPr="006473CD">
        <w:t xml:space="preserve"> </w:t>
      </w:r>
      <w:del w:id="385" w:author="Clay Cressler" w:date="2016-07-18T10:32:00Z">
        <w:r w:rsidRPr="006473CD" w:rsidDel="00B03396">
          <w:delText>of which parasite strain</w:delText>
        </w:r>
      </w:del>
      <w:ins w:id="386" w:author="Clay Cressler" w:date="2016-07-18T10:32:00Z">
        <w:r w:rsidR="00B03396">
          <w:t>whether</w:t>
        </w:r>
      </w:ins>
      <w:r w:rsidRPr="006473CD">
        <w:t xml:space="preserve"> the </w:t>
      </w:r>
      <w:proofErr w:type="gramStart"/>
      <w:r w:rsidRPr="006473CD">
        <w:t xml:space="preserve">host is infected </w:t>
      </w:r>
      <w:del w:id="387" w:author="Clay Cressler" w:date="2016-07-18T10:32:00Z">
        <w:r w:rsidRPr="006473CD" w:rsidDel="00B03396">
          <w:delText>with</w:delText>
        </w:r>
      </w:del>
      <w:ins w:id="388" w:author="Clay Cressler" w:date="2016-07-18T10:32:00Z">
        <w:r w:rsidR="00B03396">
          <w:t>by the specialist or generalist parasite</w:t>
        </w:r>
      </w:ins>
      <w:proofErr w:type="gramEnd"/>
      <w:r w:rsidRPr="006473CD">
        <w:t xml:space="preserve">. However, we assume that the cost of parasite </w:t>
      </w:r>
      <w:proofErr w:type="spellStart"/>
      <w:r w:rsidRPr="006473CD">
        <w:t>generalism</w:t>
      </w:r>
      <w:proofErr w:type="spellEnd"/>
      <w:r w:rsidRPr="006473CD">
        <w:t xml:space="preserve"> is that shedding rate by generalists is a fraction </w:t>
      </w:r>
      <w:proofErr w:type="gramStart"/>
      <w:r w:rsidRPr="006473CD">
        <w:rPr>
          <w:i/>
        </w:rPr>
        <w:t>a</w:t>
      </w:r>
      <w:r w:rsidRPr="006473CD">
        <w:t xml:space="preserve"> of</w:t>
      </w:r>
      <w:proofErr w:type="gramEnd"/>
      <w:r w:rsidRPr="006473CD">
        <w:t xml:space="preserve"> the shedding rate of specialist parasites.</w:t>
      </w:r>
    </w:p>
    <w:p w14:paraId="2CAD3029" w14:textId="77777777" w:rsidR="006473CD" w:rsidRPr="006473CD" w:rsidRDefault="006473CD" w:rsidP="006473CD"/>
    <w:p w14:paraId="0B1D544A" w14:textId="77777777" w:rsidR="006473CD" w:rsidRPr="006473CD" w:rsidRDefault="006473CD" w:rsidP="006473CD">
      <w:r w:rsidRPr="006473CD">
        <w:t xml:space="preserve">We use evolutionary invasion analysis </w:t>
      </w:r>
      <w:ins w:id="389" w:author="Clay Cressler" w:date="2016-07-18T10:34:00Z">
        <w:r w:rsidR="00B03396">
          <w:t>[</w:t>
        </w:r>
      </w:ins>
      <w:ins w:id="390" w:author="Clay Cressler" w:date="2016-07-18T10:33:00Z">
        <w:r w:rsidR="00B03396">
          <w:fldChar w:fldCharType="begin" w:fldLock="1"/>
        </w:r>
        <w:r w:rsidR="00B03396">
          <w:instrText>ADDIN CSL_CITATION { "citationItems" : [ { "id" : "ITEM-1", "itemData" : { "DOI" : "10.1023/A:1006554906681", "ISSN" : "1573-8477", "abstract" : "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1", "issue" : "1", "issued" : { "date-parts" : [ [ "1998" ] ] }, "page" : "35-57", "title" : "Evolutionarily singular strategies and the adaptive growth and branching of the evolutionary tree", "type" : "article-journal", "volume" : "12" }, "uris" : [ "http://www.mendeley.com/documents/?uuid=88439233-15cf-4f54-85ae-ef47effd41b4" ] } ], "mendeley" : { "formattedCitation" : "[26]", "plainTextFormattedCitation" : "[26]", "previouslyFormattedCitation" : "[26]" }, "properties" : { "noteIndex" : 0 }, "schema" : "https://github.com/citation-style-language/schema/raw/master/csl-citation.json" }</w:instrText>
        </w:r>
        <w:r w:rsidR="00B03396">
          <w:fldChar w:fldCharType="separate"/>
        </w:r>
        <w:r w:rsidR="00B03396">
          <w:rPr>
            <w:noProof/>
          </w:rPr>
          <w:t>30</w:t>
        </w:r>
        <w:r w:rsidR="00B03396" w:rsidRPr="00C61DD8">
          <w:rPr>
            <w:noProof/>
          </w:rPr>
          <w:t>]</w:t>
        </w:r>
        <w:r w:rsidR="00B03396">
          <w:fldChar w:fldCharType="end"/>
        </w:r>
      </w:ins>
      <w:r w:rsidR="00F60BA7">
        <w:t xml:space="preserve"> </w:t>
      </w:r>
      <w:r w:rsidRPr="006473CD">
        <w:t xml:space="preserve">to determine the conditions under which a generalist parasite can invade a system where the specialist parasite is present at equilibrium. Mathematically, this corresponds to investigating the stability of the equilibrium </w:t>
      </w:r>
      <w:ins w:id="391" w:author="Clay Cressler" w:date="2016-07-18T10:34:00Z">
        <w:r w:rsidR="00B03396">
          <w:t xml:space="preserve">point </w:t>
        </w:r>
      </w:ins>
      <w:del w:id="392" w:author="Clay Cressler" w:date="2016-07-18T10:34:00Z">
        <w:r w:rsidRPr="006473CD" w:rsidDel="00B03396">
          <w:delText xml:space="preserve">of the full system where </w:delText>
        </w:r>
      </w:del>
      <m:oMath>
        <m:d>
          <m:dPr>
            <m:ctrlPr>
              <w:rPr>
                <w:rFonts w:ascii="Cambria Math" w:hAnsi="Cambria Math"/>
                <w:i/>
              </w:rPr>
            </m:ctrlPr>
          </m:dPr>
          <m:e>
            <m:acc>
              <m:accPr>
                <m:ctrlPr>
                  <w:ins w:id="393" w:author="Clay Cressler" w:date="2016-07-18T10:34:00Z">
                    <w:rPr>
                      <w:rFonts w:ascii="Cambria Math" w:hAnsi="Cambria Math"/>
                      <w:i/>
                    </w:rPr>
                  </w:ins>
                </m:ctrlPr>
              </m:accPr>
              <m:e>
                <m:sSub>
                  <m:sSubPr>
                    <m:ctrlPr>
                      <w:ins w:id="394" w:author="Clay Cressler" w:date="2016-07-18T10:34:00Z">
                        <w:rPr>
                          <w:rFonts w:ascii="Cambria Math" w:hAnsi="Cambria Math"/>
                          <w:i/>
                        </w:rPr>
                      </w:ins>
                    </m:ctrlPr>
                  </m:sSubPr>
                  <m:e>
                    <w:ins w:id="395" w:author="Clay Cressler" w:date="2016-07-18T10:34:00Z">
                      <m:r>
                        <w:rPr>
                          <w:rFonts w:ascii="Cambria Math" w:hAnsi="Cambria Math"/>
                        </w:rPr>
                        <m:t>S</m:t>
                      </m:r>
                    </w:ins>
                  </m:e>
                  <m:sub>
                    <w:ins w:id="396" w:author="Clay Cressler" w:date="2016-07-18T10:34:00Z">
                      <m:r>
                        <w:rPr>
                          <w:rFonts w:ascii="Cambria Math" w:hAnsi="Cambria Math"/>
                        </w:rPr>
                        <m:t>1</m:t>
                      </m:r>
                    </w:ins>
                  </m:sub>
                </m:sSub>
              </m:e>
            </m:acc>
            <w:ins w:id="397" w:author="Clay Cressler" w:date="2016-07-18T10:34:00Z">
              <m:r>
                <w:rPr>
                  <w:rFonts w:ascii="Cambria Math" w:hAnsi="Cambria Math"/>
                </w:rPr>
                <m:t xml:space="preserve">, </m:t>
              </m:r>
            </w:ins>
            <m:acc>
              <m:accPr>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2</m:t>
                    </m:r>
                  </m:sub>
                </m:sSub>
              </m:e>
            </m:acc>
            <m:r>
              <w:rPr>
                <w:rFonts w:ascii="Cambria Math" w:hAnsi="Cambria Math"/>
              </w:rPr>
              <m:t xml:space="preserve">, </m:t>
            </m:r>
            <m:acc>
              <m:accPr>
                <m:ctrlPr>
                  <w:ins w:id="398" w:author="Clay Cressler" w:date="2016-07-18T10:35:00Z">
                    <w:rPr>
                      <w:rFonts w:ascii="Cambria Math" w:hAnsi="Cambria Math"/>
                      <w:i/>
                    </w:rPr>
                  </w:ins>
                </m:ctrlPr>
              </m:accPr>
              <m:e>
                <m:sSub>
                  <m:sSubPr>
                    <m:ctrlPr>
                      <w:ins w:id="399" w:author="Clay Cressler" w:date="2016-07-18T10:35:00Z">
                        <w:rPr>
                          <w:rFonts w:ascii="Cambria Math" w:hAnsi="Cambria Math"/>
                          <w:i/>
                        </w:rPr>
                      </w:ins>
                    </m:ctrlPr>
                  </m:sSubPr>
                  <m:e>
                    <w:ins w:id="400" w:author="Clay Cressler" w:date="2016-07-18T10:35:00Z">
                      <m:r>
                        <w:rPr>
                          <w:rFonts w:ascii="Cambria Math" w:hAnsi="Cambria Math"/>
                        </w:rPr>
                        <m:t>I</m:t>
                      </m:r>
                    </w:ins>
                  </m:e>
                  <m:sub>
                    <w:ins w:id="401" w:author="Clay Cressler" w:date="2016-07-18T10:35:00Z">
                      <m:r>
                        <w:rPr>
                          <w:rFonts w:ascii="Cambria Math" w:hAnsi="Cambria Math"/>
                        </w:rPr>
                        <m:t>1s</m:t>
                      </m:r>
                    </w:ins>
                  </m:sub>
                </m:sSub>
                <w:ins w:id="402" w:author="Clay Cressler" w:date="2016-07-18T10:35:00Z">
                  <m:r>
                    <w:rPr>
                      <w:rFonts w:ascii="Cambria Math" w:hAnsi="Cambria Math"/>
                    </w:rPr>
                    <m:t xml:space="preserve"> </m:t>
                  </m:r>
                </w:ins>
              </m:e>
            </m:acc>
            <w:ins w:id="403" w:author="Clay Cressler" w:date="2016-07-18T10:37:00Z">
              <m:r>
                <w:rPr>
                  <w:rFonts w:ascii="Cambria Math" w:hAnsi="Cambria Math"/>
                </w:rPr>
                <m:t>,</m:t>
              </m:r>
            </w:ins>
            <m:acc>
              <m:accPr>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1g</m:t>
                    </m:r>
                  </m:sub>
                </m:sSub>
                <w:del w:id="404" w:author="Clay Cressler" w:date="2016-07-18T10:37:00Z">
                  <m:r>
                    <w:rPr>
                      <w:rFonts w:ascii="Cambria Math" w:hAnsi="Cambria Math"/>
                    </w:rPr>
                    <m:t xml:space="preserve">, </m:t>
                  </m:r>
                </w:del>
              </m:e>
            </m:acc>
            <w:ins w:id="405" w:author="Clay Cressler" w:date="2016-07-18T10:37:00Z">
              <m:r>
                <w:rPr>
                  <w:rFonts w:ascii="Cambria Math" w:hAnsi="Cambria Math"/>
                </w:rPr>
                <m:t>,</m:t>
              </m:r>
            </w:ins>
            <m:acc>
              <m:accPr>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2g</m:t>
                    </m:r>
                  </m:sub>
                </m:sSub>
              </m:e>
            </m:acc>
            <m:r>
              <w:rPr>
                <w:rFonts w:ascii="Cambria Math" w:hAnsi="Cambria Math"/>
              </w:rPr>
              <m:t xml:space="preserve">, </m:t>
            </m:r>
            <m:acc>
              <m:accPr>
                <m:ctrlPr>
                  <w:ins w:id="406" w:author="Clay Cressler" w:date="2016-07-18T10:35:00Z">
                    <w:rPr>
                      <w:rFonts w:ascii="Cambria Math" w:hAnsi="Cambria Math"/>
                      <w:i/>
                    </w:rPr>
                  </w:ins>
                </m:ctrlPr>
              </m:accPr>
              <m:e>
                <m:sSub>
                  <m:sSubPr>
                    <m:ctrlPr>
                      <w:ins w:id="407" w:author="Clay Cressler" w:date="2016-07-18T10:35:00Z">
                        <w:rPr>
                          <w:rFonts w:ascii="Cambria Math" w:hAnsi="Cambria Math"/>
                          <w:i/>
                        </w:rPr>
                      </w:ins>
                    </m:ctrlPr>
                  </m:sSubPr>
                  <m:e>
                    <w:ins w:id="408" w:author="Clay Cressler" w:date="2016-07-18T10:35:00Z">
                      <m:r>
                        <w:rPr>
                          <w:rFonts w:ascii="Cambria Math" w:hAnsi="Cambria Math"/>
                        </w:rPr>
                        <m:t>P</m:t>
                      </m:r>
                    </w:ins>
                  </m:e>
                  <m:sub>
                    <w:ins w:id="409" w:author="Clay Cressler" w:date="2016-07-18T10:35:00Z">
                      <m:r>
                        <w:rPr>
                          <w:rFonts w:ascii="Cambria Math" w:hAnsi="Cambria Math"/>
                        </w:rPr>
                        <m:t>s</m:t>
                      </m:r>
                    </w:ins>
                  </m:sub>
                </m:sSub>
              </m:e>
            </m:acc>
            <w:ins w:id="410" w:author="Clay Cressler" w:date="2016-07-18T10:35:00Z">
              <m:r>
                <w:rPr>
                  <w:rFonts w:ascii="Cambria Math" w:hAnsi="Cambria Math"/>
                </w:rPr>
                <m:t>,</m:t>
              </m:r>
            </w:ins>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m:t>
                    </m:r>
                  </m:sub>
                </m:sSub>
              </m:e>
            </m:acc>
          </m:e>
        </m:d>
        <m:r>
          <w:rPr>
            <w:rFonts w:ascii="Cambria Math" w:hAnsi="Cambria Math"/>
          </w:rPr>
          <m:t>=</m:t>
        </m:r>
        <m:r>
          <w:rPr>
            <w:rFonts w:ascii="Cambria Math" w:hAnsi="Cambria Math"/>
          </w:rPr>
          <w:lastRenderedPageBreak/>
          <m:t>(</m:t>
        </m:r>
        <m:acc>
          <m:accPr>
            <m:ctrlPr>
              <w:ins w:id="411" w:author="Clay Cressler" w:date="2016-07-18T10:36:00Z">
                <w:rPr>
                  <w:rFonts w:ascii="Cambria Math" w:hAnsi="Cambria Math"/>
                  <w:i/>
                </w:rPr>
              </w:ins>
            </m:ctrlPr>
          </m:accPr>
          <m:e>
            <m:sSub>
              <m:sSubPr>
                <m:ctrlPr>
                  <w:ins w:id="412" w:author="Clay Cressler" w:date="2016-07-18T10:36:00Z">
                    <w:rPr>
                      <w:rFonts w:ascii="Cambria Math" w:hAnsi="Cambria Math"/>
                      <w:i/>
                    </w:rPr>
                  </w:ins>
                </m:ctrlPr>
              </m:sSubPr>
              <m:e>
                <w:ins w:id="413" w:author="Clay Cressler" w:date="2016-07-18T10:36:00Z">
                  <m:r>
                    <w:rPr>
                      <w:rFonts w:ascii="Cambria Math" w:hAnsi="Cambria Math"/>
                    </w:rPr>
                    <m:t>S</m:t>
                  </m:r>
                </w:ins>
              </m:e>
              <m:sub>
                <w:ins w:id="414" w:author="Clay Cressler" w:date="2016-07-18T10:36:00Z">
                  <m:r>
                    <w:rPr>
                      <w:rFonts w:ascii="Cambria Math" w:hAnsi="Cambria Math"/>
                    </w:rPr>
                    <m:t>1</m:t>
                  </m:r>
                </w:ins>
              </m:sub>
            </m:sSub>
          </m:e>
        </m:acc>
        <w:ins w:id="415" w:author="Clay Cressler" w:date="2016-07-18T10:36:00Z">
          <m:r>
            <w:rPr>
              <w:rFonts w:ascii="Cambria Math" w:hAnsi="Cambria Math"/>
            </w:rPr>
            <m:t>,</m:t>
          </m:r>
        </w:ins>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acc>
          <m:accPr>
            <m:ctrlPr>
              <w:ins w:id="416" w:author="Clay Cressler" w:date="2016-07-18T10:36:00Z">
                <w:rPr>
                  <w:rFonts w:ascii="Cambria Math" w:hAnsi="Cambria Math"/>
                  <w:i/>
                </w:rPr>
              </w:ins>
            </m:ctrlPr>
          </m:accPr>
          <m:e>
            <m:sSub>
              <m:sSubPr>
                <m:ctrlPr>
                  <w:ins w:id="417" w:author="Clay Cressler" w:date="2016-07-18T10:36:00Z">
                    <w:rPr>
                      <w:rFonts w:ascii="Cambria Math" w:hAnsi="Cambria Math"/>
                      <w:i/>
                    </w:rPr>
                  </w:ins>
                </m:ctrlPr>
              </m:sSubPr>
              <m:e>
                <w:ins w:id="418" w:author="Clay Cressler" w:date="2016-07-18T10:36:00Z">
                  <m:r>
                    <w:rPr>
                      <w:rFonts w:ascii="Cambria Math" w:hAnsi="Cambria Math"/>
                    </w:rPr>
                    <m:t>I</m:t>
                  </m:r>
                </w:ins>
              </m:e>
              <m:sub>
                <w:ins w:id="419" w:author="Clay Cressler" w:date="2016-07-18T10:36:00Z">
                  <m:r>
                    <w:rPr>
                      <w:rFonts w:ascii="Cambria Math" w:hAnsi="Cambria Math"/>
                    </w:rPr>
                    <m:t>1s</m:t>
                  </m:r>
                </w:ins>
              </m:sub>
            </m:sSub>
          </m:e>
        </m:acc>
        <w:ins w:id="420" w:author="Clay Cressler" w:date="2016-07-18T10:36:00Z">
          <m:r>
            <w:rPr>
              <w:rFonts w:ascii="Cambria Math" w:hAnsi="Cambria Math"/>
            </w:rPr>
            <m:t>,</m:t>
          </m:r>
        </w:ins>
        <m:r>
          <w:rPr>
            <w:rFonts w:ascii="Cambria Math" w:hAnsi="Cambria Math"/>
          </w:rPr>
          <m:t xml:space="preserve"> 0, 0, </m:t>
        </m:r>
        <m:acc>
          <m:accPr>
            <m:ctrlPr>
              <w:ins w:id="421" w:author="Clay Cressler" w:date="2016-07-18T10:37:00Z">
                <w:rPr>
                  <w:rFonts w:ascii="Cambria Math" w:hAnsi="Cambria Math"/>
                  <w:i/>
                </w:rPr>
              </w:ins>
            </m:ctrlPr>
          </m:accPr>
          <m:e>
            <m:sSub>
              <m:sSubPr>
                <m:ctrlPr>
                  <w:ins w:id="422" w:author="Clay Cressler" w:date="2016-07-18T10:37:00Z">
                    <w:rPr>
                      <w:rFonts w:ascii="Cambria Math" w:hAnsi="Cambria Math"/>
                      <w:i/>
                    </w:rPr>
                  </w:ins>
                </m:ctrlPr>
              </m:sSubPr>
              <m:e>
                <w:ins w:id="423" w:author="Clay Cressler" w:date="2016-07-18T10:37:00Z">
                  <m:r>
                    <w:rPr>
                      <w:rFonts w:ascii="Cambria Math" w:hAnsi="Cambria Math"/>
                    </w:rPr>
                    <m:t>P</m:t>
                  </m:r>
                </w:ins>
              </m:e>
              <m:sub>
                <w:ins w:id="424" w:author="Clay Cressler" w:date="2016-07-18T10:37:00Z">
                  <m:r>
                    <w:rPr>
                      <w:rFonts w:ascii="Cambria Math" w:hAnsi="Cambria Math"/>
                    </w:rPr>
                    <m:t>s</m:t>
                  </m:r>
                </w:ins>
              </m:sub>
            </m:sSub>
          </m:e>
        </m:acc>
        <w:proofErr w:type="gramStart"/>
        <w:ins w:id="425" w:author="Clay Cressler" w:date="2016-07-18T10:37:00Z">
          <m:r>
            <w:rPr>
              <w:rFonts w:ascii="Cambria Math" w:hAnsi="Cambria Math"/>
            </w:rPr>
            <m:t>,</m:t>
          </m:r>
        </w:ins>
        <m:r>
          <w:rPr>
            <w:rFonts w:ascii="Cambria Math" w:hAnsi="Cambria Math"/>
          </w:rPr>
          <m:t>0</m:t>
        </m:r>
        <w:proofErr w:type="gramEnd"/>
        <m:r>
          <w:rPr>
            <w:rFonts w:ascii="Cambria Math" w:hAnsi="Cambria Math"/>
          </w:rPr>
          <m:t>)</m:t>
        </m:r>
      </m:oMath>
      <w:del w:id="426" w:author="Clay Cressler" w:date="2016-07-18T10:38:00Z">
        <w:r w:rsidRPr="006473CD" w:rsidDel="00B03396">
          <w:delText xml:space="preserve"> and where all other state variables are at the equilibrium set by the specialist parasite</w:delText>
        </w:r>
      </w:del>
      <w:ins w:id="427" w:author="Clay Cressler" w:date="2016-07-18T10:38:00Z">
        <w:r w:rsidR="00772A14">
          <w:t xml:space="preserve">, </w:t>
        </w:r>
      </w:ins>
      <w:del w:id="428" w:author="Clay Cressler" w:date="2016-07-18T10:38:00Z">
        <w:r w:rsidRPr="006473CD" w:rsidDel="00772A14">
          <w:delText xml:space="preserve">. </w:delText>
        </w:r>
      </w:del>
      <w:ins w:id="429" w:author="Clay Cressler" w:date="2016-07-18T10:38:00Z">
        <w:r w:rsidR="00772A14">
          <w:t xml:space="preserve">where the ^ denotes equilibrium </w:t>
        </w:r>
      </w:ins>
      <w:ins w:id="430" w:author="Clay Cressler" w:date="2016-07-18T10:40:00Z">
        <w:r w:rsidR="00772A14">
          <w:t xml:space="preserve">values </w:t>
        </w:r>
      </w:ins>
      <w:ins w:id="431" w:author="Clay Cressler" w:date="2016-07-18T10:38:00Z">
        <w:r w:rsidR="00772A14">
          <w:t xml:space="preserve">set by the specialist parasite. </w:t>
        </w:r>
      </w:ins>
      <w:r w:rsidRPr="006473CD">
        <w:t>The Jacobian for that equilibrium is the block</w:t>
      </w:r>
      <w:ins w:id="432" w:author="Clay Cressler" w:date="2016-07-18T10:40:00Z">
        <w:r w:rsidR="00772A14">
          <w:t xml:space="preserve"> </w:t>
        </w:r>
      </w:ins>
      <w:del w:id="433" w:author="Clay Cressler" w:date="2016-07-18T10:40:00Z">
        <w:r w:rsidRPr="006473CD" w:rsidDel="00772A14">
          <w:delText>-</w:delText>
        </w:r>
      </w:del>
      <w:del w:id="434" w:author="Clay Cressler" w:date="2016-07-18T10:39:00Z">
        <w:r w:rsidRPr="006473CD" w:rsidDel="00772A14">
          <w:delText xml:space="preserve">diagonal </w:delText>
        </w:r>
      </w:del>
      <w:ins w:id="435" w:author="Clay Cressler" w:date="2016-07-18T10:39:00Z">
        <w:r w:rsidR="00772A14">
          <w:t>triangular</w:t>
        </w:r>
        <w:r w:rsidR="00772A14" w:rsidRPr="006473CD">
          <w:t xml:space="preserve"> </w:t>
        </w:r>
      </w:ins>
      <w:r w:rsidRPr="006473CD">
        <w:t>matrix,</w:t>
      </w:r>
    </w:p>
    <w:p w14:paraId="7F37419E" w14:textId="77777777" w:rsidR="006473CD" w:rsidRPr="00475689" w:rsidRDefault="00475689" w:rsidP="006473CD">
      <m:oMathPara>
        <m:oMath>
          <m:r>
            <m:rPr>
              <m:sty m:val="b"/>
            </m:rPr>
            <w:rPr>
              <w:rFonts w:ascii="Cambria Math" w:hAnsi="Cambria Math"/>
            </w:rPr>
            <m:t>J</m:t>
          </m:r>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b/>
                          </w:rPr>
                        </m:ctrlPr>
                      </m:sSubPr>
                      <m:e>
                        <m:r>
                          <m:rPr>
                            <m:sty m:val="b"/>
                          </m:rPr>
                          <w:rPr>
                            <w:rFonts w:ascii="Cambria Math" w:hAnsi="Cambria Math"/>
                          </w:rPr>
                          <m:t>J</m:t>
                        </m:r>
                      </m:e>
                      <m:sub>
                        <m:r>
                          <m:rPr>
                            <m:sty m:val="b"/>
                          </m:rPr>
                          <w:rPr>
                            <w:rFonts w:ascii="Cambria Math" w:hAnsi="Cambria Math"/>
                          </w:rPr>
                          <m:t>spc</m:t>
                        </m:r>
                      </m:sub>
                    </m:sSub>
                  </m:e>
                  <m:e>
                    <m:r>
                      <m:rPr>
                        <m:sty m:val="b"/>
                      </m:rPr>
                      <w:rPr>
                        <w:rFonts w:ascii="Cambria Math" w:hAnsi="Cambria Math"/>
                      </w:rPr>
                      <m:t>M</m:t>
                    </m:r>
                  </m:e>
                </m:mr>
                <m:mr>
                  <m:e>
                    <m:r>
                      <m:rPr>
                        <m:sty m:val="bi"/>
                      </m:rPr>
                      <w:rPr>
                        <w:rFonts w:ascii="Cambria Math" w:hAnsi="Cambria Math"/>
                      </w:rPr>
                      <m:t>0</m:t>
                    </m:r>
                  </m:e>
                  <m:e>
                    <m:sSub>
                      <m:sSubPr>
                        <m:ctrlPr>
                          <w:rPr>
                            <w:rFonts w:ascii="Cambria Math" w:hAnsi="Cambria Math"/>
                            <w:b/>
                          </w:rPr>
                        </m:ctrlPr>
                      </m:sSubPr>
                      <m:e>
                        <m:r>
                          <m:rPr>
                            <m:sty m:val="b"/>
                          </m:rPr>
                          <w:rPr>
                            <w:rFonts w:ascii="Cambria Math" w:hAnsi="Cambria Math"/>
                          </w:rPr>
                          <m:t>J</m:t>
                        </m:r>
                      </m:e>
                      <m:sub>
                        <m:r>
                          <m:rPr>
                            <m:sty m:val="b"/>
                          </m:rPr>
                          <w:rPr>
                            <w:rFonts w:ascii="Cambria Math" w:hAnsi="Cambria Math"/>
                          </w:rPr>
                          <m:t>gen</m:t>
                        </m:r>
                      </m:sub>
                    </m:sSub>
                  </m:e>
                </m:mr>
              </m:m>
            </m:e>
          </m:d>
          <m:r>
            <w:rPr>
              <w:rFonts w:ascii="Cambria Math" w:hAnsi="Cambria Math"/>
            </w:rPr>
            <m:t>.</m:t>
          </m:r>
        </m:oMath>
      </m:oMathPara>
    </w:p>
    <w:p w14:paraId="05DD4715" w14:textId="77777777" w:rsidR="006473CD" w:rsidRPr="006473CD" w:rsidRDefault="006473CD" w:rsidP="006473CD">
      <w:r w:rsidRPr="006473CD">
        <w:t xml:space="preserve">The stability of this system is </w:t>
      </w:r>
      <w:del w:id="436" w:author="Clay Cressler" w:date="2016-07-18T10:40:00Z">
        <w:r w:rsidRPr="006473CD" w:rsidDel="00772A14">
          <w:delText xml:space="preserve">given </w:delText>
        </w:r>
      </w:del>
      <w:ins w:id="437" w:author="Clay Cressler" w:date="2016-07-18T10:40:00Z">
        <w:r w:rsidR="00772A14">
          <w:t>determined</w:t>
        </w:r>
        <w:r w:rsidR="00772A14" w:rsidRPr="006473CD">
          <w:t xml:space="preserve"> </w:t>
        </w:r>
      </w:ins>
      <w:r w:rsidRPr="006473CD">
        <w:t xml:space="preserve">by the eigenvalues of </w:t>
      </w:r>
      <m:oMath>
        <m:sSub>
          <m:sSubPr>
            <m:ctrlPr>
              <w:rPr>
                <w:rFonts w:ascii="Cambria Math" w:hAnsi="Cambria Math"/>
                <w:b/>
              </w:rPr>
            </m:ctrlPr>
          </m:sSubPr>
          <m:e>
            <m:r>
              <m:rPr>
                <m:sty m:val="b"/>
              </m:rPr>
              <w:rPr>
                <w:rFonts w:ascii="Cambria Math" w:hAnsi="Cambria Math"/>
              </w:rPr>
              <m:t>J</m:t>
            </m:r>
          </m:e>
          <m:sub>
            <m:r>
              <m:rPr>
                <m:sty m:val="b"/>
              </m:rPr>
              <w:rPr>
                <w:rFonts w:ascii="Cambria Math" w:hAnsi="Cambria Math"/>
              </w:rPr>
              <m:t>spc</m:t>
            </m:r>
          </m:sub>
        </m:sSub>
      </m:oMath>
      <w:r w:rsidRPr="006473CD">
        <w:rPr>
          <w:b/>
        </w:rPr>
        <w:t xml:space="preserve"> </w:t>
      </w:r>
      <w:r w:rsidRPr="006473CD">
        <w:t xml:space="preserve">and </w:t>
      </w:r>
      <m:oMath>
        <m:sSub>
          <m:sSubPr>
            <m:ctrlPr>
              <w:rPr>
                <w:rFonts w:ascii="Cambria Math" w:hAnsi="Cambria Math"/>
                <w:b/>
              </w:rPr>
            </m:ctrlPr>
          </m:sSubPr>
          <m:e>
            <m:r>
              <m:rPr>
                <m:sty m:val="b"/>
              </m:rPr>
              <w:rPr>
                <w:rFonts w:ascii="Cambria Math" w:hAnsi="Cambria Math"/>
              </w:rPr>
              <m:t>J</m:t>
            </m:r>
          </m:e>
          <m:sub>
            <m:r>
              <m:rPr>
                <m:sty m:val="b"/>
              </m:rPr>
              <w:rPr>
                <w:rFonts w:ascii="Cambria Math" w:hAnsi="Cambria Math"/>
              </w:rPr>
              <m:t>gen</m:t>
            </m:r>
          </m:sub>
        </m:sSub>
      </m:oMath>
      <w:r w:rsidRPr="006473CD">
        <w:t xml:space="preserve">. Because we have assumed that the specialist-only system reaches a stable equilibrium, all of the eigenvalues of </w:t>
      </w:r>
      <m:oMath>
        <m:sSub>
          <m:sSubPr>
            <m:ctrlPr>
              <w:rPr>
                <w:rFonts w:ascii="Cambria Math" w:hAnsi="Cambria Math"/>
                <w:b/>
              </w:rPr>
            </m:ctrlPr>
          </m:sSubPr>
          <m:e>
            <m:r>
              <m:rPr>
                <m:sty m:val="b"/>
              </m:rPr>
              <w:rPr>
                <w:rFonts w:ascii="Cambria Math" w:hAnsi="Cambria Math"/>
              </w:rPr>
              <m:t>J</m:t>
            </m:r>
          </m:e>
          <m:sub>
            <m:r>
              <m:rPr>
                <m:sty m:val="b"/>
              </m:rPr>
              <w:rPr>
                <w:rFonts w:ascii="Cambria Math" w:hAnsi="Cambria Math"/>
              </w:rPr>
              <m:t>spc</m:t>
            </m:r>
          </m:sub>
        </m:sSub>
      </m:oMath>
      <w:r w:rsidRPr="006473CD">
        <w:rPr>
          <w:b/>
        </w:rPr>
        <w:t xml:space="preserve"> </w:t>
      </w:r>
      <w:r w:rsidRPr="006473CD">
        <w:t xml:space="preserve">have negative real part, so stability is determined entirely by the eigenvalues of </w:t>
      </w:r>
      <m:oMath>
        <m:sSub>
          <m:sSubPr>
            <m:ctrlPr>
              <w:rPr>
                <w:rFonts w:ascii="Cambria Math" w:hAnsi="Cambria Math"/>
                <w:b/>
              </w:rPr>
            </m:ctrlPr>
          </m:sSubPr>
          <m:e>
            <m:r>
              <m:rPr>
                <m:sty m:val="b"/>
              </m:rPr>
              <w:rPr>
                <w:rFonts w:ascii="Cambria Math" w:hAnsi="Cambria Math"/>
              </w:rPr>
              <m:t>J</m:t>
            </m:r>
          </m:e>
          <m:sub>
            <m:r>
              <m:rPr>
                <m:sty m:val="b"/>
              </m:rPr>
              <w:rPr>
                <w:rFonts w:ascii="Cambria Math" w:hAnsi="Cambria Math"/>
              </w:rPr>
              <m:t>gen</m:t>
            </m:r>
          </m:sub>
        </m:sSub>
      </m:oMath>
      <w:r w:rsidRPr="006473CD">
        <w:t xml:space="preserve">. </w:t>
      </w:r>
    </w:p>
    <w:p w14:paraId="14FCADB3" w14:textId="77777777" w:rsidR="006473CD" w:rsidRPr="006473CD" w:rsidRDefault="006473CD" w:rsidP="006473CD"/>
    <w:p w14:paraId="3CA060ED" w14:textId="77777777" w:rsidR="006473CD" w:rsidRPr="006473CD" w:rsidRDefault="006473CD" w:rsidP="00EE0AED">
      <w:pPr>
        <w:spacing w:line="276" w:lineRule="auto"/>
      </w:pPr>
      <w:r w:rsidRPr="006473CD">
        <w:t>Applying the next-generation matrix</w:t>
      </w:r>
      <w:ins w:id="438" w:author="Clay Cressler" w:date="2016-07-18T10:41:00Z">
        <w:r w:rsidR="00772A14">
          <w:t xml:space="preserve"> theorem</w:t>
        </w:r>
      </w:ins>
      <w:r w:rsidR="00F60BA7">
        <w:t xml:space="preserve"> </w:t>
      </w:r>
      <w:r w:rsidR="00F60BA7">
        <w:fldChar w:fldCharType="begin" w:fldLock="1"/>
      </w:r>
      <w:r w:rsidR="0025264C">
        <w:instrText>ADDIN CSL_CITATION { "citationItems" : [ { "id" : "ITEM-1", "itemData" : { "DOI" : "10.1098/rsif.2009.0448", "ISBN" : "1742-5662 (Electronic)\\r1742-5662 (Linking)", "ISSN" : "1742-5689", "PMID" : "19955121", "abstract" : "Evolutionary invasion analysis is a powerful technique for modelling in evolutionary biology. The general approach is to derive an expression for the growth rate of a mutant allele encoding some novel phenotype, and then to use this expression to predict long-term evolutionary outcomes. Mathematically, such 'invasion fitness' expressions are most often derived using standard linear stability analyses from dynamical systems theory. Interestingly, there is a mathematically equivalent approach to such stability analyses that is often employed in mathematical epidemiology, and that is based on so-called 'next-generation' matrices. Although this next-generation matrix approach has sometimes also been used in evolutionary invasion analyses, it is not yet common in this area despite the fact that it can sometimes greatly simplify calculations. The aim of this article is to bring the approach to a wider evolutionary audience in two ways. First, we review the next-generation matrix approach and provide a novel, and easily intuited, interpretation of how this approach relates to more standard techniques. Second, we illustrate next-generation methods in evolutionary invasion analysis through a series of informative examples. Although focusing primarily on evolutionary invasion analysis, we provide several insights that apply to biological modelling in general.", "author" : [ { "dropping-particle" : "", "family" : "Hurford", "given" : "Amy", "non-dropping-particle" : "", "parse-names" : false, "suffix" : "" }, { "dropping-particle" : "", "family" : "Cownden", "given" : "Daniel", "non-dropping-particle" : "", "parse-names" : false, "suffix" : "" }, { "dropping-particle" : "", "family" : "Day", "given" : "Troy", "non-dropping-particle" : "", "parse-names" : false, "suffix" : "" } ], "container-title" : "Journal of the Royal Society, Interface / the Royal Society", "id" : "ITEM-1", "issue" : "45", "issued" : { "date-parts" : [ [ "2010" ] ] }, "page" : "561-571", "title" : "Next-generation tools for evolutionary invasion analyses.", "type" : "article-journal", "volume" : "7" }, "uris" : [ "http://www.mendeley.com/documents/?uuid=0b141aef-6352-4863-8d59-cc858b08cccc" ] } ], "mendeley" : { "formattedCitation" : "[27]", "plainTextFormattedCitation" : "[27]", "previouslyFormattedCitation" : "[27]" }, "properties" : { "noteIndex" : 0 }, "schema" : "https://github.com/citation-style-language/schema/raw/master/csl-citation.json" }</w:instrText>
      </w:r>
      <w:r w:rsidR="00F60BA7">
        <w:fldChar w:fldCharType="separate"/>
      </w:r>
      <w:r w:rsidR="00C61DD8" w:rsidRPr="00C61DD8">
        <w:rPr>
          <w:noProof/>
        </w:rPr>
        <w:t>[</w:t>
      </w:r>
      <w:ins w:id="439" w:author="Clay Cressler" w:date="2016-07-18T10:41:00Z">
        <w:r w:rsidR="00772A14">
          <w:rPr>
            <w:noProof/>
          </w:rPr>
          <w:t>39</w:t>
        </w:r>
      </w:ins>
      <w:del w:id="440" w:author="Clay Cressler" w:date="2016-07-18T10:41:00Z">
        <w:r w:rsidR="00C61DD8" w:rsidRPr="00C61DD8" w:rsidDel="00772A14">
          <w:rPr>
            <w:noProof/>
          </w:rPr>
          <w:delText>27</w:delText>
        </w:r>
      </w:del>
      <w:r w:rsidR="00C61DD8" w:rsidRPr="00C61DD8">
        <w:rPr>
          <w:noProof/>
        </w:rPr>
        <w:t>]</w:t>
      </w:r>
      <w:r w:rsidR="00F60BA7">
        <w:fldChar w:fldCharType="end"/>
      </w:r>
      <w:r w:rsidR="00F60BA7">
        <w:t>,</w:t>
      </w:r>
      <w:r w:rsidRPr="006473CD">
        <w:t xml:space="preserve"> the specialist-only system will be unstable (i.e., </w:t>
      </w:r>
      <w:proofErr w:type="spellStart"/>
      <w:r w:rsidRPr="006473CD">
        <w:t>generalism</w:t>
      </w:r>
      <w:proofErr w:type="spellEnd"/>
      <w:r w:rsidRPr="006473CD">
        <w:t xml:space="preserve"> will evolve) whenever the invasion fitness of the generalist (which we will express a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6473CD">
        <w:t>) satisfies,</w:t>
      </w:r>
    </w:p>
    <w:p w14:paraId="6FB34713" w14:textId="77777777" w:rsidR="006473CD" w:rsidRPr="00475689" w:rsidRDefault="00475689" w:rsidP="00EE0AED">
      <w:pPr>
        <w:spacing w:line="276" w:lineRule="auto"/>
      </w:pPr>
      <m:oMathPara>
        <m:oMathParaPr>
          <m:jc m:val="right"/>
        </m:oMathParaP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num>
            <m:den>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r>
                <w:rPr>
                  <w:rFonts w:ascii="Cambria Math" w:hAnsi="Cambria Math"/>
                </w:rPr>
                <m:t>+γ</m:t>
              </m:r>
            </m:den>
          </m:f>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1</m:t>
                      </m:r>
                    </m:sub>
                  </m:sSub>
                </m:num>
                <m:den>
                  <m:sSub>
                    <m:sSubPr>
                      <m:ctrlPr>
                        <w:rPr>
                          <w:rFonts w:ascii="Cambria Math" w:hAnsi="Cambria Math"/>
                          <w:i/>
                        </w:rPr>
                      </m:ctrlPr>
                    </m:sSubPr>
                    <m:e>
                      <m:r>
                        <w:rPr>
                          <w:rFonts w:ascii="Cambria Math" w:hAnsi="Cambria Math"/>
                        </w:rPr>
                        <m:t>μ</m:t>
                      </m:r>
                    </m:e>
                    <m:sub>
                      <m:r>
                        <w:rPr>
                          <w:rFonts w:ascii="Cambria Math" w:hAnsi="Cambria Math"/>
                        </w:rPr>
                        <m:t>1</m:t>
                      </m:r>
                    </m:sub>
                  </m:sSub>
                </m:den>
              </m:f>
            </m:e>
          </m:d>
          <m:r>
            <w:rPr>
              <w:rFonts w:ascii="Cambria Math" w:hAnsi="Cambria Math"/>
            </w:rPr>
            <m:t>+</m:t>
          </m:r>
          <m:f>
            <m:fPr>
              <m:ctrlPr>
                <w:rPr>
                  <w:rFonts w:ascii="Cambria Math" w:hAnsi="Cambria Math"/>
                  <w:i/>
                </w:rPr>
              </m:ctrlPr>
            </m:fPr>
            <m:num>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num>
            <m:den>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r>
                <w:rPr>
                  <w:rFonts w:ascii="Cambria Math" w:hAnsi="Cambria Math"/>
                </w:rPr>
                <m:t>+γ</m:t>
              </m:r>
            </m:den>
          </m:f>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num>
                <m:den>
                  <m:sSub>
                    <m:sSubPr>
                      <m:ctrlPr>
                        <w:rPr>
                          <w:rFonts w:ascii="Cambria Math" w:hAnsi="Cambria Math"/>
                          <w:i/>
                        </w:rPr>
                      </m:ctrlPr>
                    </m:sSubPr>
                    <m:e>
                      <m:r>
                        <w:rPr>
                          <w:rFonts w:ascii="Cambria Math" w:hAnsi="Cambria Math"/>
                        </w:rPr>
                        <m:t>μ</m:t>
                      </m:r>
                    </m:e>
                    <m:sub>
                      <m:r>
                        <w:rPr>
                          <w:rFonts w:ascii="Cambria Math" w:hAnsi="Cambria Math"/>
                        </w:rPr>
                        <m:t>2</m:t>
                      </m:r>
                    </m:sub>
                  </m:sSub>
                </m:den>
              </m:f>
            </m:e>
          </m:d>
          <m:r>
            <w:rPr>
              <w:rFonts w:ascii="Cambria Math" w:hAnsi="Cambria Math"/>
            </w:rPr>
            <m:t>&gt;1,</m:t>
          </m:r>
          <w:ins w:id="441" w:author="Clay Cressler" w:date="2016-06-20T12:17:00Z">
            <m:r>
              <w:rPr>
                <w:rFonts w:ascii="Cambria Math" w:hAnsi="Cambria Math"/>
              </w:rPr>
              <m:t xml:space="preserve">                          (1)</m:t>
            </m:r>
          </w:ins>
        </m:oMath>
      </m:oMathPara>
    </w:p>
    <w:p w14:paraId="4BBAA215" w14:textId="77777777" w:rsidR="006473CD" w:rsidRPr="006473CD" w:rsidRDefault="006473CD" w:rsidP="00EE0AED">
      <w:pPr>
        <w:spacing w:line="276" w:lineRule="auto"/>
      </w:pPr>
    </w:p>
    <w:p w14:paraId="51E8D4F9" w14:textId="77777777" w:rsidR="006473CD" w:rsidRPr="006473CD" w:rsidRDefault="006473CD" w:rsidP="00EE0AED">
      <w:pPr>
        <w:spacing w:line="276" w:lineRule="auto"/>
      </w:pPr>
      <w:proofErr w:type="gramStart"/>
      <w:r w:rsidRPr="006473CD">
        <w:t>where</w:t>
      </w:r>
      <w:proofErr w:type="gramEnd"/>
      <w:r w:rsidRPr="006473CD">
        <w:t xml:space="preserve"> </w:t>
      </w:r>
      <m:oMath>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r>
          <w:rPr>
            <w:rFonts w:ascii="Cambria Math" w:hAnsi="Cambria Math"/>
          </w:rPr>
          <m:t>=</m:t>
        </m:r>
        <m:f>
          <m:fPr>
            <m:ctrlPr>
              <w:rPr>
                <w:rFonts w:ascii="Cambria Math" w:hAnsi="Cambria Math"/>
                <w:i/>
              </w:rPr>
            </m:ctrlPr>
          </m:fPr>
          <m:num>
            <m:r>
              <w:rPr>
                <w:rFonts w:ascii="Cambria Math" w:hAnsi="Cambria Math"/>
              </w:rPr>
              <m:t>γ</m:t>
            </m:r>
            <m:sSub>
              <m:sSubPr>
                <m:ctrlPr>
                  <w:rPr>
                    <w:rFonts w:ascii="Cambria Math" w:hAnsi="Cambria Math"/>
                    <w:i/>
                  </w:rPr>
                </m:ctrlPr>
              </m:sSubPr>
              <m:e>
                <m:r>
                  <w:rPr>
                    <w:rFonts w:ascii="Cambria Math" w:hAnsi="Cambria Math"/>
                  </w:rPr>
                  <m:t>μ</m:t>
                </m:r>
              </m:e>
              <m:sub>
                <m:r>
                  <w:rPr>
                    <w:rFonts w:ascii="Cambria Math" w:hAnsi="Cambria Math"/>
                  </w:rPr>
                  <m:t>1</m:t>
                </m:r>
              </m:sub>
            </m:sSub>
          </m:num>
          <m:den>
            <m:r>
              <w:rPr>
                <w:rFonts w:ascii="Cambria Math" w:hAnsi="Cambria Math"/>
              </w:rPr>
              <m:t>β</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e>
            </m:d>
          </m:den>
        </m:f>
      </m:oMath>
      <w:r w:rsidRPr="006473CD">
        <w:t xml:space="preserve"> and </w:t>
      </w:r>
      <m:oMath>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oMath>
      <w:r w:rsidRPr="006473CD">
        <w:t xml:space="preserve"> are the equilibrium host abundances when only the resident parasite is present. These terms have intuitive biological meanings: </w:t>
      </w:r>
      <m:oMath>
        <m:f>
          <m:fPr>
            <m:ctrlPr>
              <w:rPr>
                <w:rFonts w:ascii="Cambria Math" w:hAnsi="Cambria Math"/>
                <w:i/>
              </w:rPr>
            </m:ctrlPr>
          </m:fPr>
          <m:num>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num>
          <m:den>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r>
              <w:rPr>
                <w:rFonts w:ascii="Cambria Math" w:hAnsi="Cambria Math"/>
              </w:rPr>
              <m:t>+γ</m:t>
            </m:r>
          </m:den>
        </m:f>
      </m:oMath>
      <w:r w:rsidRPr="006473CD">
        <w:t xml:space="preserve"> is the probability that</w:t>
      </w:r>
      <w:r w:rsidR="00F60BA7">
        <w:t xml:space="preserve"> </w:t>
      </w:r>
      <w:r w:rsidRPr="006473CD">
        <w:t xml:space="preserve">a parasite in the environment infects </w:t>
      </w:r>
      <w:del w:id="442" w:author="Clay Cressler" w:date="2016-07-18T10:42:00Z">
        <w:r w:rsidRPr="006473CD" w:rsidDel="00772A14">
          <w:delText xml:space="preserve">the </w:delText>
        </w:r>
      </w:del>
      <w:ins w:id="443" w:author="Clay Cressler" w:date="2016-07-18T10:42:00Z">
        <w:r w:rsidR="00772A14">
          <w:t>a susceptible</w:t>
        </w:r>
        <w:r w:rsidR="00772A14" w:rsidRPr="006473CD">
          <w:t xml:space="preserve"> </w:t>
        </w:r>
      </w:ins>
      <w:r w:rsidRPr="006473CD">
        <w:t xml:space="preserve">primary host and </w:t>
      </w:r>
      <m:oMath>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1</m:t>
                </m:r>
              </m:sub>
            </m:sSub>
          </m:num>
          <m:den>
            <m:sSub>
              <m:sSubPr>
                <m:ctrlPr>
                  <w:rPr>
                    <w:rFonts w:ascii="Cambria Math" w:hAnsi="Cambria Math"/>
                    <w:i/>
                  </w:rPr>
                </m:ctrlPr>
              </m:sSubPr>
              <m:e>
                <m:r>
                  <w:rPr>
                    <w:rFonts w:ascii="Cambria Math" w:hAnsi="Cambria Math"/>
                  </w:rPr>
                  <m:t>μ</m:t>
                </m:r>
              </m:e>
              <m:sub>
                <m:r>
                  <w:rPr>
                    <w:rFonts w:ascii="Cambria Math" w:hAnsi="Cambria Math"/>
                  </w:rPr>
                  <m:t>1</m:t>
                </m:r>
              </m:sub>
            </m:sSub>
          </m:den>
        </m:f>
      </m:oMath>
      <w:r w:rsidRPr="006473CD">
        <w:t xml:space="preserve"> is the expected number of new generalist parasites produced per infected primary host; the second set of terms have an analogous interpretation for the secondary host.  Thus, for </w:t>
      </w:r>
      <w:del w:id="444" w:author="Clay Cressler" w:date="2016-07-18T10:43:00Z">
        <w:r w:rsidRPr="006473CD" w:rsidDel="00772A14">
          <w:delText>generalists to be able to invade</w:delText>
        </w:r>
      </w:del>
      <w:proofErr w:type="spellStart"/>
      <w:ins w:id="445" w:author="Clay Cressler" w:date="2016-07-18T10:43:00Z">
        <w:r w:rsidR="00772A14">
          <w:t>generalism</w:t>
        </w:r>
        <w:proofErr w:type="spellEnd"/>
        <w:r w:rsidR="00772A14">
          <w:t xml:space="preserve"> to evolve</w:t>
        </w:r>
      </w:ins>
      <w:r w:rsidRPr="006473CD">
        <w:t>, each generalist parasite in the environment must be expected to produce more than one new generalist parasite in the environment; that is</w:t>
      </w:r>
      <w:ins w:id="446" w:author="Clay Cressler" w:date="2016-07-18T10:42:00Z">
        <w:r w:rsidR="00772A14">
          <w:t>,</w:t>
        </w:r>
      </w:ins>
      <w:r w:rsidRPr="006473CD">
        <w:t xml:space="preserve"> a successfully invading generalist’s </w:t>
      </w:r>
      <w:r w:rsidRPr="006473CD">
        <w:rPr>
          <w:i/>
        </w:rPr>
        <w:t>R</w:t>
      </w:r>
      <w:r w:rsidRPr="006473CD">
        <w:rPr>
          <w:vertAlign w:val="subscript"/>
        </w:rPr>
        <w:t>0</w:t>
      </w:r>
      <w:r w:rsidRPr="006473CD">
        <w:t xml:space="preserve"> will be &gt;1.</w:t>
      </w:r>
    </w:p>
    <w:p w14:paraId="6C3F2A06" w14:textId="77777777" w:rsidR="006473CD" w:rsidRPr="006473CD" w:rsidRDefault="006473CD" w:rsidP="00EE0AED">
      <w:pPr>
        <w:spacing w:line="276" w:lineRule="auto"/>
      </w:pPr>
    </w:p>
    <w:p w14:paraId="4E3C12A7" w14:textId="77777777" w:rsidR="006473CD" w:rsidRPr="006473CD" w:rsidRDefault="006473CD" w:rsidP="00EE0AED">
      <w:pPr>
        <w:spacing w:line="276" w:lineRule="auto"/>
      </w:pPr>
      <w:r w:rsidRPr="006473CD">
        <w:t xml:space="preserve">While </w:t>
      </w:r>
      <w:del w:id="447" w:author="Clay Cressler" w:date="2016-06-20T12:18:00Z">
        <w:r w:rsidRPr="006473CD" w:rsidDel="00400644">
          <w:delText>this form of</w:delText>
        </w:r>
      </w:del>
      <w:ins w:id="448" w:author="Clay Cressler" w:date="2016-06-20T12:18:00Z">
        <w:r w:rsidR="00400644">
          <w:t>the</w:t>
        </w:r>
      </w:ins>
      <w:r w:rsidRPr="006473CD">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6473CD">
        <w:t xml:space="preserve"> </w:t>
      </w:r>
      <w:ins w:id="449" w:author="Clay Cressler" w:date="2016-06-20T12:18:00Z">
        <w:r w:rsidR="00400644">
          <w:t xml:space="preserve">expression in Eq. (1) </w:t>
        </w:r>
      </w:ins>
      <w:r w:rsidRPr="006473CD">
        <w:t xml:space="preserve">is easy to understand, </w:t>
      </w:r>
      <w:del w:id="450" w:author="Clay Cressler" w:date="2016-07-18T10:44:00Z">
        <w:r w:rsidRPr="006473CD" w:rsidDel="00772A14">
          <w:delText xml:space="preserve">analytically it will be easier to work with a slightly different expression. </w:delText>
        </w:r>
        <w:r w:rsidR="00352DBD" w:rsidDel="00772A14">
          <w:delText>S</w:delText>
        </w:r>
      </w:del>
      <w:ins w:id="451" w:author="Clay Cressler" w:date="2016-07-18T10:44:00Z">
        <w:r w:rsidR="00772A14">
          <w:t>s</w:t>
        </w:r>
      </w:ins>
      <w:r w:rsidR="00352DBD">
        <w:t>ubstituting</w:t>
      </w:r>
      <w:r w:rsidR="00352DBD" w:rsidRPr="006473CD">
        <w:t xml:space="preserve"> </w:t>
      </w:r>
      <w:r w:rsidRPr="006473CD">
        <w:t>in the equilibrium abundance of the primary and secondary host</w:t>
      </w:r>
      <w:ins w:id="452" w:author="Clay Cressler" w:date="2016-07-18T10:44:00Z">
        <w:r w:rsidR="00772A14">
          <w:t xml:space="preserve"> simplifies</w:t>
        </w:r>
      </w:ins>
      <w:del w:id="453" w:author="Clay Cressler" w:date="2016-07-18T10:44:00Z">
        <w:r w:rsidRPr="006473CD" w:rsidDel="00772A14">
          <w:delText>,</w:delText>
        </w:r>
      </w:del>
      <w:r w:rsidRPr="006473CD">
        <w:t xml:space="preserve"> the </w:t>
      </w:r>
      <w:moveTo w:id="454" w:author="Clay Cressler" w:date="2016-07-18T10:44:00Z">
        <w:moveToRangeStart w:id="455" w:author="Clay Cressler" w:date="2016-07-18T10:44:00Z" w:name="move330458013"/>
        <m:oMath>
          <m:sSub>
            <m:sSubPr>
              <m:ctrlPr>
                <w:rPr>
                  <w:rFonts w:ascii="Cambria Math" w:hAnsi="Cambria Math"/>
                  <w:i/>
                </w:rPr>
              </m:ctrlPr>
            </m:sSubPr>
            <m:e>
              <m:r>
                <w:rPr>
                  <w:rFonts w:ascii="Cambria Math" w:hAnsi="Cambria Math"/>
                </w:rPr>
                <m:t>R</m:t>
              </m:r>
            </m:e>
            <m:sub>
              <m:r>
                <w:rPr>
                  <w:rFonts w:ascii="Cambria Math" w:hAnsi="Cambria Math"/>
                </w:rPr>
                <m:t>0</m:t>
              </m:r>
            </m:sub>
          </m:sSub>
        </m:oMath>
      </w:moveTo>
      <w:moveToRangeEnd w:id="455"/>
      <w:ins w:id="456" w:author="Clay Cressler" w:date="2016-07-18T10:44:00Z">
        <w:r w:rsidR="00772A14">
          <w:t xml:space="preserve"> </w:t>
        </w:r>
      </w:ins>
      <w:r w:rsidRPr="006473CD">
        <w:t xml:space="preserve">expression </w:t>
      </w:r>
      <w:del w:id="457" w:author="Clay Cressler" w:date="2016-07-18T10:44:00Z">
        <w:r w:rsidRPr="006473CD" w:rsidDel="00772A14">
          <w:delText xml:space="preserve">for </w:delText>
        </w:r>
      </w:del>
      <w:moveFrom w:id="458" w:author="Clay Cressler" w:date="2016-07-18T10:44:00Z">
        <w:del w:id="459" w:author="Clay Cressler" w:date="2016-07-18T10:44:00Z">
          <w:moveFromRangeStart w:id="460" w:author="Clay Cressler" w:date="2016-07-18T10:44:00Z" w:name="move330458013"/>
          <m:oMath>
            <m:sSub>
              <m:sSubPr>
                <m:ctrlPr>
                  <w:rPr>
                    <w:rFonts w:ascii="Cambria Math" w:hAnsi="Cambria Math"/>
                    <w:i/>
                  </w:rPr>
                </m:ctrlPr>
              </m:sSubPr>
              <m:e>
                <m:r>
                  <w:rPr>
                    <w:rFonts w:ascii="Cambria Math" w:hAnsi="Cambria Math"/>
                  </w:rPr>
                  <m:t>R</m:t>
                </m:r>
              </m:e>
              <m:sub>
                <m:r>
                  <w:rPr>
                    <w:rFonts w:ascii="Cambria Math" w:hAnsi="Cambria Math"/>
                  </w:rPr>
                  <m:t>0</m:t>
                </m:r>
              </m:sub>
            </m:sSub>
          </m:oMath>
        </w:del>
      </w:moveFrom>
      <w:moveFromRangeEnd w:id="460"/>
      <w:del w:id="461" w:author="Clay Cressler" w:date="2016-07-18T10:44:00Z">
        <w:r w:rsidRPr="006473CD" w:rsidDel="00772A14">
          <w:delText xml:space="preserve"> simplifies </w:delText>
        </w:r>
      </w:del>
      <w:r w:rsidRPr="006473CD">
        <w:t>to</w:t>
      </w:r>
    </w:p>
    <w:p w14:paraId="71A46EDA" w14:textId="77777777" w:rsidR="006473CD" w:rsidRPr="00475689" w:rsidRDefault="00D57325" w:rsidP="00EE0AED">
      <w:pPr>
        <w:spacing w:line="276" w:lineRule="auto"/>
      </w:pPr>
      <m:oMathPara>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num>
            <m:den>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e>
              </m:d>
            </m:num>
            <m:den>
              <m:sSub>
                <m:sSubPr>
                  <m:ctrlPr>
                    <w:rPr>
                      <w:rFonts w:ascii="Cambria Math" w:hAnsi="Cambria Math"/>
                      <w:i/>
                    </w:rPr>
                  </m:ctrlPr>
                </m:sSubPr>
                <m:e>
                  <m:r>
                    <w:rPr>
                      <w:rFonts w:ascii="Cambria Math" w:hAnsi="Cambria Math"/>
                    </w:rPr>
                    <m:t>μ</m:t>
                  </m:r>
                </m:e>
                <m:sub>
                  <m:r>
                    <w:rPr>
                      <w:rFonts w:ascii="Cambria Math" w:hAnsi="Cambria Math"/>
                    </w:rPr>
                    <m:t>2</m:t>
                  </m:r>
                </m:sub>
              </m:sSub>
              <m:r>
                <w:rPr>
                  <w:rFonts w:ascii="Cambria Math" w:hAnsi="Cambria Math"/>
                </w:rPr>
                <m:t>γ</m:t>
              </m:r>
            </m:den>
          </m:f>
          <m:r>
            <w:rPr>
              <w:rFonts w:ascii="Cambria Math" w:hAnsi="Cambria Math"/>
            </w:rPr>
            <m:t>.</m:t>
          </m:r>
        </m:oMath>
      </m:oMathPara>
    </w:p>
    <w:p w14:paraId="4C3D8766" w14:textId="77777777" w:rsidR="006473CD" w:rsidRPr="006473CD" w:rsidRDefault="006473CD" w:rsidP="00EE0AED">
      <w:pPr>
        <w:spacing w:line="276" w:lineRule="auto"/>
      </w:pPr>
    </w:p>
    <w:p w14:paraId="6F80249A" w14:textId="77777777" w:rsidR="006473CD" w:rsidRPr="006473CD" w:rsidRDefault="006473CD" w:rsidP="00EE0AED">
      <w:pPr>
        <w:spacing w:line="276" w:lineRule="auto"/>
      </w:pPr>
      <w:del w:id="462" w:author="Clay Cressler" w:date="2016-07-18T10:46:00Z">
        <w:r w:rsidRPr="006473CD" w:rsidDel="00772A14">
          <w:delText xml:space="preserve">At this point, we could specify different parameter values (corresponding to different host and parasite traits) and ask whether </w:delTex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gt;1</m:t>
          </m:r>
        </m:oMath>
      </w:del>
      <w:ins w:id="463" w:author="Clay Cressler" w:date="2016-07-18T10:46:00Z">
        <w:r w:rsidR="00772A14">
          <w:t xml:space="preserve">One way to explore the consequences of host, parasite, or environmental characteristics for the evolution of </w:t>
        </w:r>
        <w:proofErr w:type="spellStart"/>
        <w:r w:rsidR="00772A14">
          <w:t>generalism</w:t>
        </w:r>
        <w:proofErr w:type="spellEnd"/>
        <w:r w:rsidR="00772A14">
          <w:t xml:space="preserve"> is to ask whether increasing the value of </w:t>
        </w:r>
      </w:ins>
      <w:ins w:id="464" w:author="Clay Cressler" w:date="2016-07-18T10:48:00Z">
        <w:r w:rsidR="00745C34">
          <w:t xml:space="preserve">a parameter representing such a characteristic increases or decreases the value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745C34">
          <w:t xml:space="preserve">, that is, to calculate the sign of the partial derivative of </w:t>
        </w:r>
      </w:ins>
      <m:oMath>
        <m:sSub>
          <m:sSubPr>
            <m:ctrlPr>
              <w:ins w:id="465" w:author="Clay Cressler" w:date="2016-07-18T10:49:00Z">
                <w:rPr>
                  <w:rFonts w:ascii="Cambria Math" w:hAnsi="Cambria Math"/>
                  <w:i/>
                </w:rPr>
              </w:ins>
            </m:ctrlPr>
          </m:sSubPr>
          <m:e>
            <w:ins w:id="466" w:author="Clay Cressler" w:date="2016-07-18T10:49:00Z">
              <m:r>
                <w:rPr>
                  <w:rFonts w:ascii="Cambria Math" w:hAnsi="Cambria Math"/>
                </w:rPr>
                <m:t>R</m:t>
              </m:r>
            </w:ins>
          </m:e>
          <m:sub>
            <w:ins w:id="467" w:author="Clay Cressler" w:date="2016-07-18T10:49:00Z">
              <m:r>
                <w:rPr>
                  <w:rFonts w:ascii="Cambria Math" w:hAnsi="Cambria Math"/>
                </w:rPr>
                <m:t>0</m:t>
              </m:r>
            </w:ins>
          </m:sub>
        </m:sSub>
      </m:oMath>
      <w:ins w:id="468" w:author="Clay Cressler" w:date="2016-07-18T10:49:00Z">
        <w:r w:rsidR="00745C34">
          <w:t xml:space="preserve"> with respect to that parameter</w:t>
        </w:r>
      </w:ins>
      <w:r w:rsidRPr="006473CD">
        <w:t xml:space="preserve">. </w:t>
      </w:r>
      <w:ins w:id="469" w:author="Clay Cressler" w:date="2016-07-18T10:49:00Z">
        <w:r w:rsidR="00745C34">
          <w:t xml:space="preserve">If the sign is positive, then increasing the value of the parameter makes </w:t>
        </w:r>
        <w:proofErr w:type="spellStart"/>
        <w:r w:rsidR="00745C34">
          <w:t>generalism</w:t>
        </w:r>
        <w:proofErr w:type="spellEnd"/>
        <w:r w:rsidR="00745C34">
          <w:t xml:space="preserve"> more likely to evolve. </w:t>
        </w:r>
      </w:ins>
      <w:r w:rsidRPr="006473CD">
        <w:t>For this simple model, this analysis makes very intuitive predictions</w:t>
      </w:r>
      <w:ins w:id="470" w:author="Clay Cressler" w:date="2016-07-18T10:45:00Z">
        <w:r w:rsidR="00772A14">
          <w:t xml:space="preserve"> – for example, increasing </w:t>
        </w:r>
      </w:ins>
      <w:ins w:id="471" w:author="Clay Cressler" w:date="2016-07-18T10:50:00Z">
        <w:r w:rsidR="00745C34">
          <w:t xml:space="preserve">the abundance of the secondary host increases </w:t>
        </w:r>
      </w:ins>
      <m:oMath>
        <m:sSub>
          <m:sSubPr>
            <m:ctrlPr>
              <w:ins w:id="472" w:author="Clay Cressler" w:date="2016-07-18T10:51:00Z">
                <w:rPr>
                  <w:rFonts w:ascii="Cambria Math" w:hAnsi="Cambria Math"/>
                  <w:i/>
                </w:rPr>
              </w:ins>
            </m:ctrlPr>
          </m:sSubPr>
          <m:e>
            <w:ins w:id="473" w:author="Clay Cressler" w:date="2016-07-18T10:51:00Z">
              <m:r>
                <w:rPr>
                  <w:rFonts w:ascii="Cambria Math" w:hAnsi="Cambria Math"/>
                </w:rPr>
                <m:t>R</m:t>
              </m:r>
            </w:ins>
          </m:e>
          <m:sub>
            <w:ins w:id="474" w:author="Clay Cressler" w:date="2016-07-18T10:51:00Z">
              <m:r>
                <w:rPr>
                  <w:rFonts w:ascii="Cambria Math" w:hAnsi="Cambria Math"/>
                </w:rPr>
                <m:t>0</m:t>
              </m:r>
            </w:ins>
          </m:sub>
        </m:sSub>
      </m:oMath>
      <w:ins w:id="475" w:author="Clay Cressler" w:date="2016-07-18T10:51:00Z">
        <w:r w:rsidR="00745C34">
          <w:t xml:space="preserve"> whereas increasing the environmental mortality rate decreases it</w:t>
        </w:r>
      </w:ins>
      <w:r w:rsidRPr="006473CD">
        <w:t xml:space="preserve"> (see Appendix A</w:t>
      </w:r>
      <w:ins w:id="476" w:author="Clay Cressler" w:date="2016-07-18T10:51:00Z">
        <w:r w:rsidR="00745C34">
          <w:t xml:space="preserve"> for more details</w:t>
        </w:r>
      </w:ins>
      <w:r w:rsidRPr="006473CD">
        <w:t>)</w:t>
      </w:r>
      <w:ins w:id="477" w:author="Clay Cressler" w:date="2016-07-18T10:51:00Z">
        <w:r w:rsidR="00745C34">
          <w:t>. However,</w:t>
        </w:r>
      </w:ins>
      <w:del w:id="478" w:author="Clay Cressler" w:date="2016-07-18T10:51:00Z">
        <w:r w:rsidRPr="006473CD" w:rsidDel="00745C34">
          <w:delText>,</w:delText>
        </w:r>
      </w:del>
      <w:r w:rsidRPr="006473CD">
        <w:t xml:space="preserve"> </w:t>
      </w:r>
      <w:del w:id="479" w:author="Clay Cressler" w:date="2016-07-18T10:51:00Z">
        <w:r w:rsidRPr="006473CD" w:rsidDel="00745C34">
          <w:delText xml:space="preserve">as the model </w:delText>
        </w:r>
      </w:del>
      <w:r w:rsidRPr="006473CD">
        <w:t>in its current state</w:t>
      </w:r>
      <w:ins w:id="480" w:author="Clay Cressler" w:date="2016-07-18T10:52:00Z">
        <w:r w:rsidR="00745C34">
          <w:t xml:space="preserve"> the model</w:t>
        </w:r>
      </w:ins>
      <w:r w:rsidRPr="006473CD">
        <w:t xml:space="preserve"> does not include any biologically relevant trade-offs that constrain the relationships between parameters. </w:t>
      </w:r>
      <w:ins w:id="481" w:author="Clay Cressler" w:date="2016-07-18T10:52:00Z">
        <w:r w:rsidR="00745C34">
          <w:t xml:space="preserve">And, more to the point of this paper, </w:t>
        </w:r>
      </w:ins>
      <w:del w:id="482" w:author="Clay Cressler" w:date="2016-07-18T10:52:00Z">
        <w:r w:rsidRPr="006473CD" w:rsidDel="00745C34">
          <w:delText>I</w:delText>
        </w:r>
      </w:del>
      <w:ins w:id="483" w:author="Clay Cressler" w:date="2016-07-18T10:52:00Z">
        <w:r w:rsidR="00745C34">
          <w:t>i</w:t>
        </w:r>
      </w:ins>
      <w:r w:rsidRPr="006473CD">
        <w:t xml:space="preserve">t is </w:t>
      </w:r>
      <w:del w:id="484" w:author="Clay Cressler" w:date="2016-07-18T10:53:00Z">
        <w:r w:rsidRPr="006473CD" w:rsidDel="00745C34">
          <w:delText xml:space="preserve">also </w:delText>
        </w:r>
      </w:del>
      <w:r w:rsidRPr="006473CD">
        <w:t>challenging to connect the parameters of such a general model with empirical data on host-parasite associations.</w:t>
      </w:r>
    </w:p>
    <w:p w14:paraId="22090BE7" w14:textId="77777777" w:rsidR="006473CD" w:rsidRPr="006473CD" w:rsidRDefault="006473CD" w:rsidP="00EE0AED">
      <w:pPr>
        <w:spacing w:line="276" w:lineRule="auto"/>
      </w:pPr>
    </w:p>
    <w:p w14:paraId="501A5C62" w14:textId="77777777" w:rsidR="006473CD" w:rsidRPr="006473CD" w:rsidRDefault="006473CD" w:rsidP="00EE0AED">
      <w:pPr>
        <w:spacing w:line="276" w:lineRule="auto"/>
      </w:pPr>
      <w:r w:rsidRPr="006473CD">
        <w:t xml:space="preserve">To facilitate a comparison between the model and data, we take advantage of the fact that many key parameters of the model are likely to be </w:t>
      </w:r>
      <w:proofErr w:type="spellStart"/>
      <w:r w:rsidRPr="006473CD">
        <w:t>allometric</w:t>
      </w:r>
      <w:proofErr w:type="spellEnd"/>
      <w:r w:rsidRPr="006473CD">
        <w:t xml:space="preserve"> functions of host body size and temperature. In particular, host carrying capacities </w:t>
      </w:r>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oMath>
      <w:r w:rsidRPr="006473CD">
        <w:t xml:space="preserve"> and mortality rates </w:t>
      </w:r>
      <m:oMath>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r>
          <w:rPr>
            <w:rFonts w:ascii="Cambria Math" w:hAnsi="Cambria Math"/>
          </w:rPr>
          <m:t>)</m:t>
        </m:r>
      </m:oMath>
      <w:r w:rsidRPr="006473CD">
        <w:t xml:space="preserve"> will scale with host body size </w:t>
      </w:r>
      <w:ins w:id="485" w:author="JG Walker" w:date="2016-07-01T13:56:00Z">
        <w:r w:rsidR="000E617C">
          <w:fldChar w:fldCharType="begin" w:fldLock="1"/>
        </w:r>
      </w:ins>
      <w:r w:rsidR="000E617C">
        <w:instrText>ADDIN CSL_CITATION { "citationItems" : [ { "id" : "ITEM-1", "itemData" : { "DOI" : "10.1086/381872", "ISBN" : "0003-0147", "ISSN" : "1537-5323", "PMID" : "15026978", "abstract" : "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 exhibits its characteristic dependence on body size and temperature. Data for aerobic eukaryotes, including algae, protists, insects, zooplankton, fishes, and mammals, support these predicted scalings for r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 "author" : [ { "dropping-particle" : "", "family" : "Savage", "given" : "Van M", "non-dropping-particle" : "", "parse-names" : false, "suffix" : "" }, { "dropping-particle" : "", "family" : "Gilloly", "given" : "James F", "non-dropping-particle" : "", "parse-names" : false, "suffix" : "" }, { "dropping-particle" : "", "family" : "Brown", "given" : "James H", "non-dropping-particle" : "", "parse-names" : false, "suffix" : "" }, { "dropping-particle" : "", "family" : "Charnov", "given" : "Eric L", "non-dropping-particle" : "", "parse-names" : false, "suffix" : "" } ], "container-title" : "The American Naturalist", "id" : "ITEM-1", "issue" : "3", "issued" : { "date-parts" : [ [ "2004" ] ] }, "page" : "429-41", "title" : "Effects of body size and temperature on population growth.", "type" : "article-journal", "volume" : "163" }, "uris" : [ "http://www.mendeley.com/documents/?uuid=a6b3b4b0-53bb-4758-8e63-d7a3a6368d19" ] } ], "mendeley" : { "formattedCitation" : "[28]", "plainTextFormattedCitation" : "[28]", "previouslyFormattedCitation" : "[28]" }, "properties" : { "noteIndex" : 0 }, "schema" : "https://github.com/citation-style-language/schema/raw/master/csl-citation.json" }</w:instrText>
      </w:r>
      <w:r w:rsidR="000E617C">
        <w:fldChar w:fldCharType="separate"/>
      </w:r>
      <w:r w:rsidR="000E617C" w:rsidRPr="000E617C">
        <w:rPr>
          <w:noProof/>
        </w:rPr>
        <w:t>[</w:t>
      </w:r>
      <w:del w:id="486" w:author="Clay Cressler" w:date="2016-07-18T10:53:00Z">
        <w:r w:rsidR="000E617C" w:rsidRPr="000E617C" w:rsidDel="00745C34">
          <w:rPr>
            <w:noProof/>
          </w:rPr>
          <w:delText>28</w:delText>
        </w:r>
      </w:del>
      <w:ins w:id="487" w:author="Clay Cressler" w:date="2016-07-18T10:53:00Z">
        <w:r w:rsidR="00745C34">
          <w:rPr>
            <w:noProof/>
          </w:rPr>
          <w:t>25</w:t>
        </w:r>
      </w:ins>
      <w:r w:rsidR="000E617C" w:rsidRPr="000E617C">
        <w:rPr>
          <w:noProof/>
        </w:rPr>
        <w:t>]</w:t>
      </w:r>
      <w:ins w:id="488" w:author="JG Walker" w:date="2016-07-01T13:56:00Z">
        <w:r w:rsidR="000E617C">
          <w:fldChar w:fldCharType="end"/>
        </w:r>
      </w:ins>
      <w:r w:rsidRPr="006473CD">
        <w:t xml:space="preserve"> as</w:t>
      </w:r>
    </w:p>
    <w:p w14:paraId="1E56EFAC" w14:textId="77777777" w:rsidR="006473CD" w:rsidRPr="00475689" w:rsidRDefault="00D57325" w:rsidP="006473CD">
      <m:oMathPara>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sSup>
            <m:sSupPr>
              <m:ctrlPr>
                <w:rPr>
                  <w:rFonts w:ascii="Cambria Math" w:hAnsi="Cambria Math"/>
                  <w:i/>
                </w:rPr>
              </m:ctrlPr>
            </m:sSupPr>
            <m:e>
              <m:r>
                <w:rPr>
                  <w:rFonts w:ascii="Cambria Math" w:hAnsi="Cambria Math"/>
                </w:rPr>
                <m:t>e</m:t>
              </m:r>
            </m:e>
            <m:sup>
              <m:r>
                <w:rPr>
                  <w:rFonts w:ascii="Cambria Math" w:hAnsi="Cambria Math"/>
                </w:rPr>
                <m:t>E/kT</m:t>
              </m:r>
            </m:sup>
          </m:sSup>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3/4</m:t>
              </m:r>
            </m:sup>
          </m:sSubSup>
          <m:r>
            <m:rPr>
              <m:sty m:val="p"/>
            </m:rPr>
            <w:br/>
          </m:r>
        </m:oMath>
      </m:oMathPara>
      <w:r w:rsidR="006473CD" w:rsidRPr="006473CD">
        <w:t xml:space="preserve"> </w:t>
      </w:r>
      <w:proofErr w:type="gramStart"/>
      <w:r w:rsidR="006473CD" w:rsidRPr="006473CD">
        <w:t>and</w:t>
      </w:r>
      <w:proofErr w:type="gramEnd"/>
      <w:r w:rsidR="006473CD" w:rsidRPr="006473CD">
        <w:br/>
      </w:r>
      <m:oMathPara>
        <m:oMath>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m:t>
              </m:r>
            </m:sub>
          </m:sSub>
          <m:sSup>
            <m:sSupPr>
              <m:ctrlPr>
                <w:rPr>
                  <w:rFonts w:ascii="Cambria Math" w:hAnsi="Cambria Math"/>
                  <w:i/>
                </w:rPr>
              </m:ctrlPr>
            </m:sSupPr>
            <m:e>
              <m:r>
                <w:rPr>
                  <w:rFonts w:ascii="Cambria Math" w:hAnsi="Cambria Math"/>
                </w:rPr>
                <m:t>e</m:t>
              </m:r>
            </m:e>
            <m:sup>
              <m:r>
                <w:rPr>
                  <w:rFonts w:ascii="Cambria Math" w:hAnsi="Cambria Math"/>
                </w:rPr>
                <m:t>-E/kT</m:t>
              </m:r>
            </m:sup>
          </m:sSup>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1/4</m:t>
              </m:r>
            </m:sup>
          </m:sSubSup>
          <m:r>
            <w:rPr>
              <w:rFonts w:ascii="Cambria Math" w:hAnsi="Cambria Math"/>
            </w:rPr>
            <m:t>.</m:t>
          </m:r>
        </m:oMath>
      </m:oMathPara>
    </w:p>
    <w:p w14:paraId="08356BAF" w14:textId="77777777" w:rsidR="006473CD" w:rsidRPr="006473CD" w:rsidRDefault="006473CD" w:rsidP="006473CD">
      <w:proofErr w:type="gramStart"/>
      <w:r w:rsidRPr="006473CD">
        <w:t>where</w:t>
      </w:r>
      <w:proofErr w:type="gramEnd"/>
      <w:r w:rsidRPr="006473CD">
        <w:t xml:space="preserve"> </w:t>
      </w:r>
      <m:oMath>
        <m:sSup>
          <m:sSupPr>
            <m:ctrlPr>
              <w:rPr>
                <w:rFonts w:ascii="Cambria Math" w:hAnsi="Cambria Math"/>
                <w:i/>
              </w:rPr>
            </m:ctrlPr>
          </m:sSupPr>
          <m:e>
            <m:r>
              <w:rPr>
                <w:rFonts w:ascii="Cambria Math" w:hAnsi="Cambria Math"/>
              </w:rPr>
              <m:t>e</m:t>
            </m:r>
          </m:e>
          <m:sup>
            <m:r>
              <w:rPr>
                <w:rFonts w:ascii="Cambria Math" w:hAnsi="Cambria Math"/>
              </w:rPr>
              <m:t>-E/kT</m:t>
            </m:r>
          </m:sup>
        </m:sSup>
      </m:oMath>
      <w:r w:rsidRPr="006473CD">
        <w:t xml:space="preserve"> is the Boltzmann factor, which describes how temperature affects reaction kinetics (e.g., metabolic rat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6473CD">
        <w:t xml:space="preserve"> is the body mass of host </w:t>
      </w:r>
      <w:proofErr w:type="spellStart"/>
      <w:r w:rsidRPr="006473CD">
        <w:rPr>
          <w:i/>
        </w:rPr>
        <w:t>i</w:t>
      </w:r>
      <w:proofErr w:type="spellEnd"/>
      <w:r w:rsidRPr="006473CD">
        <w:rPr>
          <w:i/>
        </w:rPr>
        <w:t xml:space="preserve">, </w:t>
      </w:r>
      <w:r w:rsidRPr="006473CD">
        <w:t xml:space="preserve">and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 xml:space="preserve"> </m:t>
        </m:r>
        <m:r>
          <m:rPr>
            <m:sty m:val="p"/>
          </m:rPr>
          <w:rPr>
            <w:rFonts w:ascii="Cambria Math" w:hAnsi="Cambria Math"/>
          </w:rPr>
          <m:t xml:space="preserve">and </m:t>
        </m:r>
        <m:sSub>
          <m:sSubPr>
            <m:ctrlPr>
              <w:rPr>
                <w:rFonts w:ascii="Cambria Math" w:hAnsi="Cambria Math"/>
                <w:i/>
              </w:rPr>
            </m:ctrlPr>
          </m:sSubPr>
          <m:e>
            <m:r>
              <w:rPr>
                <w:rFonts w:ascii="Cambria Math" w:hAnsi="Cambria Math"/>
              </w:rPr>
              <m:t>Q</m:t>
            </m:r>
            <m:ctrlPr>
              <w:rPr>
                <w:rFonts w:ascii="Cambria Math" w:hAnsi="Cambria Math"/>
              </w:rPr>
            </m:ctrlPr>
          </m:e>
          <m:sub>
            <m:r>
              <w:rPr>
                <w:rFonts w:ascii="Cambria Math" w:hAnsi="Cambria Math"/>
              </w:rPr>
              <m:t>2</m:t>
            </m:r>
          </m:sub>
        </m:sSub>
      </m:oMath>
      <w:r w:rsidRPr="006473CD">
        <w:t xml:space="preserve"> are proportionality constants. </w:t>
      </w:r>
      <w:r w:rsidRPr="006473CD">
        <w:rPr>
          <w:i/>
        </w:rPr>
        <w:t>E</w:t>
      </w:r>
      <w:r w:rsidRPr="006473CD">
        <w:t xml:space="preserve"> is the average activation energy of rate-limiting biochemical metabolic reactions, </w:t>
      </w:r>
      <w:r w:rsidRPr="006473CD">
        <w:rPr>
          <w:i/>
        </w:rPr>
        <w:t>k</w:t>
      </w:r>
      <w:r w:rsidRPr="006473CD">
        <w:t xml:space="preserve"> is Boltzmann’s constant, and </w:t>
      </w:r>
      <w:r w:rsidRPr="006473CD">
        <w:rPr>
          <w:i/>
        </w:rPr>
        <w:t>T</w:t>
      </w:r>
      <w:r w:rsidRPr="006473CD">
        <w:t xml:space="preserve"> is temperature. Since our dataset deals with parasites of </w:t>
      </w:r>
      <w:proofErr w:type="spellStart"/>
      <w:r w:rsidRPr="006473CD">
        <w:t>ectotherms</w:t>
      </w:r>
      <w:proofErr w:type="spellEnd"/>
      <w:r w:rsidRPr="006473CD">
        <w:t xml:space="preserve">, we assume that </w:t>
      </w:r>
      <w:r w:rsidRPr="006473CD">
        <w:rPr>
          <w:i/>
        </w:rPr>
        <w:t>T</w:t>
      </w:r>
      <w:r w:rsidRPr="006473CD">
        <w:t xml:space="preserve"> is the </w:t>
      </w:r>
      <w:ins w:id="489" w:author="Clay Cressler" w:date="2016-07-18T10:54:00Z">
        <w:r w:rsidR="00745C34">
          <w:t xml:space="preserve">temperature of the environment, and is the </w:t>
        </w:r>
      </w:ins>
      <w:r w:rsidRPr="006473CD">
        <w:t>same for both hosts. Increasing mass will decrease the carrying capacity and mortality rate, whereas increasing temperature decreases carrying capacity and increases mortality rate.</w:t>
      </w:r>
    </w:p>
    <w:p w14:paraId="0470D605" w14:textId="77777777" w:rsidR="006473CD" w:rsidRPr="006473CD" w:rsidRDefault="006473CD" w:rsidP="006473CD"/>
    <w:p w14:paraId="77CF2F31" w14:textId="77777777" w:rsidR="006473CD" w:rsidRPr="006473CD" w:rsidRDefault="006473CD" w:rsidP="006473CD">
      <w:r w:rsidRPr="006473CD">
        <w:t xml:space="preserve">Host body size and temperature should also affect parasite abundance, either within-host (for </w:t>
      </w:r>
      <w:proofErr w:type="spellStart"/>
      <w:r w:rsidRPr="006473CD">
        <w:t>endoparasites</w:t>
      </w:r>
      <w:proofErr w:type="spellEnd"/>
      <w:r w:rsidRPr="006473CD">
        <w:t xml:space="preserve">) or on host surfaces (for </w:t>
      </w:r>
      <w:proofErr w:type="spellStart"/>
      <w:r w:rsidRPr="006473CD">
        <w:t>ectoparasites</w:t>
      </w:r>
      <w:proofErr w:type="spellEnd"/>
      <w:r w:rsidRPr="006473CD">
        <w:t>), though the scaling of abundance with body size differs in these two cases</w:t>
      </w:r>
      <w:ins w:id="490" w:author="Clay Cressler" w:date="2016-07-15T12:01:00Z">
        <w:r w:rsidR="00E134DF">
          <w:t xml:space="preserve"> [23]</w:t>
        </w:r>
      </w:ins>
      <w:r w:rsidRPr="006473CD">
        <w:t>. We assume that shedding rate scales linearly with parasite abundance, giving</w:t>
      </w:r>
    </w:p>
    <w:p w14:paraId="62525F8A" w14:textId="77777777" w:rsidR="006473CD" w:rsidRPr="00475689" w:rsidRDefault="00D57325" w:rsidP="006473CD">
      <m:oMathPara>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3</m:t>
              </m:r>
            </m:sub>
          </m:sSub>
          <m:sSup>
            <m:sSupPr>
              <m:ctrlPr>
                <w:rPr>
                  <w:rFonts w:ascii="Cambria Math" w:hAnsi="Cambria Math"/>
                  <w:i/>
                </w:rPr>
              </m:ctrlPr>
            </m:sSupPr>
            <m:e>
              <m:r>
                <w:rPr>
                  <w:rFonts w:ascii="Cambria Math" w:hAnsi="Cambria Math"/>
                </w:rPr>
                <m:t>e</m:t>
              </m:r>
            </m:e>
            <m:sup>
              <m:r>
                <w:rPr>
                  <w:rFonts w:ascii="Cambria Math" w:hAnsi="Cambria Math"/>
                </w:rPr>
                <m:t>-E/kT</m:t>
              </m:r>
            </m:sup>
          </m:sSup>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3/4</m:t>
              </m:r>
            </m:sup>
          </m:sSubSup>
          <m:r>
            <w:rPr>
              <w:rFonts w:ascii="Cambria Math" w:hAnsi="Cambria Math"/>
            </w:rPr>
            <m:t xml:space="preserve"> </m:t>
          </m:r>
          <m:r>
            <m:rPr>
              <m:sty m:val="p"/>
            </m:rPr>
            <w:rPr>
              <w:rFonts w:ascii="Cambria Math" w:hAnsi="Cambria Math"/>
            </w:rPr>
            <m:t>(for endoparasites)</m:t>
          </m:r>
        </m:oMath>
      </m:oMathPara>
    </w:p>
    <w:p w14:paraId="0D280AFA" w14:textId="77777777" w:rsidR="006473CD" w:rsidRPr="00475689" w:rsidRDefault="00D57325" w:rsidP="006473CD">
      <m:oMathPara>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3</m:t>
              </m:r>
            </m:sub>
          </m:sSub>
          <m:sSup>
            <m:sSupPr>
              <m:ctrlPr>
                <w:rPr>
                  <w:rFonts w:ascii="Cambria Math" w:hAnsi="Cambria Math"/>
                  <w:i/>
                </w:rPr>
              </m:ctrlPr>
            </m:sSupPr>
            <m:e>
              <m:r>
                <w:rPr>
                  <w:rFonts w:ascii="Cambria Math" w:hAnsi="Cambria Math"/>
                </w:rPr>
                <m:t>e</m:t>
              </m:r>
            </m:e>
            <m:sup>
              <m:r>
                <w:rPr>
                  <w:rFonts w:ascii="Cambria Math" w:hAnsi="Cambria Math"/>
                </w:rPr>
                <m:t>-E/kT</m:t>
              </m:r>
            </m:sup>
          </m:sSup>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5/12</m:t>
              </m:r>
            </m:sup>
          </m:sSubSup>
          <m:r>
            <w:rPr>
              <w:rFonts w:ascii="Cambria Math" w:hAnsi="Cambria Math"/>
            </w:rPr>
            <m:t xml:space="preserve"> (</m:t>
          </m:r>
          <m:r>
            <m:rPr>
              <m:sty m:val="p"/>
            </m:rPr>
            <w:rPr>
              <w:rFonts w:ascii="Cambria Math" w:hAnsi="Cambria Math"/>
            </w:rPr>
            <m:t>for ectoparasites)</m:t>
          </m:r>
        </m:oMath>
      </m:oMathPara>
    </w:p>
    <w:p w14:paraId="5439C421" w14:textId="77777777" w:rsidR="006473CD" w:rsidRPr="006473CD" w:rsidRDefault="006473CD" w:rsidP="006473CD"/>
    <w:p w14:paraId="4725FF61" w14:textId="77777777" w:rsidR="00734F85" w:rsidRDefault="006473CD" w:rsidP="006473CD">
      <w:r w:rsidRPr="006473CD">
        <w:t xml:space="preserve">We add these expressions into th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6473CD">
        <w:t xml:space="preserve"> expression above to attain host body size-, temperature-, and </w:t>
      </w:r>
      <w:del w:id="491" w:author="Clay Cressler" w:date="2016-07-18T11:15:00Z">
        <w:r w:rsidRPr="006473CD" w:rsidDel="00B67393">
          <w:delText>life cycle</w:delText>
        </w:r>
      </w:del>
      <w:ins w:id="492" w:author="Clay Cressler" w:date="2016-07-18T11:15:00Z">
        <w:r w:rsidR="00B67393">
          <w:t>infection site</w:t>
        </w:r>
      </w:ins>
      <w:r w:rsidRPr="006473CD">
        <w:t>-dependent criteria for the evolution of generalism. In particular, it is immediately clear that</w:t>
      </w:r>
      <w:r w:rsidR="00734F85">
        <w:t>, all else equal,</w:t>
      </w:r>
      <w:r w:rsidRPr="006473CD">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734F85">
        <w:t xml:space="preserve"> will be larger for </w:t>
      </w:r>
      <w:proofErr w:type="spellStart"/>
      <w:r w:rsidRPr="006473CD">
        <w:t>endoparasite</w:t>
      </w:r>
      <w:r w:rsidR="00734F85">
        <w:t>s</w:t>
      </w:r>
      <w:proofErr w:type="spellEnd"/>
      <w:r w:rsidR="00734F85">
        <w:t xml:space="preserve"> than </w:t>
      </w:r>
      <w:proofErr w:type="spellStart"/>
      <w:r w:rsidR="00734F85">
        <w:t>ectoparasites</w:t>
      </w:r>
      <w:proofErr w:type="spellEnd"/>
      <w:r w:rsidR="00734F85">
        <w:t xml:space="preserve"> because shedding rate will be higher. </w:t>
      </w:r>
      <w:ins w:id="493" w:author="Clay Cressler" w:date="2016-07-18T10:56:00Z">
        <w:r w:rsidR="00745C34">
          <w:t xml:space="preserve">Thus, </w:t>
        </w:r>
        <w:proofErr w:type="spellStart"/>
        <w:r w:rsidR="00745C34">
          <w:t>generalism</w:t>
        </w:r>
        <w:proofErr w:type="spellEnd"/>
        <w:r w:rsidR="00745C34">
          <w:t xml:space="preserve"> is more likely to evolve </w:t>
        </w:r>
      </w:ins>
      <w:ins w:id="494" w:author="Clay Cressler" w:date="2016-07-18T10:57:00Z">
        <w:r w:rsidR="00745C34">
          <w:t>for</w:t>
        </w:r>
      </w:ins>
      <w:ins w:id="495" w:author="Clay Cressler" w:date="2016-07-18T10:56:00Z">
        <w:r w:rsidR="00745C34">
          <w:t xml:space="preserve"> </w:t>
        </w:r>
        <w:proofErr w:type="spellStart"/>
        <w:r w:rsidR="00745C34">
          <w:t>endoparas</w:t>
        </w:r>
      </w:ins>
      <w:ins w:id="496" w:author="Clay Cressler" w:date="2016-07-18T10:57:00Z">
        <w:r w:rsidR="00745C34">
          <w:t>i</w:t>
        </w:r>
      </w:ins>
      <w:ins w:id="497" w:author="Clay Cressler" w:date="2016-07-18T10:56:00Z">
        <w:r w:rsidR="00745C34">
          <w:t>tes</w:t>
        </w:r>
        <w:proofErr w:type="spellEnd"/>
        <w:r w:rsidR="00745C34">
          <w:t xml:space="preserve"> than </w:t>
        </w:r>
        <w:proofErr w:type="spellStart"/>
        <w:r w:rsidR="00745C34">
          <w:t>ectoparasites</w:t>
        </w:r>
        <w:proofErr w:type="spellEnd"/>
        <w:r w:rsidR="00745C34">
          <w:t xml:space="preserve">. </w:t>
        </w:r>
      </w:ins>
      <w:del w:id="498" w:author="Clay Cressler" w:date="2016-07-18T10:57:00Z">
        <w:r w:rsidR="00734F85" w:rsidRPr="00EE0AED" w:rsidDel="00745C34">
          <w:rPr>
            <w:b/>
          </w:rPr>
          <w:delText>This makes it easier for a generalist endoparasite to invade than a generalist ectoparasite.</w:delText>
        </w:r>
        <w:r w:rsidR="00734F85" w:rsidDel="00745C34">
          <w:delText xml:space="preserve"> </w:delText>
        </w:r>
      </w:del>
    </w:p>
    <w:p w14:paraId="17C2FA77" w14:textId="77777777" w:rsidR="00734F85" w:rsidRDefault="00734F85" w:rsidP="006473CD"/>
    <w:p w14:paraId="2E0F72FC" w14:textId="77777777" w:rsidR="006473CD" w:rsidRPr="006473CD" w:rsidRDefault="00745C34" w:rsidP="00FB653B">
      <w:ins w:id="499" w:author="Clay Cressler" w:date="2016-07-18T10:57:00Z">
        <w:r>
          <w:t xml:space="preserve">For simplicity, we let </w:t>
        </w:r>
      </w:ins>
      <w:del w:id="500" w:author="Clay Cressler" w:date="2016-07-18T10:57:00Z">
        <w:r w:rsidR="00FB653B" w:rsidDel="00745C34">
          <w:delText>T</w:delText>
        </w:r>
      </w:del>
      <w:ins w:id="501" w:author="Clay Cressler" w:date="2016-07-18T10:57:00Z">
        <w:r>
          <w:t>t</w:t>
        </w:r>
      </w:ins>
      <w:r w:rsidR="00FB653B">
        <w:t xml:space="preserve">he mass of the secondary host </w:t>
      </w:r>
      <w:del w:id="502" w:author="Clay Cressler" w:date="2016-07-18T10:57:00Z">
        <w:r w:rsidR="00FB653B" w:rsidDel="00745C34">
          <w:delText>is given by</w:delText>
        </w:r>
      </w:del>
      <w:ins w:id="503" w:author="Clay Cressler" w:date="2016-07-18T10:57:00Z">
        <w:r>
          <w:t>be</w:t>
        </w:r>
      </w:ins>
      <w:r w:rsidR="00FB653B">
        <w:t xml:space="preserve"> </w:t>
      </w:r>
      <m:oMath>
        <m:r>
          <w:rPr>
            <w:rFonts w:ascii="Cambria Math" w:hAnsi="Cambria Math"/>
          </w:rPr>
          <m:t>fW</m:t>
        </m:r>
      </m:oMath>
      <w:r w:rsidR="00FB653B">
        <w:t xml:space="preserve">, where </w:t>
      </w:r>
      <m:oMath>
        <m:r>
          <w:rPr>
            <w:rFonts w:ascii="Cambria Math" w:hAnsi="Cambria Math"/>
          </w:rPr>
          <m:t>W</m:t>
        </m:r>
      </m:oMath>
      <w:r w:rsidR="00FB653B">
        <w:t xml:space="preserve"> is the mass of the primary host, and we assume that the secondary host is smaller than the primary host (</w:t>
      </w:r>
      <m:oMath>
        <m:r>
          <w:rPr>
            <w:rFonts w:ascii="Cambria Math" w:hAnsi="Cambria Math"/>
          </w:rPr>
          <m:t>f&lt;1</m:t>
        </m:r>
      </m:oMath>
      <w:r w:rsidR="00FB653B">
        <w:t xml:space="preserve">). </w:t>
      </w:r>
      <w:del w:id="504" w:author="Clay Cressler" w:date="2016-07-18T10:58:00Z">
        <w:r w:rsidR="00FB653B" w:rsidDel="00C77808">
          <w:delText>This essentially assumes that the specialist parasite has evolved to exploit the host that maximizes its fitness, since the fitness of the specialist (</w:delText>
        </w:r>
        <m:oMath>
          <m:r>
            <w:rPr>
              <w:rFonts w:ascii="Cambria Math" w:hAnsi="Cambria Math"/>
            </w:rPr>
            <m:t>β</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e>
          </m:d>
          <m:r>
            <w:rPr>
              <w:rFonts w:ascii="Cambria Math" w:hAnsi="Cambria Math"/>
            </w:rPr>
            <m:t>/γ</m:t>
          </m:r>
          <m:sSub>
            <m:sSubPr>
              <m:ctrlPr>
                <w:rPr>
                  <w:rFonts w:ascii="Cambria Math" w:hAnsi="Cambria Math"/>
                  <w:i/>
                </w:rPr>
              </m:ctrlPr>
            </m:sSubPr>
            <m:e>
              <m:r>
                <w:rPr>
                  <w:rFonts w:ascii="Cambria Math" w:hAnsi="Cambria Math"/>
                </w:rPr>
                <m:t>μ</m:t>
              </m:r>
            </m:e>
            <m:sub>
              <m:r>
                <w:rPr>
                  <w:rFonts w:ascii="Cambria Math" w:hAnsi="Cambria Math"/>
                </w:rPr>
                <m:t>1</m:t>
              </m:r>
            </m:sub>
          </m:sSub>
        </m:oMath>
        <w:r w:rsidR="00FB653B" w:rsidDel="00C77808">
          <w:delText xml:space="preserve">) </w:delText>
        </w:r>
        <w:r w:rsidR="0053328B" w:rsidDel="00C77808">
          <w:delText xml:space="preserve">is an increasing function of host body size. </w:delText>
        </w:r>
      </w:del>
      <w:r w:rsidR="00734F85">
        <w:t xml:space="preserve">To </w:t>
      </w:r>
      <w:r w:rsidR="00734F85" w:rsidRPr="006473CD">
        <w:t xml:space="preserve">investigate how the evolution of </w:t>
      </w:r>
      <w:proofErr w:type="spellStart"/>
      <w:r w:rsidR="00734F85" w:rsidRPr="006473CD">
        <w:t>generalism</w:t>
      </w:r>
      <w:proofErr w:type="spellEnd"/>
      <w:r w:rsidR="00734F85" w:rsidRPr="006473CD">
        <w:t xml:space="preserve"> is affected by host body size (</w:t>
      </w:r>
      <w:r w:rsidR="00734F85" w:rsidRPr="006473CD">
        <w:rPr>
          <w:i/>
        </w:rPr>
        <w:t>W</w:t>
      </w:r>
      <w:r w:rsidR="00734F85" w:rsidRPr="006473CD">
        <w:t>), the difference in body size between the two hosts (</w:t>
      </w:r>
      <w:r w:rsidR="00734F85" w:rsidRPr="006473CD">
        <w:rPr>
          <w:i/>
        </w:rPr>
        <w:t>f</w:t>
      </w:r>
      <w:r w:rsidR="00734F85" w:rsidRPr="006473CD">
        <w:t xml:space="preserve">), </w:t>
      </w:r>
      <w:r w:rsidR="00734F85">
        <w:t xml:space="preserve">and </w:t>
      </w:r>
      <w:r w:rsidR="00734F85" w:rsidRPr="006473CD">
        <w:t>the temperature of the environment (</w:t>
      </w:r>
      <w:r w:rsidR="00734F85" w:rsidRPr="006473CD">
        <w:rPr>
          <w:i/>
        </w:rPr>
        <w:t>T</w:t>
      </w:r>
      <w:r w:rsidR="00734F85">
        <w:t xml:space="preserve">), we </w:t>
      </w:r>
      <w:r w:rsidR="006473CD" w:rsidRPr="006473CD">
        <w:t xml:space="preserve">ask how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6473CD" w:rsidRPr="006473CD">
        <w:t xml:space="preserve"> changes with changes in these parameters (that is, we look at the derivatives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6473CD" w:rsidRPr="006473CD">
        <w:t xml:space="preserve"> with respect to </w:t>
      </w:r>
      <w:r w:rsidR="006473CD" w:rsidRPr="006473CD">
        <w:rPr>
          <w:i/>
        </w:rPr>
        <w:t>W</w:t>
      </w:r>
      <w:r w:rsidR="006473CD" w:rsidRPr="006473CD">
        <w:t xml:space="preserve">, </w:t>
      </w:r>
      <w:r w:rsidR="006473CD" w:rsidRPr="006473CD">
        <w:rPr>
          <w:i/>
        </w:rPr>
        <w:t>f</w:t>
      </w:r>
      <w:r w:rsidR="006473CD" w:rsidRPr="006473CD">
        <w:t xml:space="preserve">, and </w:t>
      </w:r>
      <w:r w:rsidR="006473CD" w:rsidRPr="006473CD">
        <w:rPr>
          <w:i/>
        </w:rPr>
        <w:t>T</w:t>
      </w:r>
      <w:r w:rsidR="006473CD" w:rsidRPr="006473CD">
        <w:t xml:space="preserve">). We will consider these derivatives for both </w:t>
      </w:r>
      <w:proofErr w:type="spellStart"/>
      <w:r w:rsidR="006473CD" w:rsidRPr="006473CD">
        <w:t>endoparasites</w:t>
      </w:r>
      <w:proofErr w:type="spellEnd"/>
      <w:r w:rsidR="006473CD" w:rsidRPr="006473CD">
        <w:t xml:space="preserve"> and </w:t>
      </w:r>
      <w:proofErr w:type="spellStart"/>
      <w:r w:rsidR="006473CD" w:rsidRPr="006473CD">
        <w:t>ectoparasites</w:t>
      </w:r>
      <w:proofErr w:type="spellEnd"/>
      <w:r w:rsidR="006473CD" w:rsidRPr="006473CD">
        <w:t>.</w:t>
      </w:r>
    </w:p>
    <w:p w14:paraId="21BAF987" w14:textId="77777777" w:rsidR="006473CD" w:rsidRPr="006473CD" w:rsidRDefault="006473CD" w:rsidP="006473CD"/>
    <w:p w14:paraId="1D036A90" w14:textId="77777777" w:rsidR="006473CD" w:rsidRPr="006473CD" w:rsidRDefault="006473CD" w:rsidP="006473CD">
      <w:r w:rsidRPr="006473CD">
        <w:t xml:space="preserve">For </w:t>
      </w:r>
      <w:proofErr w:type="spellStart"/>
      <w:r w:rsidRPr="006473CD">
        <w:t>endoparasites</w:t>
      </w:r>
      <w:proofErr w:type="spellEnd"/>
      <w:r w:rsidRPr="006473CD">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6473CD">
        <w:t xml:space="preserve"> is an increasing function of host body size: </w:t>
      </w:r>
    </w:p>
    <w:p w14:paraId="271BEAD5" w14:textId="77777777" w:rsidR="006473CD" w:rsidRPr="00475689" w:rsidRDefault="00D57325" w:rsidP="006473CD">
      <m:oMathPara>
        <m:oMath>
          <m:f>
            <m:fPr>
              <m:ctrlPr>
                <w:rPr>
                  <w:rFonts w:ascii="Cambria Math" w:hAnsi="Cambria Math"/>
                  <w:i/>
                </w:rPr>
              </m:ctrlPr>
            </m:fPr>
            <m:num>
              <m:r>
                <m:rPr>
                  <m:sty m:val="p"/>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ctrlPr>
                <w:rPr>
                  <w:rFonts w:ascii="Cambria Math" w:hAnsi="Cambria Math"/>
                </w:rPr>
              </m:ctrlPr>
            </m:num>
            <m:den>
              <m:r>
                <m:rPr>
                  <m:sty m:val="p"/>
                </m:rPr>
                <w:rPr>
                  <w:rFonts w:ascii="Cambria Math" w:hAnsi="Cambria Math"/>
                </w:rPr>
                <m:t>∂</m:t>
              </m:r>
              <m:r>
                <w:rPr>
                  <w:rFonts w:ascii="Cambria Math" w:hAnsi="Cambria Math"/>
                </w:rPr>
                <m:t>W</m:t>
              </m:r>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a</m:t>
                  </m:r>
                </m:e>
              </m:d>
              <m:sSub>
                <m:sSubPr>
                  <m:ctrlPr>
                    <w:rPr>
                      <w:rFonts w:ascii="Cambria Math" w:hAnsi="Cambria Math"/>
                      <w:i/>
                    </w:rPr>
                  </m:ctrlPr>
                </m:sSubPr>
                <m:e>
                  <m:r>
                    <w:rPr>
                      <w:rFonts w:ascii="Cambria Math" w:hAnsi="Cambria Math"/>
                    </w:rPr>
                    <m:t>λ</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1</m:t>
                  </m:r>
                </m:sub>
              </m:sSub>
            </m:num>
            <m:den>
              <m:r>
                <w:rPr>
                  <w:rFonts w:ascii="Cambria Math" w:hAnsi="Cambria Math"/>
                </w:rPr>
                <m:t>W</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3</m:t>
                  </m:r>
                  <m:sSub>
                    <m:sSubPr>
                      <m:ctrlPr>
                        <w:rPr>
                          <w:rFonts w:ascii="Cambria Math" w:hAnsi="Cambria Math"/>
                          <w:i/>
                        </w:rPr>
                      </m:ctrlPr>
                    </m:sSubPr>
                    <m:e>
                      <m:r>
                        <w:rPr>
                          <w:rFonts w:ascii="Cambria Math" w:hAnsi="Cambria Math"/>
                        </w:rPr>
                        <m:t>μ</m:t>
                      </m:r>
                    </m:e>
                    <m:sub>
                      <m:r>
                        <w:rPr>
                          <w:rFonts w:ascii="Cambria Math" w:hAnsi="Cambria Math"/>
                        </w:rPr>
                        <m:t>2</m:t>
                      </m:r>
                    </m:sub>
                  </m:sSub>
                </m:e>
              </m:d>
            </m:num>
            <m:den>
              <m:r>
                <w:rPr>
                  <w:rFonts w:ascii="Cambria Math" w:hAnsi="Cambria Math"/>
                </w:rPr>
                <m:t>4Wγ</m:t>
              </m:r>
              <m:sSub>
                <m:sSubPr>
                  <m:ctrlPr>
                    <w:rPr>
                      <w:rFonts w:ascii="Cambria Math" w:hAnsi="Cambria Math"/>
                      <w:i/>
                    </w:rPr>
                  </m:ctrlPr>
                </m:sSubPr>
                <m:e>
                  <m:r>
                    <w:rPr>
                      <w:rFonts w:ascii="Cambria Math" w:hAnsi="Cambria Math"/>
                    </w:rPr>
                    <m:t>μ</m:t>
                  </m:r>
                </m:e>
                <m:sub>
                  <m:r>
                    <w:rPr>
                      <w:rFonts w:ascii="Cambria Math" w:hAnsi="Cambria Math"/>
                    </w:rPr>
                    <m:t>2</m:t>
                  </m:r>
                </m:sub>
              </m:sSub>
            </m:den>
          </m:f>
          <m:r>
            <w:rPr>
              <w:rFonts w:ascii="Cambria Math" w:hAnsi="Cambria Math"/>
            </w:rPr>
            <m:t>.</m:t>
          </m:r>
        </m:oMath>
      </m:oMathPara>
    </w:p>
    <w:p w14:paraId="750CC305" w14:textId="77777777" w:rsidR="006473CD" w:rsidRPr="006473CD" w:rsidRDefault="006473CD" w:rsidP="006473CD"/>
    <w:p w14:paraId="05A28843" w14:textId="77777777" w:rsidR="006473CD" w:rsidRPr="006473CD" w:rsidRDefault="006473CD" w:rsidP="006473CD">
      <w:r w:rsidRPr="006473CD">
        <w:t xml:space="preserve">Thus we predict that parasites infecting large-bodied hosts are more likely to be generalists than parasites infecting small-bodied hosts. That is, when looking across a large number of host-parasite associations, </w:t>
      </w:r>
      <w:r w:rsidRPr="006473CD">
        <w:rPr>
          <w:b/>
        </w:rPr>
        <w:t xml:space="preserve">there should be positive correlations between </w:t>
      </w:r>
      <w:del w:id="505" w:author="Clay Cressler" w:date="2016-07-18T11:00:00Z">
        <w:r w:rsidRPr="006473CD" w:rsidDel="00C77808">
          <w:rPr>
            <w:b/>
          </w:rPr>
          <w:delText>the generalism index of each parasite</w:delText>
        </w:r>
      </w:del>
      <w:ins w:id="506" w:author="Clay Cressler" w:date="2016-07-18T11:00:00Z">
        <w:r w:rsidR="00C77808">
          <w:rPr>
            <w:b/>
          </w:rPr>
          <w:t>a parasite’s generality</w:t>
        </w:r>
      </w:ins>
      <w:r w:rsidRPr="006473CD">
        <w:rPr>
          <w:b/>
        </w:rPr>
        <w:t xml:space="preserve"> and</w:t>
      </w:r>
      <w:r w:rsidR="00EA1C81">
        <w:rPr>
          <w:b/>
        </w:rPr>
        <w:t xml:space="preserve"> </w:t>
      </w:r>
      <w:del w:id="507" w:author="Clay Cressler" w:date="2016-07-18T11:00:00Z">
        <w:r w:rsidRPr="006473CD" w:rsidDel="00C77808">
          <w:rPr>
            <w:b/>
          </w:rPr>
          <w:delText>both</w:delText>
        </w:r>
        <w:r w:rsidR="00EA1C81" w:rsidDel="00C77808">
          <w:rPr>
            <w:b/>
          </w:rPr>
          <w:delText xml:space="preserve"> </w:delText>
        </w:r>
      </w:del>
      <w:r w:rsidR="00EA1C81">
        <w:rPr>
          <w:b/>
        </w:rPr>
        <w:t>the</w:t>
      </w:r>
      <w:r w:rsidRPr="006473CD">
        <w:rPr>
          <w:b/>
        </w:rPr>
        <w:t xml:space="preserve"> body size of its largest host</w:t>
      </w:r>
      <w:r w:rsidR="0048212F">
        <w:rPr>
          <w:b/>
        </w:rPr>
        <w:t>.</w:t>
      </w:r>
      <w:r w:rsidRPr="006473CD">
        <w:rPr>
          <w:b/>
        </w:rPr>
        <w:t xml:space="preserve"> </w:t>
      </w:r>
      <w:r w:rsidR="0048212F" w:rsidRPr="00DB0F4D">
        <w:t>Moreover,</w:t>
      </w:r>
      <w:r w:rsidR="0048212F">
        <w:rPr>
          <w:b/>
        </w:rPr>
        <w:t xml:space="preserve"> there will be a positive correlation between </w:t>
      </w:r>
      <w:proofErr w:type="spellStart"/>
      <w:r w:rsidR="0048212F">
        <w:rPr>
          <w:b/>
        </w:rPr>
        <w:t>generalism</w:t>
      </w:r>
      <w:proofErr w:type="spellEnd"/>
      <w:r w:rsidR="0048212F">
        <w:rPr>
          <w:b/>
        </w:rPr>
        <w:t xml:space="preserve"> index and mean body size</w:t>
      </w:r>
      <w:ins w:id="508" w:author="Clay Cressler" w:date="2016-07-18T11:04:00Z">
        <w:r w:rsidR="00C77808">
          <w:t xml:space="preserve">: mean body size is </w:t>
        </w:r>
      </w:ins>
      <w:del w:id="509" w:author="Clay Cressler" w:date="2016-07-18T11:04:00Z">
        <w:r w:rsidR="0048212F" w:rsidDel="00C77808">
          <w:rPr>
            <w:b/>
          </w:rPr>
          <w:delText xml:space="preserve"> </w:delText>
        </w:r>
        <w:r w:rsidR="0048212F" w:rsidRPr="00DB0F4D" w:rsidDel="00C77808">
          <w:delText>(</w:delText>
        </w:r>
      </w:del>
      <m:oMath>
        <m:acc>
          <m:accPr>
            <m:chr m:val="̅"/>
            <m:ctrlPr>
              <w:rPr>
                <w:rFonts w:ascii="Cambria Math" w:hAnsi="Cambria Math"/>
                <w:i/>
              </w:rPr>
            </m:ctrlPr>
          </m:accPr>
          <m:e>
            <m:r>
              <w:rPr>
                <w:rFonts w:ascii="Cambria Math" w:hAnsi="Cambria Math"/>
              </w:rPr>
              <m:t>W</m:t>
            </m:r>
          </m:e>
        </m:acc>
        <m:r>
          <w:rPr>
            <w:rFonts w:ascii="Cambria Math" w:hAnsi="Cambria Math"/>
          </w:rPr>
          <m:t>=</m:t>
        </m:r>
        <m:d>
          <m:dPr>
            <m:ctrlPr>
              <w:rPr>
                <w:rFonts w:ascii="Cambria Math" w:hAnsi="Cambria Math"/>
                <w:i/>
              </w:rPr>
            </m:ctrlPr>
          </m:dPr>
          <m:e>
            <m:r>
              <w:rPr>
                <w:rFonts w:ascii="Cambria Math" w:hAnsi="Cambria Math"/>
              </w:rPr>
              <m:t>1+f</m:t>
            </m:r>
          </m:e>
        </m:d>
        <m:r>
          <w:rPr>
            <w:rFonts w:ascii="Cambria Math" w:hAnsi="Cambria Math"/>
          </w:rPr>
          <m:t>W/2</m:t>
        </m:r>
      </m:oMath>
      <w:ins w:id="510" w:author="Clay Cressler" w:date="2016-07-18T11:04:00Z">
        <w:r w:rsidR="00C77808">
          <w:t xml:space="preserve">, </w:t>
        </w:r>
      </w:ins>
      <w:ins w:id="511" w:author="Clay Cressler" w:date="2016-07-18T11:05:00Z">
        <w:r w:rsidR="00C77808">
          <w:t>and</w:t>
        </w:r>
      </w:ins>
      <w:del w:id="512" w:author="Clay Cressler" w:date="2016-07-18T11:04:00Z">
        <w:r w:rsidR="0048212F" w:rsidDel="00C77808">
          <w:delText>)</w:delText>
        </w:r>
      </w:del>
      <w:r w:rsidR="00DB0F4D">
        <w:t xml:space="preserve"> </w:t>
      </w:r>
      <w:del w:id="513" w:author="Clay Cressler" w:date="2016-07-18T11:05:00Z">
        <w:r w:rsidR="00DB0F4D" w:rsidDel="00C77808">
          <w:delText xml:space="preserve">as </w:delText>
        </w:r>
      </w:del>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0</m:t>
                </m:r>
              </m:sub>
            </m:sSub>
          </m:num>
          <m:den>
            <m:r>
              <w:rPr>
                <w:rFonts w:ascii="Cambria Math" w:hAnsi="Cambria Math"/>
              </w:rPr>
              <m:t>d</m:t>
            </m:r>
            <m:acc>
              <m:accPr>
                <m:chr m:val="̅"/>
                <m:ctrlPr>
                  <w:rPr>
                    <w:rFonts w:ascii="Cambria Math" w:hAnsi="Cambria Math"/>
                    <w:i/>
                  </w:rPr>
                </m:ctrlPr>
              </m:accPr>
              <m:e>
                <m:r>
                  <w:rPr>
                    <w:rFonts w:ascii="Cambria Math" w:hAnsi="Cambria Math"/>
                  </w:rPr>
                  <m:t>W</m:t>
                </m:r>
              </m:e>
            </m:acc>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m:t>
            </m:r>
            <m:acc>
              <m:accPr>
                <m:chr m:val="̅"/>
                <m:ctrlPr>
                  <w:rPr>
                    <w:rFonts w:ascii="Cambria Math" w:hAnsi="Cambria Math"/>
                    <w:i/>
                  </w:rPr>
                </m:ctrlPr>
              </m:accPr>
              <m:e>
                <m:r>
                  <w:rPr>
                    <w:rFonts w:ascii="Cambria Math" w:hAnsi="Cambria Math"/>
                  </w:rPr>
                  <m:t>W</m:t>
                </m:r>
              </m:e>
            </m:acc>
          </m:den>
        </m:f>
      </m:oMath>
      <w:r w:rsidR="00DB0F4D">
        <w:t xml:space="preserve">, </w:t>
      </w:r>
      <w:del w:id="514" w:author="Clay Cressler" w:date="2016-07-18T11:05:00Z">
        <w:r w:rsidR="00DB0F4D" w:rsidDel="00C77808">
          <w:delText xml:space="preserve">and </w:delText>
        </w:r>
      </w:del>
      <w:ins w:id="515" w:author="Clay Cressler" w:date="2016-07-18T11:05:00Z">
        <w:r w:rsidR="00C77808">
          <w:t xml:space="preserve">where </w:t>
        </w:r>
      </w:ins>
      <m:oMath>
        <m:f>
          <m:fPr>
            <m:ctrlPr>
              <w:ins w:id="516" w:author="Clay Cressler" w:date="2016-07-18T11:02:00Z">
                <w:rPr>
                  <w:rFonts w:ascii="Cambria Math" w:hAnsi="Cambria Math"/>
                  <w:i/>
                </w:rPr>
              </w:ins>
            </m:ctrlPr>
          </m:fPr>
          <m:num>
            <w:ins w:id="517" w:author="Clay Cressler" w:date="2016-07-18T11:02:00Z">
              <m:r>
                <w:rPr>
                  <w:rFonts w:ascii="Cambria Math" w:hAnsi="Cambria Math"/>
                </w:rPr>
                <m:t>dW</m:t>
              </m:r>
            </w:ins>
          </m:num>
          <m:den>
            <w:ins w:id="518" w:author="Clay Cressler" w:date="2016-07-18T11:02:00Z">
              <m:r>
                <w:rPr>
                  <w:rFonts w:ascii="Cambria Math" w:hAnsi="Cambria Math"/>
                </w:rPr>
                <m:t>d</m:t>
              </m:r>
            </w:ins>
            <m:acc>
              <m:accPr>
                <m:chr m:val="̅"/>
                <m:ctrlPr>
                  <w:ins w:id="519" w:author="Clay Cressler" w:date="2016-07-18T11:02:00Z">
                    <w:rPr>
                      <w:rFonts w:ascii="Cambria Math" w:hAnsi="Cambria Math"/>
                      <w:i/>
                    </w:rPr>
                  </w:ins>
                </m:ctrlPr>
              </m:accPr>
              <m:e>
                <w:ins w:id="520" w:author="Clay Cressler" w:date="2016-07-18T11:02:00Z">
                  <m:r>
                    <w:rPr>
                      <w:rFonts w:ascii="Cambria Math" w:hAnsi="Cambria Math"/>
                    </w:rPr>
                    <m:t>W</m:t>
                  </m:r>
                </w:ins>
              </m:e>
            </m:acc>
          </m:den>
        </m:f>
        <w:ins w:id="521" w:author="Clay Cressler" w:date="2016-07-18T11:03:00Z">
          <m:r>
            <w:rPr>
              <w:rFonts w:ascii="Cambria Math" w:hAnsi="Cambria Math"/>
            </w:rPr>
            <m:t>=</m:t>
          </m:r>
        </w:ins>
        <m:f>
          <m:fPr>
            <m:ctrlPr>
              <w:ins w:id="522" w:author="Clay Cressler" w:date="2016-07-18T11:03:00Z">
                <w:rPr>
                  <w:rFonts w:ascii="Cambria Math" w:hAnsi="Cambria Math"/>
                  <w:i/>
                </w:rPr>
              </w:ins>
            </m:ctrlPr>
          </m:fPr>
          <m:num>
            <w:ins w:id="523" w:author="Clay Cressler" w:date="2016-07-18T11:03:00Z">
              <m:r>
                <w:rPr>
                  <w:rFonts w:ascii="Cambria Math" w:hAnsi="Cambria Math"/>
                </w:rPr>
                <m:t>2</m:t>
              </m:r>
            </w:ins>
          </m:num>
          <m:den>
            <w:ins w:id="524" w:author="Clay Cressler" w:date="2016-07-18T11:03:00Z">
              <m:r>
                <w:rPr>
                  <w:rFonts w:ascii="Cambria Math" w:hAnsi="Cambria Math"/>
                </w:rPr>
                <m:t>1+f</m:t>
              </m:r>
            </w:ins>
          </m:den>
        </m:f>
        <w:del w:id="525" w:author="Clay Cressler" w:date="2016-07-18T11:06:00Z">
          <m:r>
            <w:rPr>
              <w:rFonts w:ascii="Cambria Math" w:hAnsi="Cambria Math"/>
            </w:rPr>
            <m:t>&gt;0</m:t>
          </m:r>
        </w:del>
      </m:oMath>
      <w:del w:id="526" w:author="Clay Cressler" w:date="2016-07-18T11:04:00Z">
        <w:r w:rsidR="00DB0F4D" w:rsidDel="00C77808">
          <w:delText xml:space="preserve"> for all </w:delText>
        </w:r>
        <w:r w:rsidR="00DB0F4D" w:rsidDel="00C77808">
          <w:rPr>
            <w:i/>
          </w:rPr>
          <w:delText>W</w:delText>
        </w:r>
      </w:del>
      <w:proofErr w:type="gramStart"/>
      <w:r w:rsidR="00DB0F4D">
        <w:t>.</w:t>
      </w:r>
      <w:ins w:id="527" w:author="Clay Cressler" w:date="2016-07-18T11:06:00Z">
        <w:r w:rsidR="00C77808">
          <w:t>,</w:t>
        </w:r>
        <w:proofErr w:type="gramEnd"/>
        <w:r w:rsidR="00C77808">
          <w:t xml:space="preserve"> which must be positive.</w:t>
        </w:r>
      </w:ins>
      <w:del w:id="528" w:author="Clay Cressler" w:date="2016-07-18T11:03:00Z">
        <w:r w:rsidR="001F03E9" w:rsidDel="00C77808">
          <w:delText xml:space="preserve"> However, because </w:delText>
        </w:r>
        <m:oMath>
          <m:f>
            <m:fPr>
              <m:ctrlPr>
                <w:rPr>
                  <w:rFonts w:ascii="Cambria Math" w:hAnsi="Cambria Math"/>
                  <w:i/>
                </w:rPr>
              </m:ctrlPr>
            </m:fPr>
            <m:num>
              <m:r>
                <w:rPr>
                  <w:rFonts w:ascii="Cambria Math" w:hAnsi="Cambria Math"/>
                </w:rPr>
                <m:t>dW</m:t>
              </m:r>
            </m:num>
            <m:den>
              <m:r>
                <w:rPr>
                  <w:rFonts w:ascii="Cambria Math" w:hAnsi="Cambria Math"/>
                </w:rPr>
                <m:t>d</m:t>
              </m:r>
              <m:acc>
                <m:accPr>
                  <m:chr m:val="̅"/>
                  <m:ctrlPr>
                    <w:rPr>
                      <w:rFonts w:ascii="Cambria Math" w:hAnsi="Cambria Math"/>
                      <w:i/>
                    </w:rPr>
                  </m:ctrlPr>
                </m:accPr>
                <m:e>
                  <m:r>
                    <w:rPr>
                      <w:rFonts w:ascii="Cambria Math" w:hAnsi="Cambria Math"/>
                    </w:rPr>
                    <m:t>W</m:t>
                  </m:r>
                </m:e>
              </m:acc>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1+f</m:t>
              </m:r>
            </m:den>
          </m:f>
          <m:r>
            <w:rPr>
              <w:rFonts w:ascii="Cambria Math" w:hAnsi="Cambria Math"/>
            </w:rPr>
            <m:t>&gt;1</m:t>
          </m:r>
        </m:oMath>
        <w:r w:rsidR="001F03E9" w:rsidDel="00C77808">
          <w:delText>, the correlation between generalism index and maximum body size should be larger than that between generalism and mean body size.</w:delText>
        </w:r>
      </w:del>
    </w:p>
    <w:p w14:paraId="4752261D" w14:textId="77777777" w:rsidR="0048212F" w:rsidRDefault="0048212F" w:rsidP="006473CD"/>
    <w:p w14:paraId="358D1415" w14:textId="77777777" w:rsidR="006473CD" w:rsidRPr="006473CD" w:rsidRDefault="006473CD" w:rsidP="006473CD">
      <w:r w:rsidRPr="006473CD">
        <w:t xml:space="preserve">Similarly,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6473CD">
        <w:t xml:space="preserve"> is an increasing function of </w:t>
      </w:r>
      <w:r w:rsidRPr="006473CD">
        <w:rPr>
          <w:i/>
        </w:rPr>
        <w:t>f</w:t>
      </w:r>
      <w:r w:rsidRPr="006473CD">
        <w:t>, the relative difference in body size between hosts:</w:t>
      </w:r>
    </w:p>
    <w:p w14:paraId="0048328A" w14:textId="77777777" w:rsidR="006473CD" w:rsidRPr="00475689" w:rsidRDefault="00D57325" w:rsidP="006473CD">
      <m:oMathPara>
        <m:oMath>
          <m:f>
            <m:fPr>
              <m:ctrlPr>
                <w:rPr>
                  <w:rFonts w:ascii="Cambria Math" w:hAnsi="Cambria Math"/>
                  <w:i/>
                </w:rPr>
              </m:ctrlPr>
            </m:fPr>
            <m:num>
              <m:r>
                <m:rPr>
                  <m:sty m:val="p"/>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ctrlPr>
                <w:rPr>
                  <w:rFonts w:ascii="Cambria Math" w:hAnsi="Cambria Math"/>
                </w:rPr>
              </m:ctrlPr>
            </m:num>
            <m:den>
              <m:r>
                <m:rPr>
                  <m:sty m:val="p"/>
                </m:rPr>
                <w:rPr>
                  <w:rFonts w:ascii="Cambria Math" w:hAnsi="Cambria Math"/>
                </w:rPr>
                <m:t>∂</m:t>
              </m:r>
              <m:r>
                <w:rPr>
                  <w:rFonts w:ascii="Cambria Math" w:hAnsi="Cambria Math"/>
                </w:rPr>
                <m:t>f</m:t>
              </m:r>
            </m:den>
          </m:f>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3</m:t>
                  </m:r>
                  <m:sSub>
                    <m:sSubPr>
                      <m:ctrlPr>
                        <w:rPr>
                          <w:rFonts w:ascii="Cambria Math" w:hAnsi="Cambria Math"/>
                          <w:i/>
                        </w:rPr>
                      </m:ctrlPr>
                    </m:sSubPr>
                    <m:e>
                      <m:r>
                        <w:rPr>
                          <w:rFonts w:ascii="Cambria Math" w:hAnsi="Cambria Math"/>
                        </w:rPr>
                        <m:t>μ</m:t>
                      </m:r>
                    </m:e>
                    <m:sub>
                      <m:r>
                        <w:rPr>
                          <w:rFonts w:ascii="Cambria Math" w:hAnsi="Cambria Math"/>
                        </w:rPr>
                        <m:t>2</m:t>
                      </m:r>
                    </m:sub>
                  </m:sSub>
                </m:e>
              </m:d>
            </m:num>
            <m:den>
              <m:r>
                <w:rPr>
                  <w:rFonts w:ascii="Cambria Math" w:hAnsi="Cambria Math"/>
                </w:rPr>
                <m:t>4Wγ</m:t>
              </m:r>
              <m:sSub>
                <m:sSubPr>
                  <m:ctrlPr>
                    <w:rPr>
                      <w:rFonts w:ascii="Cambria Math" w:hAnsi="Cambria Math"/>
                      <w:i/>
                    </w:rPr>
                  </m:ctrlPr>
                </m:sSubPr>
                <m:e>
                  <m:r>
                    <w:rPr>
                      <w:rFonts w:ascii="Cambria Math" w:hAnsi="Cambria Math"/>
                    </w:rPr>
                    <m:t>μ</m:t>
                  </m:r>
                </m:e>
                <m:sub>
                  <m:r>
                    <w:rPr>
                      <w:rFonts w:ascii="Cambria Math" w:hAnsi="Cambria Math"/>
                    </w:rPr>
                    <m:t>2</m:t>
                  </m:r>
                </m:sub>
              </m:sSub>
            </m:den>
          </m:f>
          <m:r>
            <w:rPr>
              <w:rFonts w:ascii="Cambria Math" w:hAnsi="Cambria Math"/>
            </w:rPr>
            <m:t>.</m:t>
          </m:r>
        </m:oMath>
      </m:oMathPara>
    </w:p>
    <w:p w14:paraId="6CC7817E" w14:textId="77777777" w:rsidR="006473CD" w:rsidRPr="006473CD" w:rsidRDefault="006473CD" w:rsidP="006473CD">
      <w:r w:rsidRPr="006473CD">
        <w:t xml:space="preserve">This result is intuitive: increasing </w:t>
      </w:r>
      <w:r w:rsidRPr="006473CD">
        <w:rPr>
          <w:i/>
        </w:rPr>
        <w:t>f</w:t>
      </w:r>
      <w:r w:rsidRPr="006473CD">
        <w:t xml:space="preserve"> increases the size of the secondary host</w:t>
      </w:r>
      <w:r w:rsidR="006B1194">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6B1194">
        <w:t xml:space="preserve"> is the sum of terms dealing with infection in the primary and secondary host, and, </w:t>
      </w:r>
      <w:r w:rsidRPr="006473CD">
        <w:t xml:space="preserve">as we have already shown, increasing host mass increase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6473CD">
        <w:t xml:space="preserve">. </w:t>
      </w:r>
      <w:del w:id="529" w:author="Clay Cressler" w:date="2016-07-18T11:06:00Z">
        <w:r w:rsidR="00FB653B" w:rsidDel="00C77808">
          <w:delText xml:space="preserve">Note that if we allowed </w:delText>
        </w:r>
        <m:oMath>
          <m:r>
            <w:rPr>
              <w:rFonts w:ascii="Cambria Math" w:hAnsi="Cambria Math"/>
            </w:rPr>
            <m:t>f&gt;1</m:t>
          </m:r>
        </m:oMath>
        <w:r w:rsidR="00FB653B" w:rsidDel="00C77808">
          <w:delText xml:space="preserve"> (secondary host larger than primary host), this would make invasion </w:delText>
        </w:r>
        <w:r w:rsidR="0048212F" w:rsidDel="00C77808">
          <w:delText xml:space="preserve">by the generalist </w:delText>
        </w:r>
        <w:r w:rsidR="006B1194" w:rsidDel="00C77808">
          <w:delText xml:space="preserve">even </w:delText>
        </w:r>
        <w:r w:rsidR="00FB653B" w:rsidDel="00C77808">
          <w:delText xml:space="preserve">easier. </w:delText>
        </w:r>
      </w:del>
      <w:r w:rsidRPr="006473CD">
        <w:t xml:space="preserve">Thus we predict that </w:t>
      </w:r>
      <w:r w:rsidRPr="006473CD">
        <w:rPr>
          <w:b/>
        </w:rPr>
        <w:t xml:space="preserve">there should be a strong positive correlation between </w:t>
      </w:r>
      <w:proofErr w:type="spellStart"/>
      <w:r w:rsidRPr="006473CD">
        <w:rPr>
          <w:b/>
        </w:rPr>
        <w:t>generalism</w:t>
      </w:r>
      <w:proofErr w:type="spellEnd"/>
      <w:r w:rsidRPr="006473CD">
        <w:rPr>
          <w:b/>
        </w:rPr>
        <w:t xml:space="preserve"> index and the coefficient of variation in host body size. </w:t>
      </w:r>
      <w:r w:rsidRPr="006473CD">
        <w:t>The coefficient of variation is a better metric for this prediction than the raw variance because the variance in body sizes among hosts will be positively correlated with mean body size among hosts.</w:t>
      </w:r>
    </w:p>
    <w:p w14:paraId="3CBFA2CE" w14:textId="77777777" w:rsidR="006473CD" w:rsidRPr="006473CD" w:rsidDel="00B67393" w:rsidRDefault="006473CD" w:rsidP="006473CD">
      <w:pPr>
        <w:rPr>
          <w:del w:id="530" w:author="Clay Cressler" w:date="2016-07-18T11:11:00Z"/>
        </w:rPr>
      </w:pPr>
      <w:del w:id="531" w:author="Clay Cressler" w:date="2016-07-18T11:11:00Z">
        <w:r w:rsidRPr="006473CD" w:rsidDel="00B67393">
          <w:delText xml:space="preserve">Temperature likewise has a consistent effect on </w:delTex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6473CD" w:rsidDel="00B67393">
          <w:delText xml:space="preserve">, but in the opposite direction: increasing temperature decreases </w:delTex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6473CD" w:rsidDel="00B67393">
          <w:delText>:</w:delText>
        </w:r>
      </w:del>
    </w:p>
    <w:p w14:paraId="1ED58D95" w14:textId="77777777" w:rsidR="006473CD" w:rsidRPr="00475689" w:rsidDel="00B67393" w:rsidRDefault="00D57325" w:rsidP="006473CD">
      <w:pPr>
        <w:rPr>
          <w:del w:id="532" w:author="Clay Cressler" w:date="2016-07-18T11:11:00Z"/>
        </w:rPr>
      </w:pPr>
      <m:oMathPara>
        <m:oMath>
          <m:f>
            <m:fPr>
              <m:ctrlPr>
                <w:del w:id="533" w:author="Clay Cressler" w:date="2016-07-18T11:11:00Z">
                  <w:rPr>
                    <w:rFonts w:ascii="Cambria Math" w:hAnsi="Cambria Math"/>
                    <w:i/>
                  </w:rPr>
                </w:del>
              </m:ctrlPr>
            </m:fPr>
            <m:num>
              <w:del w:id="534" w:author="Clay Cressler" w:date="2016-07-18T11:11:00Z">
                <m:r>
                  <m:rPr>
                    <m:sty m:val="p"/>
                  </m:rPr>
                  <w:rPr>
                    <w:rFonts w:ascii="Cambria Math" w:hAnsi="Cambria Math"/>
                  </w:rPr>
                  <m:t>∂</m:t>
                </m:r>
              </w:del>
              <m:sSub>
                <m:sSubPr>
                  <m:ctrlPr>
                    <w:del w:id="535" w:author="Clay Cressler" w:date="2016-07-18T11:11:00Z">
                      <w:rPr>
                        <w:rFonts w:ascii="Cambria Math" w:hAnsi="Cambria Math"/>
                        <w:i/>
                      </w:rPr>
                    </w:del>
                  </m:ctrlPr>
                </m:sSubPr>
                <m:e>
                  <w:del w:id="536" w:author="Clay Cressler" w:date="2016-07-18T11:11:00Z">
                    <m:r>
                      <w:rPr>
                        <w:rFonts w:ascii="Cambria Math" w:hAnsi="Cambria Math"/>
                      </w:rPr>
                      <m:t>R</m:t>
                    </m:r>
                  </w:del>
                </m:e>
                <m:sub>
                  <w:del w:id="537" w:author="Clay Cressler" w:date="2016-07-18T11:11:00Z">
                    <m:r>
                      <w:rPr>
                        <w:rFonts w:ascii="Cambria Math" w:hAnsi="Cambria Math"/>
                      </w:rPr>
                      <m:t>0</m:t>
                    </m:r>
                  </w:del>
                </m:sub>
              </m:sSub>
              <m:ctrlPr>
                <w:del w:id="538" w:author="Clay Cressler" w:date="2016-07-18T11:11:00Z">
                  <w:rPr>
                    <w:rFonts w:ascii="Cambria Math" w:hAnsi="Cambria Math"/>
                  </w:rPr>
                </w:del>
              </m:ctrlPr>
            </m:num>
            <m:den>
              <w:del w:id="539" w:author="Clay Cressler" w:date="2016-07-18T11:11:00Z">
                <m:r>
                  <m:rPr>
                    <m:sty m:val="p"/>
                  </m:rPr>
                  <w:rPr>
                    <w:rFonts w:ascii="Cambria Math" w:hAnsi="Cambria Math"/>
                  </w:rPr>
                  <m:t>∂</m:t>
                </m:r>
                <m:r>
                  <w:rPr>
                    <w:rFonts w:ascii="Cambria Math" w:hAnsi="Cambria Math"/>
                  </w:rPr>
                  <m:t>T</m:t>
                </m:r>
              </w:del>
            </m:den>
          </m:f>
          <w:del w:id="540" w:author="Clay Cressler" w:date="2016-07-18T11:11:00Z">
            <m:r>
              <w:rPr>
                <w:rFonts w:ascii="Cambria Math" w:hAnsi="Cambria Math"/>
              </w:rPr>
              <m:t>=-</m:t>
            </m:r>
          </w:del>
          <m:f>
            <m:fPr>
              <m:ctrlPr>
                <w:del w:id="541" w:author="Clay Cressler" w:date="2016-07-18T11:11:00Z">
                  <w:rPr>
                    <w:rFonts w:ascii="Cambria Math" w:hAnsi="Cambria Math"/>
                    <w:i/>
                  </w:rPr>
                </w:del>
              </m:ctrlPr>
            </m:fPr>
            <m:num>
              <w:del w:id="542" w:author="Clay Cressler" w:date="2016-07-18T11:11:00Z">
                <m:r>
                  <w:rPr>
                    <w:rFonts w:ascii="Cambria Math" w:hAnsi="Cambria Math"/>
                  </w:rPr>
                  <m:t>β</m:t>
                </m:r>
              </w:del>
              <m:sSub>
                <m:sSubPr>
                  <m:ctrlPr>
                    <w:del w:id="543" w:author="Clay Cressler" w:date="2016-07-18T11:11:00Z">
                      <w:rPr>
                        <w:rFonts w:ascii="Cambria Math" w:hAnsi="Cambria Math"/>
                        <w:i/>
                      </w:rPr>
                    </w:del>
                  </m:ctrlPr>
                </m:sSubPr>
                <m:e>
                  <w:del w:id="544" w:author="Clay Cressler" w:date="2016-07-18T11:11:00Z">
                    <m:r>
                      <w:rPr>
                        <w:rFonts w:ascii="Cambria Math" w:hAnsi="Cambria Math"/>
                      </w:rPr>
                      <m:t>K</m:t>
                    </m:r>
                  </w:del>
                </m:e>
                <m:sub>
                  <w:del w:id="545" w:author="Clay Cressler" w:date="2016-07-18T11:11:00Z">
                    <m:r>
                      <w:rPr>
                        <w:rFonts w:ascii="Cambria Math" w:hAnsi="Cambria Math"/>
                      </w:rPr>
                      <m:t>2</m:t>
                    </m:r>
                  </w:del>
                </m:sub>
              </m:sSub>
              <m:d>
                <m:dPr>
                  <m:ctrlPr>
                    <w:del w:id="546" w:author="Clay Cressler" w:date="2016-07-18T11:11:00Z">
                      <w:rPr>
                        <w:rFonts w:ascii="Cambria Math" w:hAnsi="Cambria Math"/>
                        <w:i/>
                      </w:rPr>
                    </w:del>
                  </m:ctrlPr>
                </m:dPr>
                <m:e>
                  <w:del w:id="547" w:author="Clay Cressler" w:date="2016-07-18T11:11:00Z">
                    <m:r>
                      <w:rPr>
                        <w:rFonts w:ascii="Cambria Math" w:hAnsi="Cambria Math"/>
                      </w:rPr>
                      <m:t>a</m:t>
                    </m:r>
                  </w:del>
                  <m:sSub>
                    <m:sSubPr>
                      <m:ctrlPr>
                        <w:del w:id="548" w:author="Clay Cressler" w:date="2016-07-18T11:11:00Z">
                          <w:rPr>
                            <w:rFonts w:ascii="Cambria Math" w:hAnsi="Cambria Math"/>
                            <w:i/>
                          </w:rPr>
                        </w:del>
                      </m:ctrlPr>
                    </m:sSubPr>
                    <m:e>
                      <w:del w:id="549" w:author="Clay Cressler" w:date="2016-07-18T11:11:00Z">
                        <m:r>
                          <w:rPr>
                            <w:rFonts w:ascii="Cambria Math" w:hAnsi="Cambria Math"/>
                          </w:rPr>
                          <m:t>λ</m:t>
                        </m:r>
                      </w:del>
                    </m:e>
                    <m:sub>
                      <w:del w:id="550" w:author="Clay Cressler" w:date="2016-07-18T11:11:00Z">
                        <m:r>
                          <w:rPr>
                            <w:rFonts w:ascii="Cambria Math" w:hAnsi="Cambria Math"/>
                          </w:rPr>
                          <m:t>2</m:t>
                        </m:r>
                      </w:del>
                    </m:sub>
                  </m:sSub>
                  <w:del w:id="551" w:author="Clay Cressler" w:date="2016-07-18T11:11:00Z">
                    <m:r>
                      <w:rPr>
                        <w:rFonts w:ascii="Cambria Math" w:hAnsi="Cambria Math"/>
                      </w:rPr>
                      <m:t>-</m:t>
                    </m:r>
                  </w:del>
                  <m:sSub>
                    <m:sSubPr>
                      <m:ctrlPr>
                        <w:del w:id="552" w:author="Clay Cressler" w:date="2016-07-18T11:11:00Z">
                          <w:rPr>
                            <w:rFonts w:ascii="Cambria Math" w:hAnsi="Cambria Math"/>
                            <w:i/>
                          </w:rPr>
                        </w:del>
                      </m:ctrlPr>
                    </m:sSubPr>
                    <m:e>
                      <w:del w:id="553" w:author="Clay Cressler" w:date="2016-07-18T11:11:00Z">
                        <m:r>
                          <w:rPr>
                            <w:rFonts w:ascii="Cambria Math" w:hAnsi="Cambria Math"/>
                          </w:rPr>
                          <m:t>μ</m:t>
                        </m:r>
                      </w:del>
                    </m:e>
                    <m:sub>
                      <w:del w:id="554" w:author="Clay Cressler" w:date="2016-07-18T11:11:00Z">
                        <m:r>
                          <w:rPr>
                            <w:rFonts w:ascii="Cambria Math" w:hAnsi="Cambria Math"/>
                          </w:rPr>
                          <m:t>2</m:t>
                        </m:r>
                      </w:del>
                    </m:sub>
                  </m:sSub>
                </m:e>
              </m:d>
            </m:num>
            <m:den>
              <w:del w:id="555" w:author="Clay Cressler" w:date="2016-07-18T11:11:00Z">
                <m:r>
                  <w:rPr>
                    <w:rFonts w:ascii="Cambria Math" w:hAnsi="Cambria Math"/>
                  </w:rPr>
                  <m:t>γ</m:t>
                </m:r>
              </w:del>
              <m:sSub>
                <m:sSubPr>
                  <m:ctrlPr>
                    <w:del w:id="556" w:author="Clay Cressler" w:date="2016-07-18T11:11:00Z">
                      <w:rPr>
                        <w:rFonts w:ascii="Cambria Math" w:hAnsi="Cambria Math"/>
                        <w:i/>
                      </w:rPr>
                    </w:del>
                  </m:ctrlPr>
                </m:sSubPr>
                <m:e>
                  <w:del w:id="557" w:author="Clay Cressler" w:date="2016-07-18T11:11:00Z">
                    <m:r>
                      <w:rPr>
                        <w:rFonts w:ascii="Cambria Math" w:hAnsi="Cambria Math"/>
                      </w:rPr>
                      <m:t>μ</m:t>
                    </m:r>
                  </w:del>
                </m:e>
                <m:sub>
                  <w:del w:id="558" w:author="Clay Cressler" w:date="2016-07-18T11:11:00Z">
                    <m:r>
                      <w:rPr>
                        <w:rFonts w:ascii="Cambria Math" w:hAnsi="Cambria Math"/>
                      </w:rPr>
                      <m:t>2</m:t>
                    </m:r>
                  </w:del>
                </m:sub>
              </m:sSub>
            </m:den>
          </m:f>
          <m:f>
            <m:fPr>
              <m:ctrlPr>
                <w:del w:id="559" w:author="Clay Cressler" w:date="2016-07-18T11:11:00Z">
                  <w:rPr>
                    <w:rFonts w:ascii="Cambria Math" w:hAnsi="Cambria Math"/>
                    <w:i/>
                  </w:rPr>
                </w:del>
              </m:ctrlPr>
            </m:fPr>
            <m:num>
              <w:del w:id="560" w:author="Clay Cressler" w:date="2016-07-18T11:11:00Z">
                <m:r>
                  <w:rPr>
                    <w:rFonts w:ascii="Cambria Math" w:hAnsi="Cambria Math"/>
                  </w:rPr>
                  <m:t>E</m:t>
                </m:r>
              </w:del>
            </m:num>
            <m:den>
              <w:del w:id="561" w:author="Clay Cressler" w:date="2016-07-18T11:11:00Z">
                <m:r>
                  <w:rPr>
                    <w:rFonts w:ascii="Cambria Math" w:hAnsi="Cambria Math"/>
                  </w:rPr>
                  <m:t>kT</m:t>
                </m:r>
              </w:del>
            </m:den>
          </m:f>
          <w:del w:id="562" w:author="Clay Cressler" w:date="2016-07-18T11:11:00Z">
            <m:r>
              <w:rPr>
                <w:rFonts w:ascii="Cambria Math" w:hAnsi="Cambria Math"/>
              </w:rPr>
              <m:t>.</m:t>
            </m:r>
          </w:del>
        </m:oMath>
      </m:oMathPara>
    </w:p>
    <w:p w14:paraId="01A55151" w14:textId="77777777" w:rsidR="006473CD" w:rsidRPr="006473CD" w:rsidDel="00B67393" w:rsidRDefault="006473CD" w:rsidP="006473CD">
      <w:pPr>
        <w:rPr>
          <w:del w:id="563" w:author="Clay Cressler" w:date="2016-07-18T11:11:00Z"/>
        </w:rPr>
      </w:pPr>
      <w:del w:id="564" w:author="Clay Cressler" w:date="2016-07-18T11:11:00Z">
        <w:r w:rsidRPr="006473CD" w:rsidDel="00B67393">
          <w:delText xml:space="preserve">Thus we predict that </w:delText>
        </w:r>
        <w:r w:rsidRPr="00EE0AED" w:rsidDel="00B67393">
          <w:rPr>
            <w:b/>
          </w:rPr>
          <w:delText>generalism should be more likely in colder environments than in warmer ones</w:delText>
        </w:r>
        <w:r w:rsidRPr="006473CD" w:rsidDel="00B67393">
          <w:delText>. A corollary of this (which we cannot address in our current dataset) is that generalism should be more common among parasites of ectotherms than endotherms.</w:delText>
        </w:r>
      </w:del>
    </w:p>
    <w:p w14:paraId="3E2D4F24" w14:textId="77777777" w:rsidR="006473CD" w:rsidRPr="006473CD" w:rsidRDefault="006473CD" w:rsidP="006473CD"/>
    <w:p w14:paraId="6B41F331" w14:textId="77777777" w:rsidR="006473CD" w:rsidRPr="006473CD" w:rsidDel="00C77808" w:rsidRDefault="006473CD" w:rsidP="006473CD">
      <w:pPr>
        <w:rPr>
          <w:del w:id="565" w:author="Clay Cressler" w:date="2016-07-18T11:08:00Z"/>
        </w:rPr>
      </w:pPr>
      <w:del w:id="566" w:author="Clay Cressler" w:date="2016-07-18T11:08:00Z">
        <w:r w:rsidRPr="006473CD" w:rsidDel="00C77808">
          <w:lastRenderedPageBreak/>
          <w:delText xml:space="preserve">We point out that the majority of endoparasites in the fish-macroparasite database are actually trophically transmitted. Thus, in Appendix </w:delText>
        </w:r>
      </w:del>
      <w:del w:id="567" w:author="Clay Cressler" w:date="2016-07-18T11:07:00Z">
        <w:r w:rsidR="00C054D7" w:rsidDel="00C77808">
          <w:delText>B</w:delText>
        </w:r>
        <w:r w:rsidR="00C054D7" w:rsidRPr="006473CD" w:rsidDel="00C77808">
          <w:delText xml:space="preserve"> </w:delText>
        </w:r>
      </w:del>
      <w:del w:id="568" w:author="Clay Cressler" w:date="2016-07-18T11:08:00Z">
        <w:r w:rsidRPr="006473CD" w:rsidDel="00C77808">
          <w:delText>we show that these predictions hold under a model of trophic transmission as well. This trophic transmission model is more challenging to analyse, so we are forced to rely on numerical exploration to validate this prediction.</w:delText>
        </w:r>
      </w:del>
    </w:p>
    <w:p w14:paraId="5C1B7F4F" w14:textId="77777777" w:rsidR="006473CD" w:rsidRPr="006473CD" w:rsidDel="00C77808" w:rsidRDefault="006473CD" w:rsidP="006473CD">
      <w:pPr>
        <w:rPr>
          <w:del w:id="569" w:author="Clay Cressler" w:date="2016-07-18T11:08:00Z"/>
        </w:rPr>
      </w:pPr>
    </w:p>
    <w:p w14:paraId="25EFD1BE" w14:textId="77777777" w:rsidR="006473CD" w:rsidRPr="006473CD" w:rsidRDefault="006473CD" w:rsidP="006473CD">
      <w:r w:rsidRPr="006473CD">
        <w:t xml:space="preserve">For </w:t>
      </w:r>
      <w:proofErr w:type="spellStart"/>
      <w:r w:rsidRPr="006473CD">
        <w:t>ectoparasites</w:t>
      </w:r>
      <w:proofErr w:type="spellEnd"/>
      <w:del w:id="570" w:author="Clay Cressler" w:date="2016-07-18T11:08:00Z">
        <w:r w:rsidRPr="006473CD" w:rsidDel="00C77808">
          <w:delText xml:space="preserve"> (the majority of which have direct life cycles)</w:delText>
        </w:r>
      </w:del>
      <w:r w:rsidRPr="006473CD">
        <w:t xml:space="preserve">, the response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6473CD">
        <w:t xml:space="preserve"> to changes in </w:t>
      </w:r>
      <w:del w:id="571" w:author="Clay Cressler" w:date="2016-07-18T11:11:00Z">
        <w:r w:rsidRPr="006473CD" w:rsidDel="00B67393">
          <w:delText xml:space="preserve">traits </w:delText>
        </w:r>
      </w:del>
      <w:ins w:id="572" w:author="Clay Cressler" w:date="2016-07-18T11:11:00Z">
        <w:r w:rsidR="00B67393">
          <w:t>body size</w:t>
        </w:r>
        <w:r w:rsidR="00B67393" w:rsidRPr="006473CD">
          <w:t xml:space="preserve"> </w:t>
        </w:r>
      </w:ins>
      <w:r w:rsidRPr="006473CD">
        <w:t xml:space="preserve">is more complicated. </w:t>
      </w:r>
      <w:del w:id="573" w:author="Clay Cressler" w:date="2016-07-18T11:11:00Z">
        <w:r w:rsidRPr="006473CD" w:rsidDel="00B67393">
          <w:delText>For example, the</w:delText>
        </w:r>
      </w:del>
      <w:ins w:id="574" w:author="Clay Cressler" w:date="2016-07-18T11:11:00Z">
        <w:r w:rsidR="00B67393">
          <w:t>The</w:t>
        </w:r>
      </w:ins>
      <w:r w:rsidRPr="006473CD">
        <w:t xml:space="preserve"> effects of increasing host mass or increasing the difference in mass between hosts are given by the derivatives</w:t>
      </w:r>
    </w:p>
    <w:p w14:paraId="7C4E29E8" w14:textId="77777777" w:rsidR="006473CD" w:rsidRPr="00475689" w:rsidRDefault="00D57325" w:rsidP="006473CD">
      <m:oMathPara>
        <m:oMath>
          <m:f>
            <m:fPr>
              <m:ctrlPr>
                <w:rPr>
                  <w:rFonts w:ascii="Cambria Math" w:hAnsi="Cambria Math"/>
                  <w:i/>
                </w:rPr>
              </m:ctrlPr>
            </m:fPr>
            <m:num>
              <m:r>
                <m:rPr>
                  <m:sty m:val="p"/>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ctrlPr>
                <w:rPr>
                  <w:rFonts w:ascii="Cambria Math" w:hAnsi="Cambria Math"/>
                </w:rPr>
              </m:ctrlPr>
            </m:num>
            <m:den>
              <m:r>
                <m:rPr>
                  <m:sty m:val="p"/>
                </m:rPr>
                <w:rPr>
                  <w:rFonts w:ascii="Cambria Math" w:hAnsi="Cambria Math"/>
                </w:rPr>
                <m:t>∂</m:t>
              </m:r>
              <m:r>
                <w:rPr>
                  <w:rFonts w:ascii="Cambria Math" w:hAnsi="Cambria Math"/>
                </w:rPr>
                <m:t>W</m:t>
              </m:r>
            </m:den>
          </m:f>
          <m:r>
            <w:rPr>
              <w:rFonts w:ascii="Cambria Math" w:hAnsi="Cambria Math"/>
            </w:rPr>
            <m:t>=</m:t>
          </m:r>
          <m:f>
            <m:fPr>
              <m:ctrlPr>
                <w:rPr>
                  <w:rFonts w:ascii="Cambria Math" w:hAnsi="Cambria Math"/>
                  <w:i/>
                </w:rPr>
              </m:ctrlPr>
            </m:fPr>
            <m:num>
              <m:r>
                <w:rPr>
                  <w:rFonts w:ascii="Cambria Math" w:hAnsi="Cambria Math"/>
                </w:rPr>
                <m:t>2</m:t>
              </m:r>
              <m:d>
                <m:dPr>
                  <m:ctrlPr>
                    <w:rPr>
                      <w:rFonts w:ascii="Cambria Math" w:hAnsi="Cambria Math"/>
                      <w:i/>
                    </w:rPr>
                  </m:ctrlPr>
                </m:dPr>
                <m:e>
                  <m:r>
                    <w:rPr>
                      <w:rFonts w:ascii="Cambria Math" w:hAnsi="Cambria Math"/>
                    </w:rPr>
                    <m:t>1-a</m:t>
                  </m:r>
                </m:e>
              </m:d>
              <m:sSub>
                <m:sSubPr>
                  <m:ctrlPr>
                    <w:rPr>
                      <w:rFonts w:ascii="Cambria Math" w:hAnsi="Cambria Math"/>
                      <w:i/>
                    </w:rPr>
                  </m:ctrlPr>
                </m:sSubPr>
                <m:e>
                  <m:r>
                    <w:rPr>
                      <w:rFonts w:ascii="Cambria Math" w:hAnsi="Cambria Math"/>
                    </w:rPr>
                    <m:t>λ</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1</m:t>
                  </m:r>
                </m:sub>
              </m:sSub>
            </m:num>
            <m:den>
              <m:r>
                <w:rPr>
                  <w:rFonts w:ascii="Cambria Math" w:hAnsi="Cambria Math"/>
                </w:rPr>
                <m:t>3W</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9</m:t>
                  </m:r>
                  <m:sSub>
                    <m:sSubPr>
                      <m:ctrlPr>
                        <w:rPr>
                          <w:rFonts w:ascii="Cambria Math" w:hAnsi="Cambria Math"/>
                          <w:i/>
                        </w:rPr>
                      </m:ctrlPr>
                    </m:sSubPr>
                    <m:e>
                      <m:r>
                        <w:rPr>
                          <w:rFonts w:ascii="Cambria Math" w:hAnsi="Cambria Math"/>
                        </w:rPr>
                        <m:t>μ</m:t>
                      </m:r>
                    </m:e>
                    <m:sub>
                      <m:r>
                        <w:rPr>
                          <w:rFonts w:ascii="Cambria Math" w:hAnsi="Cambria Math"/>
                        </w:rPr>
                        <m:t>2</m:t>
                      </m:r>
                    </m:sub>
                  </m:sSub>
                </m:e>
              </m:d>
            </m:num>
            <m:den>
              <m:r>
                <w:rPr>
                  <w:rFonts w:ascii="Cambria Math" w:hAnsi="Cambria Math"/>
                </w:rPr>
                <m:t>12Wγ</m:t>
              </m:r>
              <m:sSub>
                <m:sSubPr>
                  <m:ctrlPr>
                    <w:rPr>
                      <w:rFonts w:ascii="Cambria Math" w:hAnsi="Cambria Math"/>
                      <w:i/>
                    </w:rPr>
                  </m:ctrlPr>
                </m:sSubPr>
                <m:e>
                  <m:r>
                    <w:rPr>
                      <w:rFonts w:ascii="Cambria Math" w:hAnsi="Cambria Math"/>
                    </w:rPr>
                    <m:t>μ</m:t>
                  </m:r>
                </m:e>
                <m:sub>
                  <m:r>
                    <w:rPr>
                      <w:rFonts w:ascii="Cambria Math" w:hAnsi="Cambria Math"/>
                    </w:rPr>
                    <m:t>2</m:t>
                  </m:r>
                </m:sub>
              </m:sSub>
            </m:den>
          </m:f>
        </m:oMath>
      </m:oMathPara>
    </w:p>
    <w:p w14:paraId="5DAA98D9" w14:textId="77777777" w:rsidR="006473CD" w:rsidRPr="006473CD" w:rsidRDefault="006473CD" w:rsidP="006473CD">
      <w:proofErr w:type="gramStart"/>
      <w:r w:rsidRPr="006473CD">
        <w:t>and</w:t>
      </w:r>
      <w:proofErr w:type="gramEnd"/>
    </w:p>
    <w:p w14:paraId="74B6A880" w14:textId="77777777" w:rsidR="006473CD" w:rsidRPr="00475689" w:rsidRDefault="00D57325" w:rsidP="006473CD">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num>
            <m:den>
              <m:r>
                <w:rPr>
                  <w:rFonts w:ascii="Cambria Math" w:hAnsi="Cambria Math"/>
                </w:rPr>
                <m:t>∂f</m:t>
              </m:r>
            </m:den>
          </m:f>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9</m:t>
                  </m:r>
                  <m:sSub>
                    <m:sSubPr>
                      <m:ctrlPr>
                        <w:rPr>
                          <w:rFonts w:ascii="Cambria Math" w:hAnsi="Cambria Math"/>
                          <w:i/>
                        </w:rPr>
                      </m:ctrlPr>
                    </m:sSubPr>
                    <m:e>
                      <m:r>
                        <w:rPr>
                          <w:rFonts w:ascii="Cambria Math" w:hAnsi="Cambria Math"/>
                        </w:rPr>
                        <m:t>μ</m:t>
                      </m:r>
                    </m:e>
                    <m:sub>
                      <m:r>
                        <w:rPr>
                          <w:rFonts w:ascii="Cambria Math" w:hAnsi="Cambria Math"/>
                        </w:rPr>
                        <m:t>2</m:t>
                      </m:r>
                    </m:sub>
                  </m:sSub>
                </m:e>
              </m:d>
            </m:num>
            <m:den>
              <m:r>
                <w:rPr>
                  <w:rFonts w:ascii="Cambria Math" w:hAnsi="Cambria Math"/>
                </w:rPr>
                <m:t>12fγ</m:t>
              </m:r>
              <m:sSub>
                <m:sSubPr>
                  <m:ctrlPr>
                    <w:rPr>
                      <w:rFonts w:ascii="Cambria Math" w:hAnsi="Cambria Math"/>
                      <w:i/>
                    </w:rPr>
                  </m:ctrlPr>
                </m:sSubPr>
                <m:e>
                  <m:r>
                    <w:rPr>
                      <w:rFonts w:ascii="Cambria Math" w:hAnsi="Cambria Math"/>
                    </w:rPr>
                    <m:t>μ</m:t>
                  </m:r>
                </m:e>
                <m:sub>
                  <m:r>
                    <w:rPr>
                      <w:rFonts w:ascii="Cambria Math" w:hAnsi="Cambria Math"/>
                    </w:rPr>
                    <m:t>2</m:t>
                  </m:r>
                </m:sub>
              </m:sSub>
            </m:den>
          </m:f>
          <m:r>
            <w:rPr>
              <w:rFonts w:ascii="Cambria Math" w:hAnsi="Cambria Math"/>
            </w:rPr>
            <m:t>.</m:t>
          </m:r>
        </m:oMath>
      </m:oMathPara>
    </w:p>
    <w:p w14:paraId="1E6B3761" w14:textId="77777777" w:rsidR="006473CD" w:rsidRPr="006473CD" w:rsidDel="00B67393" w:rsidRDefault="006473CD" w:rsidP="006473CD">
      <w:pPr>
        <w:rPr>
          <w:del w:id="575" w:author="Clay Cressler" w:date="2016-07-18T11:09:00Z"/>
        </w:rPr>
      </w:pPr>
      <w:r w:rsidRPr="006473CD">
        <w:t xml:space="preserve">For both of these derivatives, the sign is determined by </w:t>
      </w:r>
      <m:oMath>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9</m:t>
            </m:r>
            <m:sSub>
              <m:sSubPr>
                <m:ctrlPr>
                  <w:rPr>
                    <w:rFonts w:ascii="Cambria Math" w:hAnsi="Cambria Math"/>
                    <w:i/>
                  </w:rPr>
                </m:ctrlPr>
              </m:sSubPr>
              <m:e>
                <m:r>
                  <w:rPr>
                    <w:rFonts w:ascii="Cambria Math" w:hAnsi="Cambria Math"/>
                  </w:rPr>
                  <m:t>μ</m:t>
                </m:r>
              </m:e>
              <m:sub>
                <m:r>
                  <w:rPr>
                    <w:rFonts w:ascii="Cambria Math" w:hAnsi="Cambria Math"/>
                  </w:rPr>
                  <m:t>2</m:t>
                </m:r>
              </m:sub>
            </m:sSub>
          </m:e>
        </m:d>
      </m:oMath>
      <w:r w:rsidRPr="006473CD">
        <w:t xml:space="preserve">. Plugging in the scaling functions for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rsidRPr="006473CD">
        <w:t xml:space="preserve"> and </w:t>
      </w:r>
      <m:oMath>
        <m:sSub>
          <m:sSubPr>
            <m:ctrlPr>
              <w:rPr>
                <w:rFonts w:ascii="Cambria Math" w:hAnsi="Cambria Math"/>
                <w:i/>
              </w:rPr>
            </m:ctrlPr>
          </m:sSubPr>
          <m:e>
            <m:r>
              <w:rPr>
                <w:rFonts w:ascii="Cambria Math" w:hAnsi="Cambria Math"/>
              </w:rPr>
              <m:t>μ</m:t>
            </m:r>
          </m:e>
          <m:sub>
            <m:r>
              <w:rPr>
                <w:rFonts w:ascii="Cambria Math" w:hAnsi="Cambria Math"/>
              </w:rPr>
              <m:t>2</m:t>
            </m:r>
          </m:sub>
        </m:sSub>
      </m:oMath>
      <w:r w:rsidRPr="006473CD">
        <w:t xml:space="preserve">, </w:t>
      </w:r>
      <w:ins w:id="576" w:author="Clay Cressler" w:date="2016-07-18T11:08:00Z">
        <w:r w:rsidR="00B67393">
          <w:t xml:space="preserve">we find that increasing host body size will increase </w:t>
        </w:r>
      </w:ins>
      <m:oMath>
        <m:sSub>
          <m:sSubPr>
            <m:ctrlPr>
              <w:ins w:id="577" w:author="Clay Cressler" w:date="2016-07-18T11:09:00Z">
                <w:rPr>
                  <w:rFonts w:ascii="Cambria Math" w:hAnsi="Cambria Math"/>
                  <w:i/>
                </w:rPr>
              </w:ins>
            </m:ctrlPr>
          </m:sSubPr>
          <m:e>
            <w:ins w:id="578" w:author="Clay Cressler" w:date="2016-07-18T11:09:00Z">
              <m:r>
                <w:rPr>
                  <w:rFonts w:ascii="Cambria Math" w:hAnsi="Cambria Math"/>
                </w:rPr>
                <m:t>R</m:t>
              </m:r>
            </w:ins>
          </m:e>
          <m:sub>
            <w:ins w:id="579" w:author="Clay Cressler" w:date="2016-07-18T11:09:00Z">
              <m:r>
                <w:rPr>
                  <w:rFonts w:ascii="Cambria Math" w:hAnsi="Cambria Math"/>
                </w:rPr>
                <m:t>0</m:t>
              </m:r>
            </w:ins>
          </m:sub>
        </m:sSub>
      </m:oMath>
      <w:ins w:id="580" w:author="Clay Cressler" w:date="2016-07-18T11:09:00Z">
        <w:r w:rsidR="00B67393">
          <w:t xml:space="preserve"> if </w:t>
        </w:r>
      </w:ins>
      <w:del w:id="581" w:author="Clay Cressler" w:date="2016-07-18T11:08:00Z">
        <w:r w:rsidRPr="006473CD" w:rsidDel="00B67393">
          <w:delText xml:space="preserve">this expression will be negative, making both derivatives positive, </w:delText>
        </w:r>
      </w:del>
      <w:del w:id="582" w:author="Clay Cressler" w:date="2016-07-18T11:09:00Z">
        <w:r w:rsidRPr="006473CD" w:rsidDel="00B67393">
          <w:delText xml:space="preserve">as they were for endoparasites, whenever </w:delText>
        </w:r>
      </w:del>
    </w:p>
    <w:p w14:paraId="123847E7" w14:textId="77777777" w:rsidR="006473CD" w:rsidRPr="00475689" w:rsidRDefault="00475689" w:rsidP="006473CD">
      <m:oMathPara>
        <m:oMath>
          <m:r>
            <w:rPr>
              <w:rFonts w:ascii="Cambria Math" w:hAnsi="Cambria Math"/>
            </w:rPr>
            <m:t>W&lt;</m:t>
          </m:r>
          <m:f>
            <m:fPr>
              <m:ctrlPr>
                <w:rPr>
                  <w:rFonts w:ascii="Cambria Math" w:hAnsi="Cambria Math"/>
                  <w:i/>
                </w:rPr>
              </m:ctrlPr>
            </m:fPr>
            <m:num>
              <m:r>
                <w:rPr>
                  <w:rFonts w:ascii="Cambria Math" w:hAnsi="Cambria Math"/>
                </w:rPr>
                <m:t>1</m:t>
              </m:r>
            </m:num>
            <m:den>
              <m:r>
                <w:rPr>
                  <w:rFonts w:ascii="Cambria Math" w:hAnsi="Cambria Math"/>
                </w:rPr>
                <m:t>f</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9</m:t>
                      </m:r>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a</m:t>
                      </m:r>
                      <m:sSub>
                        <m:sSubPr>
                          <m:ctrlPr>
                            <w:rPr>
                              <w:rFonts w:ascii="Cambria Math" w:hAnsi="Cambria Math"/>
                              <w:i/>
                            </w:rPr>
                          </m:ctrlPr>
                        </m:sSubPr>
                        <m:e>
                          <m:r>
                            <w:rPr>
                              <w:rFonts w:ascii="Cambria Math" w:hAnsi="Cambria Math"/>
                            </w:rPr>
                            <m:t>Q</m:t>
                          </m:r>
                        </m:e>
                        <m:sub>
                          <m:r>
                            <w:rPr>
                              <w:rFonts w:ascii="Cambria Math" w:hAnsi="Cambria Math"/>
                            </w:rPr>
                            <m:t>3</m:t>
                          </m:r>
                        </m:sub>
                      </m:sSub>
                    </m:den>
                  </m:f>
                </m:e>
              </m:d>
            </m:e>
            <m:sup>
              <m:r>
                <w:rPr>
                  <w:rFonts w:ascii="Cambria Math" w:hAnsi="Cambria Math"/>
                </w:rPr>
                <m:t>6</m:t>
              </m:r>
            </m:sup>
          </m:sSup>
          <m:r>
            <w:rPr>
              <w:rFonts w:ascii="Cambria Math" w:hAnsi="Cambria Math"/>
            </w:rPr>
            <m:t>.</m:t>
          </m:r>
        </m:oMath>
      </m:oMathPara>
    </w:p>
    <w:p w14:paraId="142B1D39" w14:textId="77777777" w:rsidR="006473CD" w:rsidRPr="006473CD" w:rsidRDefault="006473CD" w:rsidP="006473CD">
      <w:del w:id="583" w:author="Clay Cressler" w:date="2016-07-18T11:10:00Z">
        <w:r w:rsidRPr="006473CD" w:rsidDel="00B67393">
          <w:delText>That is, it</w:delText>
        </w:r>
      </w:del>
      <w:ins w:id="584" w:author="Clay Cressler" w:date="2016-07-18T11:10:00Z">
        <w:r w:rsidR="00B67393">
          <w:t>This indicates that it</w:t>
        </w:r>
      </w:ins>
      <w:r w:rsidRPr="006473CD">
        <w:t xml:space="preserve"> will be easier for a generalist </w:t>
      </w:r>
      <w:proofErr w:type="spellStart"/>
      <w:r w:rsidRPr="006473CD">
        <w:t>ectoparasite</w:t>
      </w:r>
      <w:proofErr w:type="spellEnd"/>
      <w:r w:rsidRPr="006473CD">
        <w:t xml:space="preserve"> to invade when host body size increases, but only up to a point. Put another way, </w:t>
      </w:r>
      <w:r w:rsidRPr="006473CD">
        <w:rPr>
          <w:b/>
        </w:rPr>
        <w:t>this predicts that there should be few generalist parasites of either very small bodied or very large bodied hosts</w:t>
      </w:r>
      <w:r w:rsidRPr="006473CD">
        <w:t xml:space="preserve">. If the primary host is very large, then it will be easier for a generalist to invade if the secondary host is much smaller (i.e., </w:t>
      </w:r>
      <w:r w:rsidRPr="006473CD">
        <w:rPr>
          <w:i/>
        </w:rPr>
        <w:t xml:space="preserve">f </w:t>
      </w:r>
      <w:r w:rsidRPr="006473CD">
        <w:t>is small). However, it is important to note that both of these predictions now depend on the values of the parameters, making these predictions somewhat more challenging to address.</w:t>
      </w:r>
    </w:p>
    <w:p w14:paraId="550CBEF1" w14:textId="77777777" w:rsidR="006473CD" w:rsidRPr="006473CD" w:rsidRDefault="006473CD" w:rsidP="006473CD"/>
    <w:p w14:paraId="6505F5F8" w14:textId="77777777" w:rsidR="00B67393" w:rsidRPr="006473CD" w:rsidRDefault="006473CD" w:rsidP="00B67393">
      <w:pPr>
        <w:rPr>
          <w:ins w:id="585" w:author="Clay Cressler" w:date="2016-07-18T11:12:00Z"/>
        </w:rPr>
      </w:pPr>
      <w:r w:rsidRPr="006473CD">
        <w:t xml:space="preserve">The effect of temperature will be the same for both </w:t>
      </w:r>
      <w:proofErr w:type="spellStart"/>
      <w:r w:rsidRPr="006473CD">
        <w:t>endo</w:t>
      </w:r>
      <w:proofErr w:type="spellEnd"/>
      <w:r w:rsidRPr="006473CD">
        <w:t xml:space="preserve">- and </w:t>
      </w:r>
      <w:proofErr w:type="spellStart"/>
      <w:r w:rsidRPr="006473CD">
        <w:t>ectoparasites</w:t>
      </w:r>
      <w:proofErr w:type="spellEnd"/>
      <w:ins w:id="586" w:author="Clay Cressler" w:date="2016-07-18T11:12:00Z">
        <w:r w:rsidR="00B67393">
          <w:t>, as parasite infection site has no effect on temperature scaling</w:t>
        </w:r>
      </w:ins>
      <w:ins w:id="587" w:author="Clay Cressler" w:date="2016-07-18T11:13:00Z">
        <w:r w:rsidR="00B67393">
          <w:t xml:space="preserve">. </w:t>
        </w:r>
        <w:r w:rsidR="00F80455">
          <w:t>For both, i</w:t>
        </w:r>
      </w:ins>
      <w:ins w:id="588" w:author="Clay Cressler" w:date="2016-07-18T11:12:00Z">
        <w:r w:rsidR="00B67393" w:rsidRPr="006473CD">
          <w:t xml:space="preserve">ncreasing temperature decrease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B67393" w:rsidRPr="006473CD">
          <w:t>:</w:t>
        </w:r>
      </w:ins>
    </w:p>
    <w:p w14:paraId="30BA23CE" w14:textId="77777777" w:rsidR="00B67393" w:rsidRPr="00475689" w:rsidRDefault="00D57325" w:rsidP="00B67393">
      <w:pPr>
        <w:rPr>
          <w:ins w:id="589" w:author="Clay Cressler" w:date="2016-07-18T11:12:00Z"/>
        </w:rPr>
      </w:pPr>
      <m:oMathPara>
        <m:oMath>
          <m:f>
            <m:fPr>
              <m:ctrlPr>
                <w:ins w:id="590" w:author="Clay Cressler" w:date="2016-07-18T11:12:00Z">
                  <w:rPr>
                    <w:rFonts w:ascii="Cambria Math" w:hAnsi="Cambria Math"/>
                    <w:i/>
                  </w:rPr>
                </w:ins>
              </m:ctrlPr>
            </m:fPr>
            <m:num>
              <w:ins w:id="591" w:author="Clay Cressler" w:date="2016-07-18T11:12:00Z">
                <m:r>
                  <m:rPr>
                    <m:sty m:val="p"/>
                  </m:rPr>
                  <w:rPr>
                    <w:rFonts w:ascii="Cambria Math" w:hAnsi="Cambria Math"/>
                  </w:rPr>
                  <m:t>∂</m:t>
                </m:r>
              </w:ins>
              <m:sSub>
                <m:sSubPr>
                  <m:ctrlPr>
                    <w:ins w:id="592" w:author="Clay Cressler" w:date="2016-07-18T11:12:00Z">
                      <w:rPr>
                        <w:rFonts w:ascii="Cambria Math" w:hAnsi="Cambria Math"/>
                        <w:i/>
                      </w:rPr>
                    </w:ins>
                  </m:ctrlPr>
                </m:sSubPr>
                <m:e>
                  <w:ins w:id="593" w:author="Clay Cressler" w:date="2016-07-18T11:12:00Z">
                    <m:r>
                      <w:rPr>
                        <w:rFonts w:ascii="Cambria Math" w:hAnsi="Cambria Math"/>
                      </w:rPr>
                      <m:t>R</m:t>
                    </m:r>
                  </w:ins>
                </m:e>
                <m:sub>
                  <w:ins w:id="594" w:author="Clay Cressler" w:date="2016-07-18T11:12:00Z">
                    <m:r>
                      <w:rPr>
                        <w:rFonts w:ascii="Cambria Math" w:hAnsi="Cambria Math"/>
                      </w:rPr>
                      <m:t>0</m:t>
                    </m:r>
                  </w:ins>
                </m:sub>
              </m:sSub>
              <m:ctrlPr>
                <w:ins w:id="595" w:author="Clay Cressler" w:date="2016-07-18T11:12:00Z">
                  <w:rPr>
                    <w:rFonts w:ascii="Cambria Math" w:hAnsi="Cambria Math"/>
                  </w:rPr>
                </w:ins>
              </m:ctrlPr>
            </m:num>
            <m:den>
              <w:ins w:id="596" w:author="Clay Cressler" w:date="2016-07-18T11:12:00Z">
                <m:r>
                  <m:rPr>
                    <m:sty m:val="p"/>
                  </m:rPr>
                  <w:rPr>
                    <w:rFonts w:ascii="Cambria Math" w:hAnsi="Cambria Math"/>
                  </w:rPr>
                  <m:t>∂</m:t>
                </m:r>
                <m:r>
                  <w:rPr>
                    <w:rFonts w:ascii="Cambria Math" w:hAnsi="Cambria Math"/>
                  </w:rPr>
                  <m:t>T</m:t>
                </m:r>
              </w:ins>
            </m:den>
          </m:f>
          <w:ins w:id="597" w:author="Clay Cressler" w:date="2016-07-18T11:12:00Z">
            <m:r>
              <w:rPr>
                <w:rFonts w:ascii="Cambria Math" w:hAnsi="Cambria Math"/>
              </w:rPr>
              <m:t>=-</m:t>
            </m:r>
          </w:ins>
          <m:f>
            <m:fPr>
              <m:ctrlPr>
                <w:ins w:id="598" w:author="Clay Cressler" w:date="2016-07-18T11:12:00Z">
                  <w:rPr>
                    <w:rFonts w:ascii="Cambria Math" w:hAnsi="Cambria Math"/>
                    <w:i/>
                  </w:rPr>
                </w:ins>
              </m:ctrlPr>
            </m:fPr>
            <m:num>
              <w:ins w:id="599" w:author="Clay Cressler" w:date="2016-07-18T11:12:00Z">
                <m:r>
                  <w:rPr>
                    <w:rFonts w:ascii="Cambria Math" w:hAnsi="Cambria Math"/>
                  </w:rPr>
                  <m:t>β</m:t>
                </m:r>
              </w:ins>
              <m:sSub>
                <m:sSubPr>
                  <m:ctrlPr>
                    <w:ins w:id="600" w:author="Clay Cressler" w:date="2016-07-18T11:12:00Z">
                      <w:rPr>
                        <w:rFonts w:ascii="Cambria Math" w:hAnsi="Cambria Math"/>
                        <w:i/>
                      </w:rPr>
                    </w:ins>
                  </m:ctrlPr>
                </m:sSubPr>
                <m:e>
                  <w:ins w:id="601" w:author="Clay Cressler" w:date="2016-07-18T11:12:00Z">
                    <m:r>
                      <w:rPr>
                        <w:rFonts w:ascii="Cambria Math" w:hAnsi="Cambria Math"/>
                      </w:rPr>
                      <m:t>K</m:t>
                    </m:r>
                  </w:ins>
                </m:e>
                <m:sub>
                  <w:ins w:id="602" w:author="Clay Cressler" w:date="2016-07-18T11:12:00Z">
                    <m:r>
                      <w:rPr>
                        <w:rFonts w:ascii="Cambria Math" w:hAnsi="Cambria Math"/>
                      </w:rPr>
                      <m:t>2</m:t>
                    </m:r>
                  </w:ins>
                </m:sub>
              </m:sSub>
              <m:d>
                <m:dPr>
                  <m:ctrlPr>
                    <w:ins w:id="603" w:author="Clay Cressler" w:date="2016-07-18T11:12:00Z">
                      <w:rPr>
                        <w:rFonts w:ascii="Cambria Math" w:hAnsi="Cambria Math"/>
                        <w:i/>
                      </w:rPr>
                    </w:ins>
                  </m:ctrlPr>
                </m:dPr>
                <m:e>
                  <w:ins w:id="604" w:author="Clay Cressler" w:date="2016-07-18T11:12:00Z">
                    <m:r>
                      <w:rPr>
                        <w:rFonts w:ascii="Cambria Math" w:hAnsi="Cambria Math"/>
                      </w:rPr>
                      <m:t>a</m:t>
                    </m:r>
                  </w:ins>
                  <m:sSub>
                    <m:sSubPr>
                      <m:ctrlPr>
                        <w:ins w:id="605" w:author="Clay Cressler" w:date="2016-07-18T11:12:00Z">
                          <w:rPr>
                            <w:rFonts w:ascii="Cambria Math" w:hAnsi="Cambria Math"/>
                            <w:i/>
                          </w:rPr>
                        </w:ins>
                      </m:ctrlPr>
                    </m:sSubPr>
                    <m:e>
                      <w:ins w:id="606" w:author="Clay Cressler" w:date="2016-07-18T11:12:00Z">
                        <m:r>
                          <w:rPr>
                            <w:rFonts w:ascii="Cambria Math" w:hAnsi="Cambria Math"/>
                          </w:rPr>
                          <m:t>λ</m:t>
                        </m:r>
                      </w:ins>
                    </m:e>
                    <m:sub>
                      <w:ins w:id="607" w:author="Clay Cressler" w:date="2016-07-18T11:12:00Z">
                        <m:r>
                          <w:rPr>
                            <w:rFonts w:ascii="Cambria Math" w:hAnsi="Cambria Math"/>
                          </w:rPr>
                          <m:t>2</m:t>
                        </m:r>
                      </w:ins>
                    </m:sub>
                  </m:sSub>
                  <w:ins w:id="608" w:author="Clay Cressler" w:date="2016-07-18T11:12:00Z">
                    <m:r>
                      <w:rPr>
                        <w:rFonts w:ascii="Cambria Math" w:hAnsi="Cambria Math"/>
                      </w:rPr>
                      <m:t>-</m:t>
                    </m:r>
                  </w:ins>
                  <m:sSub>
                    <m:sSubPr>
                      <m:ctrlPr>
                        <w:ins w:id="609" w:author="Clay Cressler" w:date="2016-07-18T11:12:00Z">
                          <w:rPr>
                            <w:rFonts w:ascii="Cambria Math" w:hAnsi="Cambria Math"/>
                            <w:i/>
                          </w:rPr>
                        </w:ins>
                      </m:ctrlPr>
                    </m:sSubPr>
                    <m:e>
                      <w:ins w:id="610" w:author="Clay Cressler" w:date="2016-07-18T11:12:00Z">
                        <m:r>
                          <w:rPr>
                            <w:rFonts w:ascii="Cambria Math" w:hAnsi="Cambria Math"/>
                          </w:rPr>
                          <m:t>μ</m:t>
                        </m:r>
                      </w:ins>
                    </m:e>
                    <m:sub>
                      <w:ins w:id="611" w:author="Clay Cressler" w:date="2016-07-18T11:12:00Z">
                        <m:r>
                          <w:rPr>
                            <w:rFonts w:ascii="Cambria Math" w:hAnsi="Cambria Math"/>
                          </w:rPr>
                          <m:t>2</m:t>
                        </m:r>
                      </w:ins>
                    </m:sub>
                  </m:sSub>
                </m:e>
              </m:d>
            </m:num>
            <m:den>
              <w:ins w:id="612" w:author="Clay Cressler" w:date="2016-07-18T11:12:00Z">
                <m:r>
                  <w:rPr>
                    <w:rFonts w:ascii="Cambria Math" w:hAnsi="Cambria Math"/>
                  </w:rPr>
                  <m:t>γ</m:t>
                </m:r>
              </w:ins>
              <m:sSub>
                <m:sSubPr>
                  <m:ctrlPr>
                    <w:ins w:id="613" w:author="Clay Cressler" w:date="2016-07-18T11:12:00Z">
                      <w:rPr>
                        <w:rFonts w:ascii="Cambria Math" w:hAnsi="Cambria Math"/>
                        <w:i/>
                      </w:rPr>
                    </w:ins>
                  </m:ctrlPr>
                </m:sSubPr>
                <m:e>
                  <w:ins w:id="614" w:author="Clay Cressler" w:date="2016-07-18T11:12:00Z">
                    <m:r>
                      <w:rPr>
                        <w:rFonts w:ascii="Cambria Math" w:hAnsi="Cambria Math"/>
                      </w:rPr>
                      <m:t>μ</m:t>
                    </m:r>
                  </w:ins>
                </m:e>
                <m:sub>
                  <w:ins w:id="615" w:author="Clay Cressler" w:date="2016-07-18T11:12:00Z">
                    <m:r>
                      <w:rPr>
                        <w:rFonts w:ascii="Cambria Math" w:hAnsi="Cambria Math"/>
                      </w:rPr>
                      <m:t>2</m:t>
                    </m:r>
                  </w:ins>
                </m:sub>
              </m:sSub>
            </m:den>
          </m:f>
          <m:f>
            <m:fPr>
              <m:ctrlPr>
                <w:ins w:id="616" w:author="Clay Cressler" w:date="2016-07-18T11:12:00Z">
                  <w:rPr>
                    <w:rFonts w:ascii="Cambria Math" w:hAnsi="Cambria Math"/>
                    <w:i/>
                  </w:rPr>
                </w:ins>
              </m:ctrlPr>
            </m:fPr>
            <m:num>
              <w:ins w:id="617" w:author="Clay Cressler" w:date="2016-07-18T11:12:00Z">
                <m:r>
                  <w:rPr>
                    <w:rFonts w:ascii="Cambria Math" w:hAnsi="Cambria Math"/>
                  </w:rPr>
                  <m:t>E</m:t>
                </m:r>
              </w:ins>
            </m:num>
            <m:den>
              <w:ins w:id="618" w:author="Clay Cressler" w:date="2016-07-18T11:12:00Z">
                <m:r>
                  <w:rPr>
                    <w:rFonts w:ascii="Cambria Math" w:hAnsi="Cambria Math"/>
                  </w:rPr>
                  <m:t>kT</m:t>
                </m:r>
              </w:ins>
            </m:den>
          </m:f>
          <w:ins w:id="619" w:author="Clay Cressler" w:date="2016-07-18T11:12:00Z">
            <m:r>
              <w:rPr>
                <w:rFonts w:ascii="Cambria Math" w:hAnsi="Cambria Math"/>
              </w:rPr>
              <m:t>.</m:t>
            </m:r>
          </w:ins>
        </m:oMath>
      </m:oMathPara>
    </w:p>
    <w:p w14:paraId="6FFC6136" w14:textId="77777777" w:rsidR="006473CD" w:rsidRPr="006473CD" w:rsidRDefault="00B67393" w:rsidP="00B67393">
      <w:pPr>
        <w:rPr>
          <w:b/>
        </w:rPr>
      </w:pPr>
      <w:ins w:id="620" w:author="Clay Cressler" w:date="2016-07-18T11:12:00Z">
        <w:r w:rsidRPr="006473CD">
          <w:t xml:space="preserve">Thus we predict that </w:t>
        </w:r>
        <w:proofErr w:type="spellStart"/>
        <w:r w:rsidRPr="00EE0AED">
          <w:rPr>
            <w:b/>
          </w:rPr>
          <w:t>generalism</w:t>
        </w:r>
        <w:proofErr w:type="spellEnd"/>
        <w:r w:rsidRPr="00EE0AED">
          <w:rPr>
            <w:b/>
          </w:rPr>
          <w:t xml:space="preserve"> should be more likely in colder environments than in warmer ones</w:t>
        </w:r>
        <w:r w:rsidRPr="006473CD">
          <w:t xml:space="preserve">. A corollary of this (which we cannot address in our current dataset) is that </w:t>
        </w:r>
        <w:proofErr w:type="spellStart"/>
        <w:r w:rsidRPr="006473CD">
          <w:t>generalism</w:t>
        </w:r>
        <w:proofErr w:type="spellEnd"/>
        <w:r w:rsidRPr="006473CD">
          <w:t xml:space="preserve"> should be more common among parasites of </w:t>
        </w:r>
        <w:proofErr w:type="spellStart"/>
        <w:r w:rsidRPr="006473CD">
          <w:t>ectotherms</w:t>
        </w:r>
        <w:proofErr w:type="spellEnd"/>
        <w:r w:rsidRPr="006473CD">
          <w:t xml:space="preserve"> than endotherms.</w:t>
        </w:r>
      </w:ins>
      <w:del w:id="621" w:author="Clay Cressler" w:date="2016-07-18T11:12:00Z">
        <w:r w:rsidR="006473CD" w:rsidRPr="006473CD" w:rsidDel="00B67393">
          <w:delText>:</w:delText>
        </w:r>
      </w:del>
      <w:del w:id="622" w:author="Clay Cressler" w:date="2016-07-18T11:13:00Z">
        <w:r w:rsidR="006473CD" w:rsidRPr="006473CD" w:rsidDel="00B67393">
          <w:delText xml:space="preserve"> </w:delText>
        </w:r>
        <w:r w:rsidR="006473CD" w:rsidRPr="006473CD" w:rsidDel="00B67393">
          <w:rPr>
            <w:b/>
          </w:rPr>
          <w:delText>generalists will have an easier time invading when temperatures are colder.</w:delText>
        </w:r>
      </w:del>
    </w:p>
    <w:p w14:paraId="402A4A7B" w14:textId="77777777" w:rsidR="006473CD" w:rsidRDefault="006473CD" w:rsidP="006473CD">
      <w:pPr>
        <w:rPr>
          <w:ins w:id="623" w:author="Clay Cressler" w:date="2016-06-20T10:59:00Z"/>
          <w:b/>
        </w:rPr>
      </w:pPr>
    </w:p>
    <w:p w14:paraId="31781FE2" w14:textId="77777777" w:rsidR="00400644" w:rsidRDefault="00B67393" w:rsidP="006473CD">
      <w:pPr>
        <w:rPr>
          <w:ins w:id="624" w:author="Clay Cressler" w:date="2016-06-20T12:16:00Z"/>
        </w:rPr>
      </w:pPr>
      <w:ins w:id="625" w:author="Clay Cressler" w:date="2016-07-18T11:13:00Z">
        <w:r>
          <w:t xml:space="preserve">This model is intentionally simple. </w:t>
        </w:r>
      </w:ins>
      <w:ins w:id="626" w:author="Clay Cressler" w:date="2016-06-20T10:59:00Z">
        <w:r w:rsidR="00A65885" w:rsidRPr="00A65885">
          <w:t xml:space="preserve">In Appendix A, we investigate the sensitivity of </w:t>
        </w:r>
      </w:ins>
      <w:ins w:id="627" w:author="Clay Cressler" w:date="2016-06-20T11:00:00Z">
        <w:r w:rsidR="00A65885" w:rsidRPr="00A65885">
          <w:t>our</w:t>
        </w:r>
      </w:ins>
      <w:ins w:id="628" w:author="Clay Cressler" w:date="2016-06-20T10:59:00Z">
        <w:r w:rsidR="00A65885" w:rsidRPr="00A65885">
          <w:t xml:space="preserve"> predictions to the assumptions made</w:t>
        </w:r>
      </w:ins>
      <w:ins w:id="629" w:author="Clay Cressler" w:date="2016-06-20T11:00:00Z">
        <w:r w:rsidR="00A65885">
          <w:t xml:space="preserve"> by this model</w:t>
        </w:r>
      </w:ins>
      <w:ins w:id="630" w:author="Clay Cressler" w:date="2016-07-18T11:14:00Z">
        <w:r>
          <w:t xml:space="preserve"> by considering alternative models that </w:t>
        </w:r>
      </w:ins>
      <w:ins w:id="631" w:author="Clay Cressler" w:date="2016-06-20T11:51:00Z">
        <w:r>
          <w:t>differed in 4</w:t>
        </w:r>
        <w:r w:rsidR="00845852">
          <w:t xml:space="preserve"> key ways: </w:t>
        </w:r>
      </w:ins>
      <w:ins w:id="632" w:author="Clay Cressler" w:date="2016-06-20T11:52:00Z">
        <w:r w:rsidR="00845852">
          <w:t xml:space="preserve">the number of </w:t>
        </w:r>
      </w:ins>
      <w:ins w:id="633" w:author="Clay Cressler" w:date="2016-06-20T11:51:00Z">
        <w:r w:rsidR="00845852">
          <w:t xml:space="preserve">specialist parasites; the effect of parasitism on host population growth; </w:t>
        </w:r>
      </w:ins>
      <w:ins w:id="634" w:author="Clay Cressler" w:date="2016-06-20T11:53:00Z">
        <w:r w:rsidR="00845852">
          <w:t xml:space="preserve">the control of parasite transmission; and the parasite’s </w:t>
        </w:r>
      </w:ins>
      <w:ins w:id="635" w:author="Clay Cressler" w:date="2016-06-20T12:15:00Z">
        <w:r w:rsidR="002247D6">
          <w:t>life cycle</w:t>
        </w:r>
      </w:ins>
      <w:ins w:id="636" w:author="Clay Cressler" w:date="2016-06-20T11:53:00Z">
        <w:r w:rsidR="00845852">
          <w:t>. In the model presented above, we assumed that the secondary host was unexploited by any parasite, so we considered model variant</w:t>
        </w:r>
      </w:ins>
      <w:ins w:id="637" w:author="Clay Cressler" w:date="2016-07-18T11:38:00Z">
        <w:r w:rsidR="00533A27">
          <w:t>s</w:t>
        </w:r>
      </w:ins>
      <w:ins w:id="638" w:author="Clay Cressler" w:date="2016-06-20T11:53:00Z">
        <w:r w:rsidR="00845852">
          <w:t xml:space="preserve"> that assumed that both the primary and secondary hosts were infected by a </w:t>
        </w:r>
      </w:ins>
      <w:ins w:id="639" w:author="Clay Cressler" w:date="2016-07-18T11:38:00Z">
        <w:r w:rsidR="00533A27">
          <w:t>specialist</w:t>
        </w:r>
      </w:ins>
      <w:ins w:id="640" w:author="Clay Cressler" w:date="2016-06-20T11:53:00Z">
        <w:r w:rsidR="00845852">
          <w:t xml:space="preserve"> parasite. The model above also assumes that the host population size is</w:t>
        </w:r>
      </w:ins>
      <w:ins w:id="641" w:author="Clay Cressler" w:date="2016-06-20T11:56:00Z">
        <w:r w:rsidR="00A11F64">
          <w:t xml:space="preserve"> </w:t>
        </w:r>
      </w:ins>
      <w:ins w:id="642" w:author="Clay Cressler" w:date="2016-06-20T11:53:00Z">
        <w:r w:rsidR="00845852">
          <w:t>regulated by the parasite</w:t>
        </w:r>
      </w:ins>
      <w:ins w:id="643" w:author="Clay Cressler" w:date="2016-06-20T11:59:00Z">
        <w:r w:rsidR="00533A27">
          <w:t xml:space="preserve">, so we </w:t>
        </w:r>
      </w:ins>
      <w:ins w:id="644" w:author="Clay Cressler" w:date="2016-07-18T11:41:00Z">
        <w:r w:rsidR="00533A27">
          <w:t>considered</w:t>
        </w:r>
      </w:ins>
      <w:ins w:id="645" w:author="Clay Cressler" w:date="2016-06-20T11:59:00Z">
        <w:r w:rsidR="00A11F64">
          <w:t xml:space="preserve"> model</w:t>
        </w:r>
      </w:ins>
      <w:ins w:id="646" w:author="Clay Cressler" w:date="2016-07-18T11:39:00Z">
        <w:r w:rsidR="00533A27">
          <w:t>s</w:t>
        </w:r>
      </w:ins>
      <w:ins w:id="647" w:author="Clay Cressler" w:date="2016-06-20T11:59:00Z">
        <w:r w:rsidR="00A11F64">
          <w:t xml:space="preserve"> where total host population size is constant</w:t>
        </w:r>
      </w:ins>
      <w:ins w:id="648" w:author="Clay Cressler" w:date="2016-06-20T12:00:00Z">
        <w:r w:rsidR="00A11F64">
          <w:t xml:space="preserve">. In the model above, we assumed that the parasite has complete control of the infection process. </w:t>
        </w:r>
      </w:ins>
      <w:ins w:id="649" w:author="Clay Cressler" w:date="2016-06-20T12:02:00Z">
        <w:r w:rsidR="00A11F64">
          <w:t>For example</w:t>
        </w:r>
      </w:ins>
      <w:ins w:id="650" w:author="Clay Cressler" w:date="2016-06-20T12:00:00Z">
        <w:r w:rsidR="00A11F64">
          <w:t xml:space="preserve">, the specialist parasite is removed </w:t>
        </w:r>
      </w:ins>
      <w:ins w:id="651" w:author="Clay Cressler" w:date="2016-06-20T12:01:00Z">
        <w:r w:rsidR="00A11F64">
          <w:t xml:space="preserve">from the environment only by susceptible primary hosts. This assumes </w:t>
        </w:r>
      </w:ins>
      <w:ins w:id="652" w:author="Clay Cressler" w:date="2016-06-20T12:02:00Z">
        <w:r w:rsidR="00A11F64">
          <w:t xml:space="preserve">active host seeking by the parasite and that the parasite can detect and avoid already-infected hosts. </w:t>
        </w:r>
      </w:ins>
      <w:ins w:id="653" w:author="Clay Cressler" w:date="2016-06-20T12:04:00Z">
        <w:r w:rsidR="00A11F64">
          <w:t xml:space="preserve">We </w:t>
        </w:r>
      </w:ins>
      <w:ins w:id="654" w:author="Clay Cressler" w:date="2016-07-18T11:43:00Z">
        <w:r w:rsidR="00533A27">
          <w:t>consider models that relax both of these assumptions</w:t>
        </w:r>
      </w:ins>
      <w:ins w:id="655" w:author="Clay Cressler" w:date="2016-06-20T12:09:00Z">
        <w:r w:rsidR="002247D6" w:rsidRPr="00FC610B">
          <w:rPr>
            <w:rFonts w:ascii="Cambria Math" w:hAnsi="Cambria Math"/>
          </w:rPr>
          <w:t xml:space="preserve">. </w:t>
        </w:r>
        <w:r w:rsidR="002247D6">
          <w:t xml:space="preserve"> Finally, we also considered how the predictions change for a </w:t>
        </w:r>
        <w:proofErr w:type="spellStart"/>
        <w:r w:rsidR="002247D6">
          <w:t>trophically</w:t>
        </w:r>
        <w:proofErr w:type="spellEnd"/>
        <w:r w:rsidR="002247D6">
          <w:t xml:space="preserve"> transmitted parasite, when there is a single intermediate host that consumes parasites in the environment, and then transmits those parasites to either of two definitive hosts. </w:t>
        </w:r>
      </w:ins>
    </w:p>
    <w:p w14:paraId="686BFAB7" w14:textId="77777777" w:rsidR="00400644" w:rsidRDefault="00400644" w:rsidP="006473CD">
      <w:pPr>
        <w:rPr>
          <w:ins w:id="656" w:author="Clay Cressler" w:date="2016-06-20T12:16:00Z"/>
        </w:rPr>
      </w:pPr>
    </w:p>
    <w:p w14:paraId="117E219D" w14:textId="77777777" w:rsidR="00845852" w:rsidRDefault="00400644" w:rsidP="006473CD">
      <w:pPr>
        <w:rPr>
          <w:ins w:id="657" w:author="Clay Cressler" w:date="2016-06-20T12:12:00Z"/>
        </w:rPr>
      </w:pPr>
      <w:ins w:id="658" w:author="Clay Cressler" w:date="2016-06-20T12:16:00Z">
        <w:r>
          <w:t xml:space="preserve">For all of these models, it is possible to write down the generalist’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in a form analogous to </w:t>
        </w:r>
      </w:ins>
      <w:ins w:id="659" w:author="Clay Cressler" w:date="2016-06-20T12:18:00Z">
        <w:r>
          <w:t xml:space="preserve">Eq. (1) above. The models differ in how that </w:t>
        </w:r>
      </w:ins>
      <w:ins w:id="660" w:author="Clay Cressler" w:date="2016-06-20T12:19:00Z">
        <w:r>
          <w:t xml:space="preserve">expression simplifies when the various </w:t>
        </w:r>
        <w:proofErr w:type="spellStart"/>
        <w:r>
          <w:t>equilibria</w:t>
        </w:r>
        <w:proofErr w:type="spellEnd"/>
        <w:r>
          <w:t xml:space="preserve"> are substituted. </w:t>
        </w:r>
      </w:ins>
      <w:ins w:id="661" w:author="Clay Cressler" w:date="2016-06-20T12:09:00Z">
        <w:r w:rsidR="002247D6">
          <w:t xml:space="preserve">Table 2 shows </w:t>
        </w:r>
      </w:ins>
      <w:ins w:id="662" w:author="Clay Cressler" w:date="2016-06-20T12:19:00Z">
        <w:r>
          <w:t xml:space="preserve">these simplified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expressions</w:t>
        </w:r>
      </w:ins>
      <w:ins w:id="663" w:author="Clay Cressler" w:date="2016-07-18T11:45:00Z">
        <w:r w:rsidR="00533A27">
          <w:t xml:space="preserve"> </w:t>
        </w:r>
      </w:ins>
      <w:ins w:id="664" w:author="Clay Cressler" w:date="2016-06-20T12:19:00Z">
        <w:r>
          <w:t xml:space="preserve">as well as </w:t>
        </w:r>
      </w:ins>
      <w:ins w:id="665" w:author="Clay Cressler" w:date="2016-06-20T12:09:00Z">
        <w:r w:rsidR="002247D6">
          <w:t>our pre</w:t>
        </w:r>
        <w:r w:rsidR="00533A27">
          <w:t xml:space="preserve">dictions for how host body size and </w:t>
        </w:r>
        <w:r w:rsidR="002247D6">
          <w:t xml:space="preserve">temperature </w:t>
        </w:r>
      </w:ins>
      <w:ins w:id="666" w:author="Clay Cressler" w:date="2016-07-18T11:45:00Z">
        <w:r w:rsidR="00533A27">
          <w:t xml:space="preserve">affect </w:t>
        </w:r>
      </w:ins>
      <m:oMath>
        <m:sSub>
          <m:sSubPr>
            <m:ctrlPr>
              <w:ins w:id="667" w:author="Clay Cressler" w:date="2016-07-18T11:46:00Z">
                <w:rPr>
                  <w:rFonts w:ascii="Cambria Math" w:hAnsi="Cambria Math"/>
                  <w:i/>
                </w:rPr>
              </w:ins>
            </m:ctrlPr>
          </m:sSubPr>
          <m:e>
            <w:ins w:id="668" w:author="Clay Cressler" w:date="2016-07-18T11:46:00Z">
              <m:r>
                <w:rPr>
                  <w:rFonts w:ascii="Cambria Math" w:hAnsi="Cambria Math"/>
                </w:rPr>
                <m:t>R</m:t>
              </m:r>
            </w:ins>
          </m:e>
          <m:sub>
            <w:ins w:id="669" w:author="Clay Cressler" w:date="2016-07-18T11:46:00Z">
              <m:r>
                <w:rPr>
                  <w:rFonts w:ascii="Cambria Math" w:hAnsi="Cambria Math"/>
                </w:rPr>
                <m:t>0</m:t>
              </m:r>
            </w:ins>
          </m:sub>
        </m:sSub>
      </m:oMath>
      <w:ins w:id="670" w:author="Clay Cressler" w:date="2016-07-18T11:46:00Z">
        <w:r w:rsidR="00533A27">
          <w:t xml:space="preserve"> for both </w:t>
        </w:r>
        <w:proofErr w:type="spellStart"/>
        <w:r w:rsidR="00533A27">
          <w:t>endo</w:t>
        </w:r>
        <w:proofErr w:type="spellEnd"/>
        <w:r w:rsidR="00533A27">
          <w:t xml:space="preserve">- and </w:t>
        </w:r>
        <w:proofErr w:type="spellStart"/>
        <w:r w:rsidR="00533A27">
          <w:t>ectoparasites</w:t>
        </w:r>
        <w:proofErr w:type="spellEnd"/>
        <w:r w:rsidR="00533A27">
          <w:t xml:space="preserve"> for models dealing with direct life cycle parasites. Table 3 shows similar results for </w:t>
        </w:r>
        <w:proofErr w:type="spellStart"/>
        <w:r w:rsidR="00533A27">
          <w:t>trophically</w:t>
        </w:r>
        <w:proofErr w:type="spellEnd"/>
        <w:r w:rsidR="00533A27">
          <w:t xml:space="preserve"> transmitted parasites</w:t>
        </w:r>
        <w:r w:rsidR="00DF4D57">
          <w:t xml:space="preserve">. </w:t>
        </w:r>
      </w:ins>
      <w:ins w:id="671" w:author="Clay Cressler" w:date="2016-07-18T11:50:00Z">
        <w:r w:rsidR="00DF4D57">
          <w:t xml:space="preserve">For this analysis, we only looked at </w:t>
        </w:r>
        <w:proofErr w:type="spellStart"/>
        <w:r w:rsidR="00DF4D57">
          <w:t>endoparasites</w:t>
        </w:r>
        <w:proofErr w:type="spellEnd"/>
        <w:r w:rsidR="00DF4D57">
          <w:t xml:space="preserve">, since there are no </w:t>
        </w:r>
        <w:proofErr w:type="spellStart"/>
        <w:r w:rsidR="00DF4D57">
          <w:t>trophically</w:t>
        </w:r>
        <w:proofErr w:type="spellEnd"/>
        <w:r w:rsidR="00DF4D57">
          <w:t xml:space="preserve"> transmitted </w:t>
        </w:r>
        <w:proofErr w:type="spellStart"/>
        <w:r w:rsidR="00DF4D57">
          <w:t>ectoparasites</w:t>
        </w:r>
        <w:proofErr w:type="spellEnd"/>
        <w:r w:rsidR="00DF4D57">
          <w:t xml:space="preserve"> in our dataset. However, the</w:t>
        </w:r>
      </w:ins>
      <w:ins w:id="672" w:author="Clay Cressler" w:date="2016-07-18T11:46:00Z">
        <w:r w:rsidR="00533A27">
          <w:t xml:space="preserve"> complexity of this model prevents </w:t>
        </w:r>
        <w:r w:rsidR="00DF4D57">
          <w:t xml:space="preserve">simple analytical results </w:t>
        </w:r>
      </w:ins>
      <w:ins w:id="673" w:author="Clay Cressler" w:date="2016-07-18T11:48:00Z">
        <w:r w:rsidR="00DF4D57">
          <w:t>for most cases</w:t>
        </w:r>
      </w:ins>
      <w:ins w:id="674" w:author="Clay Cressler" w:date="2016-07-18T11:46:00Z">
        <w:r w:rsidR="00533A27">
          <w:t>.</w:t>
        </w:r>
      </w:ins>
    </w:p>
    <w:p w14:paraId="2EDC436D" w14:textId="77777777" w:rsidR="002247D6" w:rsidRDefault="002247D6" w:rsidP="006473CD">
      <w:pPr>
        <w:rPr>
          <w:ins w:id="675" w:author="Clay Cressler" w:date="2016-07-18T11:47:00Z"/>
        </w:rPr>
      </w:pPr>
    </w:p>
    <w:p w14:paraId="531379B3" w14:textId="77777777" w:rsidR="00533A27" w:rsidRDefault="00533A27" w:rsidP="006473CD">
      <w:pPr>
        <w:rPr>
          <w:ins w:id="676" w:author="Clay Cressler" w:date="2016-07-18T11:47:00Z"/>
        </w:rPr>
      </w:pPr>
    </w:p>
    <w:p w14:paraId="2D309E59" w14:textId="77777777" w:rsidR="00533A27" w:rsidRDefault="00533A27" w:rsidP="006473CD">
      <w:pPr>
        <w:rPr>
          <w:ins w:id="677" w:author="Clay Cressler" w:date="2016-07-18T11:47:00Z"/>
        </w:rPr>
      </w:pPr>
    </w:p>
    <w:p w14:paraId="3D377966" w14:textId="77777777" w:rsidR="00533A27" w:rsidRDefault="00533A27" w:rsidP="006473CD">
      <w:pPr>
        <w:rPr>
          <w:ins w:id="678" w:author="Clay Cressler" w:date="2016-07-18T11:47:00Z"/>
        </w:rPr>
      </w:pPr>
    </w:p>
    <w:p w14:paraId="14391952" w14:textId="77777777" w:rsidR="00533A27" w:rsidRDefault="00533A27" w:rsidP="006473CD">
      <w:pPr>
        <w:rPr>
          <w:ins w:id="679" w:author="Clay Cressler" w:date="2016-07-18T11:47:00Z"/>
        </w:rPr>
      </w:pPr>
    </w:p>
    <w:p w14:paraId="6D8D1B67" w14:textId="77777777" w:rsidR="00533A27" w:rsidRDefault="00533A27" w:rsidP="006473CD">
      <w:pPr>
        <w:rPr>
          <w:ins w:id="680" w:author="Clay Cressler" w:date="2016-07-08T17:49:00Z"/>
        </w:rPr>
      </w:pPr>
    </w:p>
    <w:p w14:paraId="59613C99" w14:textId="77777777" w:rsidR="00BA6DD7" w:rsidRDefault="00533A27" w:rsidP="006473CD">
      <w:pPr>
        <w:rPr>
          <w:ins w:id="681" w:author="Clay Cressler" w:date="2016-06-20T12:12:00Z"/>
        </w:rPr>
      </w:pPr>
      <w:ins w:id="682" w:author="Clay Cressler" w:date="2016-07-18T11:47:00Z">
        <w:r>
          <w:t xml:space="preserve">Table 2. </w:t>
        </w:r>
        <w:proofErr w:type="gramStart"/>
        <w:r>
          <w:t xml:space="preserve">Effect of increasing body size and temperature on the evolution of </w:t>
        </w:r>
        <w:proofErr w:type="spellStart"/>
        <w:r>
          <w:t>generalism</w:t>
        </w:r>
        <w:proofErr w:type="spellEnd"/>
        <w:r>
          <w:t xml:space="preserve"> for direct life cycle parasite</w:t>
        </w:r>
      </w:ins>
      <w:ins w:id="683" w:author="Clay Cressler" w:date="2016-07-18T11:48:00Z">
        <w:r>
          <w:t>s</w:t>
        </w:r>
      </w:ins>
      <w:ins w:id="684" w:author="Clay Cressler" w:date="2016-07-18T11:49:00Z">
        <w:r w:rsidR="00DF4D57">
          <w:t xml:space="preserve"> under a range of assumptions.</w:t>
        </w:r>
      </w:ins>
      <w:proofErr w:type="gramEnd"/>
    </w:p>
    <w:tbl>
      <w:tblPr>
        <w:tblW w:w="88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1"/>
        <w:gridCol w:w="1131"/>
        <w:gridCol w:w="994"/>
        <w:gridCol w:w="1140"/>
        <w:gridCol w:w="1909"/>
        <w:gridCol w:w="1438"/>
        <w:gridCol w:w="1171"/>
      </w:tblGrid>
      <w:tr w:rsidR="000D7886" w:rsidRPr="00FC610B" w14:paraId="36C20CA4" w14:textId="77777777" w:rsidTr="000D7886">
        <w:trPr>
          <w:ins w:id="685" w:author="Clay Cressler" w:date="2016-06-20T12:12:00Z"/>
        </w:trPr>
        <w:tc>
          <w:tcPr>
            <w:tcW w:w="1132" w:type="dxa"/>
            <w:shd w:val="clear" w:color="auto" w:fill="auto"/>
          </w:tcPr>
          <w:p w14:paraId="025E8EEE" w14:textId="77777777" w:rsidR="000D7886" w:rsidRPr="00FC610B" w:rsidRDefault="000D7886" w:rsidP="006473CD">
            <w:pPr>
              <w:rPr>
                <w:ins w:id="686" w:author="Clay Cressler" w:date="2016-06-20T12:12:00Z"/>
                <w:sz w:val="20"/>
              </w:rPr>
            </w:pPr>
            <w:ins w:id="687" w:author="Clay Cressler" w:date="2016-06-20T12:13:00Z">
              <w:r w:rsidRPr="00FC610B">
                <w:rPr>
                  <w:sz w:val="20"/>
                </w:rPr>
                <w:t>Number of specialist parasites</w:t>
              </w:r>
            </w:ins>
          </w:p>
        </w:tc>
        <w:tc>
          <w:tcPr>
            <w:tcW w:w="1195" w:type="dxa"/>
            <w:shd w:val="clear" w:color="auto" w:fill="auto"/>
          </w:tcPr>
          <w:p w14:paraId="009DEFAC" w14:textId="77777777" w:rsidR="000D7886" w:rsidRPr="00FC610B" w:rsidRDefault="000D7886" w:rsidP="006473CD">
            <w:pPr>
              <w:rPr>
                <w:ins w:id="688" w:author="Clay Cressler" w:date="2016-06-20T12:12:00Z"/>
                <w:sz w:val="20"/>
              </w:rPr>
            </w:pPr>
            <w:ins w:id="689" w:author="Clay Cressler" w:date="2016-06-20T12:15:00Z">
              <w:r w:rsidRPr="00FC610B">
                <w:rPr>
                  <w:sz w:val="20"/>
                </w:rPr>
                <w:t>Parasite regulates</w:t>
              </w:r>
            </w:ins>
            <w:ins w:id="690" w:author="Clay Cressler" w:date="2016-06-20T12:13:00Z">
              <w:r w:rsidRPr="00FC610B">
                <w:rPr>
                  <w:sz w:val="20"/>
                </w:rPr>
                <w:t xml:space="preserve"> population growth</w:t>
              </w:r>
            </w:ins>
            <w:ins w:id="691" w:author="Clay Cressler" w:date="2016-06-20T12:15:00Z">
              <w:r w:rsidRPr="00FC610B">
                <w:rPr>
                  <w:sz w:val="20"/>
                </w:rPr>
                <w:t>?</w:t>
              </w:r>
            </w:ins>
          </w:p>
        </w:tc>
        <w:tc>
          <w:tcPr>
            <w:tcW w:w="1079" w:type="dxa"/>
            <w:shd w:val="clear" w:color="auto" w:fill="auto"/>
          </w:tcPr>
          <w:p w14:paraId="4600373C" w14:textId="77777777" w:rsidR="000D7886" w:rsidRPr="00FC610B" w:rsidRDefault="000D7886" w:rsidP="006473CD">
            <w:pPr>
              <w:rPr>
                <w:ins w:id="692" w:author="Clay Cressler" w:date="2016-06-20T12:12:00Z"/>
                <w:sz w:val="20"/>
              </w:rPr>
            </w:pPr>
            <w:ins w:id="693" w:author="Clay Cressler" w:date="2016-06-20T12:13:00Z">
              <w:r w:rsidRPr="00FC610B">
                <w:rPr>
                  <w:sz w:val="20"/>
                </w:rPr>
                <w:t>Active or passive host seeking</w:t>
              </w:r>
            </w:ins>
            <w:ins w:id="694" w:author="Clay Cressler" w:date="2016-06-20T12:15:00Z">
              <w:r w:rsidRPr="00FC610B">
                <w:rPr>
                  <w:sz w:val="20"/>
                </w:rPr>
                <w:t>?</w:t>
              </w:r>
            </w:ins>
          </w:p>
        </w:tc>
        <w:tc>
          <w:tcPr>
            <w:tcW w:w="1202" w:type="dxa"/>
            <w:shd w:val="clear" w:color="auto" w:fill="auto"/>
          </w:tcPr>
          <w:p w14:paraId="1153C78B" w14:textId="77777777" w:rsidR="000D7886" w:rsidRPr="00FC610B" w:rsidRDefault="000D7886" w:rsidP="006473CD">
            <w:pPr>
              <w:rPr>
                <w:ins w:id="695" w:author="Clay Cressler" w:date="2016-06-20T12:12:00Z"/>
                <w:sz w:val="20"/>
              </w:rPr>
            </w:pPr>
            <w:ins w:id="696" w:author="Clay Cressler" w:date="2016-06-20T12:13:00Z">
              <w:r w:rsidRPr="00FC610B">
                <w:rPr>
                  <w:sz w:val="20"/>
                </w:rPr>
                <w:t>Avoidance of already infected hosts</w:t>
              </w:r>
            </w:ins>
            <w:ins w:id="697" w:author="Clay Cressler" w:date="2016-06-20T12:15:00Z">
              <w:r w:rsidRPr="00FC610B">
                <w:rPr>
                  <w:sz w:val="20"/>
                </w:rPr>
                <w:t>?</w:t>
              </w:r>
            </w:ins>
          </w:p>
        </w:tc>
        <w:tc>
          <w:tcPr>
            <w:tcW w:w="1909" w:type="dxa"/>
            <w:shd w:val="clear" w:color="auto" w:fill="auto"/>
          </w:tcPr>
          <w:p w14:paraId="561AE28E" w14:textId="77777777" w:rsidR="000D7886" w:rsidRPr="00FC610B" w:rsidRDefault="000D7886" w:rsidP="002247D6">
            <w:pPr>
              <w:rPr>
                <w:ins w:id="698" w:author="Clay Cressler" w:date="2016-06-20T12:12:00Z"/>
                <w:sz w:val="20"/>
              </w:rPr>
            </w:pPr>
            <w:ins w:id="699" w:author="Clay Cressler" w:date="2016-06-20T12:14:00Z">
              <w:r w:rsidRPr="00FC610B">
                <w:rPr>
                  <w:sz w:val="20"/>
                </w:rPr>
                <w:t xml:space="preserve">Generalist </w:t>
              </w:r>
              <m:oMath>
                <m:sSub>
                  <m:sSubPr>
                    <m:ctrlPr>
                      <w:rPr>
                        <w:rFonts w:ascii="Cambria Math" w:hAnsi="Cambria Math"/>
                        <w:i/>
                        <w:sz w:val="20"/>
                      </w:rPr>
                    </m:ctrlPr>
                  </m:sSubPr>
                  <m:e>
                    <m:r>
                      <w:rPr>
                        <w:rFonts w:ascii="Cambria Math" w:hAnsi="Cambria Math"/>
                        <w:sz w:val="20"/>
                      </w:rPr>
                      <m:t>R</m:t>
                    </m:r>
                  </m:e>
                  <m:sub>
                    <m:r>
                      <w:rPr>
                        <w:rFonts w:ascii="Cambria Math" w:hAnsi="Cambria Math"/>
                        <w:sz w:val="20"/>
                      </w:rPr>
                      <m:t>0</m:t>
                    </m:r>
                  </m:sub>
                </m:sSub>
              </m:oMath>
            </w:ins>
          </w:p>
        </w:tc>
        <w:tc>
          <w:tcPr>
            <w:tcW w:w="1136" w:type="dxa"/>
            <w:shd w:val="clear" w:color="auto" w:fill="auto"/>
          </w:tcPr>
          <w:p w14:paraId="6072513A" w14:textId="77777777" w:rsidR="000D7886" w:rsidRPr="00FC610B" w:rsidRDefault="000D7886" w:rsidP="002247D6">
            <w:pPr>
              <w:rPr>
                <w:ins w:id="700" w:author="Clay Cressler" w:date="2016-06-20T12:12:00Z"/>
                <w:sz w:val="20"/>
              </w:rPr>
            </w:pPr>
            <w:ins w:id="701" w:author="Clay Cressler" w:date="2016-06-20T12:14:00Z">
              <w:r w:rsidRPr="00FC610B">
                <w:rPr>
                  <w:sz w:val="20"/>
                </w:rPr>
                <w:t xml:space="preserve">Effect of increased body size on </w:t>
              </w:r>
              <m:oMath>
                <m:sSub>
                  <m:sSubPr>
                    <m:ctrlPr>
                      <w:rPr>
                        <w:rFonts w:ascii="Cambria Math" w:hAnsi="Cambria Math"/>
                        <w:i/>
                        <w:sz w:val="20"/>
                      </w:rPr>
                    </m:ctrlPr>
                  </m:sSubPr>
                  <m:e>
                    <m:r>
                      <w:rPr>
                        <w:rFonts w:ascii="Cambria Math" w:hAnsi="Cambria Math"/>
                        <w:sz w:val="20"/>
                      </w:rPr>
                      <m:t>R</m:t>
                    </m:r>
                  </m:e>
                  <m:sub>
                    <m:r>
                      <w:rPr>
                        <w:rFonts w:ascii="Cambria Math" w:hAnsi="Cambria Math"/>
                        <w:sz w:val="20"/>
                      </w:rPr>
                      <m:t>0</m:t>
                    </m:r>
                  </m:sub>
                </m:sSub>
              </m:oMath>
            </w:ins>
          </w:p>
        </w:tc>
        <w:tc>
          <w:tcPr>
            <w:tcW w:w="1171" w:type="dxa"/>
            <w:shd w:val="clear" w:color="auto" w:fill="auto"/>
          </w:tcPr>
          <w:p w14:paraId="1CA310A3" w14:textId="77777777" w:rsidR="000D7886" w:rsidRPr="00FC610B" w:rsidRDefault="000D7886" w:rsidP="002247D6">
            <w:pPr>
              <w:rPr>
                <w:ins w:id="702" w:author="Clay Cressler" w:date="2016-06-20T12:14:00Z"/>
                <w:sz w:val="20"/>
              </w:rPr>
            </w:pPr>
            <w:ins w:id="703" w:author="Clay Cressler" w:date="2016-06-20T12:14:00Z">
              <w:r w:rsidRPr="00FC610B">
                <w:rPr>
                  <w:sz w:val="20"/>
                </w:rPr>
                <w:t>Effect of increased temperature</w:t>
              </w:r>
            </w:ins>
          </w:p>
        </w:tc>
      </w:tr>
      <w:tr w:rsidR="000D7886" w:rsidRPr="00FC610B" w14:paraId="19C7FCB8" w14:textId="77777777" w:rsidTr="000D7886">
        <w:trPr>
          <w:ins w:id="704" w:author="Clay Cressler" w:date="2016-06-20T12:12:00Z"/>
        </w:trPr>
        <w:tc>
          <w:tcPr>
            <w:tcW w:w="1132" w:type="dxa"/>
            <w:shd w:val="clear" w:color="auto" w:fill="auto"/>
          </w:tcPr>
          <w:p w14:paraId="4D6BB7BC" w14:textId="77777777" w:rsidR="000D7886" w:rsidRPr="00FC610B" w:rsidRDefault="000D7886" w:rsidP="006473CD">
            <w:pPr>
              <w:rPr>
                <w:ins w:id="705" w:author="Clay Cressler" w:date="2016-06-20T12:12:00Z"/>
                <w:sz w:val="20"/>
              </w:rPr>
            </w:pPr>
            <w:ins w:id="706" w:author="Clay Cressler" w:date="2016-06-20T12:14:00Z">
              <w:r w:rsidRPr="00FC610B">
                <w:rPr>
                  <w:sz w:val="20"/>
                </w:rPr>
                <w:t>1</w:t>
              </w:r>
            </w:ins>
          </w:p>
        </w:tc>
        <w:tc>
          <w:tcPr>
            <w:tcW w:w="1195" w:type="dxa"/>
            <w:shd w:val="clear" w:color="auto" w:fill="auto"/>
          </w:tcPr>
          <w:p w14:paraId="38747E11" w14:textId="77777777" w:rsidR="000D7886" w:rsidRPr="00FC610B" w:rsidRDefault="000D7886" w:rsidP="006473CD">
            <w:pPr>
              <w:rPr>
                <w:ins w:id="707" w:author="Clay Cressler" w:date="2016-06-20T12:12:00Z"/>
                <w:sz w:val="20"/>
              </w:rPr>
            </w:pPr>
            <w:ins w:id="708" w:author="Clay Cressler" w:date="2016-06-20T12:15:00Z">
              <w:r w:rsidRPr="00FC610B">
                <w:rPr>
                  <w:sz w:val="20"/>
                </w:rPr>
                <w:t>Yes</w:t>
              </w:r>
            </w:ins>
          </w:p>
        </w:tc>
        <w:tc>
          <w:tcPr>
            <w:tcW w:w="1079" w:type="dxa"/>
            <w:shd w:val="clear" w:color="auto" w:fill="auto"/>
          </w:tcPr>
          <w:p w14:paraId="681512B0" w14:textId="77777777" w:rsidR="000D7886" w:rsidRPr="00FC610B" w:rsidRDefault="000D7886" w:rsidP="006473CD">
            <w:pPr>
              <w:rPr>
                <w:ins w:id="709" w:author="Clay Cressler" w:date="2016-06-20T12:12:00Z"/>
                <w:sz w:val="20"/>
              </w:rPr>
            </w:pPr>
            <w:ins w:id="710" w:author="Clay Cressler" w:date="2016-06-20T12:15:00Z">
              <w:r w:rsidRPr="00FC610B">
                <w:rPr>
                  <w:sz w:val="20"/>
                </w:rPr>
                <w:t>Active</w:t>
              </w:r>
            </w:ins>
          </w:p>
        </w:tc>
        <w:tc>
          <w:tcPr>
            <w:tcW w:w="1202" w:type="dxa"/>
            <w:shd w:val="clear" w:color="auto" w:fill="auto"/>
          </w:tcPr>
          <w:p w14:paraId="0B7AD2D7" w14:textId="77777777" w:rsidR="000D7886" w:rsidRPr="00FC610B" w:rsidRDefault="000D7886" w:rsidP="006473CD">
            <w:pPr>
              <w:rPr>
                <w:ins w:id="711" w:author="Clay Cressler" w:date="2016-06-20T12:12:00Z"/>
                <w:sz w:val="20"/>
              </w:rPr>
            </w:pPr>
            <w:ins w:id="712" w:author="Clay Cressler" w:date="2016-06-20T12:15:00Z">
              <w:r w:rsidRPr="00FC610B">
                <w:rPr>
                  <w:sz w:val="20"/>
                </w:rPr>
                <w:t>Yes</w:t>
              </w:r>
            </w:ins>
          </w:p>
        </w:tc>
        <w:tc>
          <w:tcPr>
            <w:tcW w:w="1909" w:type="dxa"/>
            <w:shd w:val="clear" w:color="auto" w:fill="auto"/>
          </w:tcPr>
          <w:p w14:paraId="01F740F9" w14:textId="77777777" w:rsidR="000D7886" w:rsidRPr="00437D42" w:rsidRDefault="00D57325" w:rsidP="006473CD">
            <w:pPr>
              <w:rPr>
                <w:ins w:id="713" w:author="Clay Cressler" w:date="2016-06-20T12:12:00Z"/>
                <w:sz w:val="20"/>
              </w:rPr>
            </w:pPr>
            <m:oMathPara>
              <m:oMath>
                <m:f>
                  <m:fPr>
                    <m:ctrlPr>
                      <w:ins w:id="714" w:author="Clay Cressler" w:date="2016-06-20T12:20:00Z">
                        <w:rPr>
                          <w:rFonts w:ascii="Cambria Math" w:hAnsi="Cambria Math"/>
                          <w:i/>
                          <w:sz w:val="20"/>
                        </w:rPr>
                      </w:ins>
                    </m:ctrlPr>
                  </m:fPr>
                  <m:num>
                    <w:ins w:id="715" w:author="Clay Cressler" w:date="2016-06-20T12:20:00Z">
                      <m:r>
                        <w:rPr>
                          <w:rFonts w:ascii="Cambria Math" w:hAnsi="Cambria Math"/>
                          <w:sz w:val="20"/>
                        </w:rPr>
                        <m:t>a</m:t>
                      </m:r>
                    </w:ins>
                    <m:sSub>
                      <m:sSubPr>
                        <m:ctrlPr>
                          <w:ins w:id="716" w:author="Clay Cressler" w:date="2016-06-20T12:20:00Z">
                            <w:rPr>
                              <w:rFonts w:ascii="Cambria Math" w:hAnsi="Cambria Math"/>
                              <w:i/>
                              <w:sz w:val="20"/>
                            </w:rPr>
                          </w:ins>
                        </m:ctrlPr>
                      </m:sSubPr>
                      <m:e>
                        <w:ins w:id="717" w:author="Clay Cressler" w:date="2016-06-20T12:20:00Z">
                          <m:r>
                            <w:rPr>
                              <w:rFonts w:ascii="Cambria Math" w:hAnsi="Cambria Math"/>
                              <w:sz w:val="20"/>
                            </w:rPr>
                            <m:t>λ</m:t>
                          </m:r>
                        </w:ins>
                      </m:e>
                      <m:sub>
                        <w:ins w:id="718" w:author="Clay Cressler" w:date="2016-06-20T12:20:00Z">
                          <m:r>
                            <w:rPr>
                              <w:rFonts w:ascii="Cambria Math" w:hAnsi="Cambria Math"/>
                              <w:sz w:val="20"/>
                            </w:rPr>
                            <m:t>1</m:t>
                          </m:r>
                        </w:ins>
                      </m:sub>
                    </m:sSub>
                    <w:ins w:id="719" w:author="Clay Cressler" w:date="2016-06-20T12:20:00Z">
                      <m:r>
                        <w:rPr>
                          <w:rFonts w:ascii="Cambria Math" w:hAnsi="Cambria Math"/>
                          <w:sz w:val="20"/>
                        </w:rPr>
                        <m:t>-</m:t>
                      </m:r>
                    </w:ins>
                    <m:sSub>
                      <m:sSubPr>
                        <m:ctrlPr>
                          <w:ins w:id="720" w:author="Clay Cressler" w:date="2016-06-20T12:20:00Z">
                            <w:rPr>
                              <w:rFonts w:ascii="Cambria Math" w:hAnsi="Cambria Math"/>
                              <w:i/>
                              <w:sz w:val="20"/>
                            </w:rPr>
                          </w:ins>
                        </m:ctrlPr>
                      </m:sSubPr>
                      <m:e>
                        <w:ins w:id="721" w:author="Clay Cressler" w:date="2016-06-20T12:20:00Z">
                          <m:r>
                            <w:rPr>
                              <w:rFonts w:ascii="Cambria Math" w:hAnsi="Cambria Math"/>
                              <w:sz w:val="20"/>
                            </w:rPr>
                            <m:t>μ</m:t>
                          </m:r>
                        </w:ins>
                      </m:e>
                      <m:sub>
                        <w:ins w:id="722" w:author="Clay Cressler" w:date="2016-06-20T12:20:00Z">
                          <m:r>
                            <w:rPr>
                              <w:rFonts w:ascii="Cambria Math" w:hAnsi="Cambria Math"/>
                              <w:sz w:val="20"/>
                            </w:rPr>
                            <m:t>1</m:t>
                          </m:r>
                        </w:ins>
                      </m:sub>
                    </m:sSub>
                  </m:num>
                  <m:den>
                    <m:sSub>
                      <m:sSubPr>
                        <m:ctrlPr>
                          <w:ins w:id="723" w:author="Clay Cressler" w:date="2016-06-20T12:20:00Z">
                            <w:rPr>
                              <w:rFonts w:ascii="Cambria Math" w:hAnsi="Cambria Math"/>
                              <w:i/>
                              <w:sz w:val="20"/>
                            </w:rPr>
                          </w:ins>
                        </m:ctrlPr>
                      </m:sSubPr>
                      <m:e>
                        <w:ins w:id="724" w:author="Clay Cressler" w:date="2016-06-20T12:20:00Z">
                          <m:r>
                            <w:rPr>
                              <w:rFonts w:ascii="Cambria Math" w:hAnsi="Cambria Math"/>
                              <w:sz w:val="20"/>
                            </w:rPr>
                            <m:t>λ</m:t>
                          </m:r>
                        </w:ins>
                      </m:e>
                      <m:sub>
                        <w:ins w:id="725" w:author="Clay Cressler" w:date="2016-06-20T12:20:00Z">
                          <m:r>
                            <w:rPr>
                              <w:rFonts w:ascii="Cambria Math" w:hAnsi="Cambria Math"/>
                              <w:sz w:val="20"/>
                            </w:rPr>
                            <m:t>1</m:t>
                          </m:r>
                        </w:ins>
                      </m:sub>
                    </m:sSub>
                    <w:ins w:id="726" w:author="Clay Cressler" w:date="2016-06-20T12:20:00Z">
                      <m:r>
                        <w:rPr>
                          <w:rFonts w:ascii="Cambria Math" w:hAnsi="Cambria Math"/>
                          <w:sz w:val="20"/>
                        </w:rPr>
                        <m:t>-</m:t>
                      </m:r>
                    </w:ins>
                    <m:sSub>
                      <m:sSubPr>
                        <m:ctrlPr>
                          <w:ins w:id="727" w:author="Clay Cressler" w:date="2016-06-20T12:20:00Z">
                            <w:rPr>
                              <w:rFonts w:ascii="Cambria Math" w:hAnsi="Cambria Math"/>
                              <w:i/>
                              <w:sz w:val="20"/>
                            </w:rPr>
                          </w:ins>
                        </m:ctrlPr>
                      </m:sSubPr>
                      <m:e>
                        <w:ins w:id="728" w:author="Clay Cressler" w:date="2016-06-20T12:20:00Z">
                          <m:r>
                            <w:rPr>
                              <w:rFonts w:ascii="Cambria Math" w:hAnsi="Cambria Math"/>
                              <w:sz w:val="20"/>
                            </w:rPr>
                            <m:t>μ</m:t>
                          </m:r>
                        </w:ins>
                      </m:e>
                      <m:sub>
                        <w:ins w:id="729" w:author="Clay Cressler" w:date="2016-06-20T12:20:00Z">
                          <m:r>
                            <w:rPr>
                              <w:rFonts w:ascii="Cambria Math" w:hAnsi="Cambria Math"/>
                              <w:sz w:val="20"/>
                            </w:rPr>
                            <m:t>1</m:t>
                          </m:r>
                        </w:ins>
                      </m:sub>
                    </m:sSub>
                  </m:den>
                </m:f>
                <w:ins w:id="730" w:author="Clay Cressler" w:date="2016-06-20T12:20:00Z">
                  <m:r>
                    <w:rPr>
                      <w:rFonts w:ascii="Cambria Math" w:hAnsi="Cambria Math"/>
                      <w:sz w:val="20"/>
                    </w:rPr>
                    <m:t>+</m:t>
                  </m:r>
                </w:ins>
                <m:f>
                  <m:fPr>
                    <m:ctrlPr>
                      <w:ins w:id="731" w:author="Clay Cressler" w:date="2016-06-20T12:20:00Z">
                        <w:rPr>
                          <w:rFonts w:ascii="Cambria Math" w:hAnsi="Cambria Math"/>
                          <w:i/>
                          <w:sz w:val="20"/>
                        </w:rPr>
                      </w:ins>
                    </m:ctrlPr>
                  </m:fPr>
                  <m:num>
                    <w:ins w:id="732" w:author="Clay Cressler" w:date="2016-06-20T12:20:00Z">
                      <m:r>
                        <w:rPr>
                          <w:rFonts w:ascii="Cambria Math" w:hAnsi="Cambria Math"/>
                          <w:sz w:val="20"/>
                        </w:rPr>
                        <m:t>β</m:t>
                      </m:r>
                    </w:ins>
                    <m:sSub>
                      <m:sSubPr>
                        <m:ctrlPr>
                          <w:ins w:id="733" w:author="Clay Cressler" w:date="2016-06-20T12:20:00Z">
                            <w:rPr>
                              <w:rFonts w:ascii="Cambria Math" w:hAnsi="Cambria Math"/>
                              <w:i/>
                              <w:sz w:val="20"/>
                            </w:rPr>
                          </w:ins>
                        </m:ctrlPr>
                      </m:sSubPr>
                      <m:e>
                        <w:ins w:id="734" w:author="Clay Cressler" w:date="2016-06-20T12:20:00Z">
                          <m:r>
                            <w:rPr>
                              <w:rFonts w:ascii="Cambria Math" w:hAnsi="Cambria Math"/>
                              <w:sz w:val="20"/>
                            </w:rPr>
                            <m:t>K</m:t>
                          </m:r>
                        </w:ins>
                      </m:e>
                      <m:sub>
                        <w:ins w:id="735" w:author="Clay Cressler" w:date="2016-06-20T12:20:00Z">
                          <m:r>
                            <w:rPr>
                              <w:rFonts w:ascii="Cambria Math" w:hAnsi="Cambria Math"/>
                              <w:sz w:val="20"/>
                            </w:rPr>
                            <m:t>2</m:t>
                          </m:r>
                        </w:ins>
                      </m:sub>
                    </m:sSub>
                    <m:d>
                      <m:dPr>
                        <m:ctrlPr>
                          <w:ins w:id="736" w:author="Clay Cressler" w:date="2016-06-20T12:20:00Z">
                            <w:rPr>
                              <w:rFonts w:ascii="Cambria Math" w:hAnsi="Cambria Math"/>
                              <w:i/>
                              <w:sz w:val="20"/>
                            </w:rPr>
                          </w:ins>
                        </m:ctrlPr>
                      </m:dPr>
                      <m:e>
                        <w:ins w:id="737" w:author="Clay Cressler" w:date="2016-06-20T12:20:00Z">
                          <m:r>
                            <w:rPr>
                              <w:rFonts w:ascii="Cambria Math" w:hAnsi="Cambria Math"/>
                              <w:sz w:val="20"/>
                            </w:rPr>
                            <m:t>a</m:t>
                          </m:r>
                        </w:ins>
                        <m:sSub>
                          <m:sSubPr>
                            <m:ctrlPr>
                              <w:ins w:id="738" w:author="Clay Cressler" w:date="2016-06-20T12:20:00Z">
                                <w:rPr>
                                  <w:rFonts w:ascii="Cambria Math" w:hAnsi="Cambria Math"/>
                                  <w:i/>
                                  <w:sz w:val="20"/>
                                </w:rPr>
                              </w:ins>
                            </m:ctrlPr>
                          </m:sSubPr>
                          <m:e>
                            <w:ins w:id="739" w:author="Clay Cressler" w:date="2016-06-20T12:20:00Z">
                              <m:r>
                                <w:rPr>
                                  <w:rFonts w:ascii="Cambria Math" w:hAnsi="Cambria Math"/>
                                  <w:sz w:val="20"/>
                                </w:rPr>
                                <m:t>λ</m:t>
                              </m:r>
                            </w:ins>
                          </m:e>
                          <m:sub>
                            <w:ins w:id="740" w:author="Clay Cressler" w:date="2016-06-20T12:20:00Z">
                              <m:r>
                                <w:rPr>
                                  <w:rFonts w:ascii="Cambria Math" w:hAnsi="Cambria Math"/>
                                  <w:sz w:val="20"/>
                                </w:rPr>
                                <m:t>2</m:t>
                              </m:r>
                            </w:ins>
                          </m:sub>
                        </m:sSub>
                        <w:ins w:id="741" w:author="Clay Cressler" w:date="2016-06-20T12:20:00Z">
                          <m:r>
                            <w:rPr>
                              <w:rFonts w:ascii="Cambria Math" w:hAnsi="Cambria Math"/>
                              <w:sz w:val="20"/>
                            </w:rPr>
                            <m:t>-</m:t>
                          </m:r>
                        </w:ins>
                        <m:sSub>
                          <m:sSubPr>
                            <m:ctrlPr>
                              <w:ins w:id="742" w:author="Clay Cressler" w:date="2016-06-20T12:20:00Z">
                                <w:rPr>
                                  <w:rFonts w:ascii="Cambria Math" w:hAnsi="Cambria Math"/>
                                  <w:i/>
                                  <w:sz w:val="20"/>
                                </w:rPr>
                              </w:ins>
                            </m:ctrlPr>
                          </m:sSubPr>
                          <m:e>
                            <w:ins w:id="743" w:author="Clay Cressler" w:date="2016-06-20T12:20:00Z">
                              <m:r>
                                <w:rPr>
                                  <w:rFonts w:ascii="Cambria Math" w:hAnsi="Cambria Math"/>
                                  <w:sz w:val="20"/>
                                </w:rPr>
                                <m:t>μ</m:t>
                              </m:r>
                            </w:ins>
                          </m:e>
                          <m:sub>
                            <w:ins w:id="744" w:author="Clay Cressler" w:date="2016-06-20T12:20:00Z">
                              <m:r>
                                <w:rPr>
                                  <w:rFonts w:ascii="Cambria Math" w:hAnsi="Cambria Math"/>
                                  <w:sz w:val="20"/>
                                </w:rPr>
                                <m:t>2</m:t>
                              </m:r>
                            </w:ins>
                          </m:sub>
                        </m:sSub>
                      </m:e>
                    </m:d>
                  </m:num>
                  <m:den>
                    <m:sSub>
                      <m:sSubPr>
                        <m:ctrlPr>
                          <w:ins w:id="745" w:author="Clay Cressler" w:date="2016-06-20T12:20:00Z">
                            <w:rPr>
                              <w:rFonts w:ascii="Cambria Math" w:hAnsi="Cambria Math"/>
                              <w:i/>
                              <w:sz w:val="20"/>
                            </w:rPr>
                          </w:ins>
                        </m:ctrlPr>
                      </m:sSubPr>
                      <m:e>
                        <w:ins w:id="746" w:author="Clay Cressler" w:date="2016-06-20T12:20:00Z">
                          <m:r>
                            <w:rPr>
                              <w:rFonts w:ascii="Cambria Math" w:hAnsi="Cambria Math"/>
                              <w:sz w:val="20"/>
                            </w:rPr>
                            <m:t>μ</m:t>
                          </m:r>
                        </w:ins>
                      </m:e>
                      <m:sub>
                        <w:ins w:id="747" w:author="Clay Cressler" w:date="2016-06-20T12:20:00Z">
                          <m:r>
                            <w:rPr>
                              <w:rFonts w:ascii="Cambria Math" w:hAnsi="Cambria Math"/>
                              <w:sz w:val="20"/>
                            </w:rPr>
                            <m:t>2</m:t>
                          </m:r>
                        </w:ins>
                      </m:sub>
                    </m:sSub>
                    <w:ins w:id="748" w:author="Clay Cressler" w:date="2016-06-20T12:20:00Z">
                      <m:r>
                        <w:rPr>
                          <w:rFonts w:ascii="Cambria Math" w:hAnsi="Cambria Math"/>
                          <w:sz w:val="20"/>
                        </w:rPr>
                        <m:t>γ</m:t>
                      </m:r>
                    </w:ins>
                  </m:den>
                </m:f>
              </m:oMath>
            </m:oMathPara>
          </w:p>
        </w:tc>
        <w:tc>
          <w:tcPr>
            <w:tcW w:w="1136" w:type="dxa"/>
            <w:shd w:val="clear" w:color="auto" w:fill="auto"/>
          </w:tcPr>
          <w:p w14:paraId="05845326" w14:textId="77777777" w:rsidR="000D7886" w:rsidRDefault="000D7886" w:rsidP="006473CD">
            <w:pPr>
              <w:rPr>
                <w:ins w:id="749" w:author="Clay Cressler" w:date="2016-07-18T11:49:00Z"/>
                <w:sz w:val="20"/>
              </w:rPr>
            </w:pPr>
            <w:ins w:id="750" w:author="Clay Cressler" w:date="2016-06-20T12:20:00Z">
              <w:r w:rsidRPr="00FC610B">
                <w:rPr>
                  <w:sz w:val="20"/>
                </w:rPr>
                <w:t>Increase</w:t>
              </w:r>
            </w:ins>
            <w:ins w:id="751" w:author="Clay Cressler" w:date="2016-07-18T11:49:00Z">
              <w:r w:rsidR="00DF4D57">
                <w:rPr>
                  <w:sz w:val="20"/>
                </w:rPr>
                <w:t xml:space="preserve"> (</w:t>
              </w:r>
              <w:proofErr w:type="spellStart"/>
              <w:r w:rsidR="00DF4D57">
                <w:rPr>
                  <w:sz w:val="20"/>
                </w:rPr>
                <w:t>endoparasites</w:t>
              </w:r>
              <w:proofErr w:type="spellEnd"/>
              <w:r w:rsidR="00DF4D57">
                <w:rPr>
                  <w:sz w:val="20"/>
                </w:rPr>
                <w:t>)</w:t>
              </w:r>
            </w:ins>
          </w:p>
          <w:p w14:paraId="40767F3F" w14:textId="77777777" w:rsidR="00DF4D57" w:rsidRPr="00FC610B" w:rsidRDefault="00DF4D57" w:rsidP="006473CD">
            <w:pPr>
              <w:rPr>
                <w:ins w:id="752" w:author="Clay Cressler" w:date="2016-06-20T12:12:00Z"/>
                <w:sz w:val="20"/>
              </w:rPr>
            </w:pPr>
            <w:ins w:id="753" w:author="Clay Cressler" w:date="2016-07-18T11:49:00Z">
              <w:r>
                <w:rPr>
                  <w:sz w:val="20"/>
                </w:rPr>
                <w:t>Intermediate peak (</w:t>
              </w:r>
              <w:proofErr w:type="spellStart"/>
              <w:r>
                <w:rPr>
                  <w:sz w:val="20"/>
                </w:rPr>
                <w:t>ectoparasites</w:t>
              </w:r>
              <w:proofErr w:type="spellEnd"/>
              <w:r>
                <w:rPr>
                  <w:sz w:val="20"/>
                </w:rPr>
                <w:t>)</w:t>
              </w:r>
            </w:ins>
          </w:p>
        </w:tc>
        <w:tc>
          <w:tcPr>
            <w:tcW w:w="1171" w:type="dxa"/>
            <w:shd w:val="clear" w:color="auto" w:fill="auto"/>
          </w:tcPr>
          <w:p w14:paraId="1CFC6554" w14:textId="77777777" w:rsidR="000D7886" w:rsidRPr="00FC610B" w:rsidRDefault="000D7886" w:rsidP="006473CD">
            <w:pPr>
              <w:rPr>
                <w:ins w:id="754" w:author="Clay Cressler" w:date="2016-06-20T12:14:00Z"/>
                <w:sz w:val="20"/>
              </w:rPr>
            </w:pPr>
            <w:ins w:id="755" w:author="Clay Cressler" w:date="2016-06-20T12:20:00Z">
              <w:r w:rsidRPr="00FC610B">
                <w:rPr>
                  <w:sz w:val="20"/>
                </w:rPr>
                <w:t>Decrease</w:t>
              </w:r>
            </w:ins>
          </w:p>
        </w:tc>
      </w:tr>
      <w:tr w:rsidR="000D7886" w:rsidRPr="00FC610B" w14:paraId="153C9385" w14:textId="77777777" w:rsidTr="000D7886">
        <w:trPr>
          <w:ins w:id="756" w:author="Clay Cressler" w:date="2016-06-20T12:12:00Z"/>
        </w:trPr>
        <w:tc>
          <w:tcPr>
            <w:tcW w:w="1132" w:type="dxa"/>
            <w:shd w:val="clear" w:color="auto" w:fill="auto"/>
          </w:tcPr>
          <w:p w14:paraId="2836D0F9" w14:textId="77777777" w:rsidR="000D7886" w:rsidRPr="00FC610B" w:rsidRDefault="000D7886" w:rsidP="006473CD">
            <w:pPr>
              <w:rPr>
                <w:ins w:id="757" w:author="Clay Cressler" w:date="2016-06-20T12:12:00Z"/>
                <w:sz w:val="20"/>
              </w:rPr>
            </w:pPr>
            <w:ins w:id="758" w:author="Clay Cressler" w:date="2016-06-20T12:20:00Z">
              <w:r w:rsidRPr="00FC610B">
                <w:rPr>
                  <w:sz w:val="20"/>
                </w:rPr>
                <w:t>2</w:t>
              </w:r>
            </w:ins>
          </w:p>
        </w:tc>
        <w:tc>
          <w:tcPr>
            <w:tcW w:w="1195" w:type="dxa"/>
            <w:shd w:val="clear" w:color="auto" w:fill="auto"/>
          </w:tcPr>
          <w:p w14:paraId="59FBA7CA" w14:textId="77777777" w:rsidR="000D7886" w:rsidRPr="00FC610B" w:rsidRDefault="000D7886" w:rsidP="006473CD">
            <w:pPr>
              <w:rPr>
                <w:ins w:id="759" w:author="Clay Cressler" w:date="2016-06-20T12:12:00Z"/>
                <w:sz w:val="20"/>
              </w:rPr>
            </w:pPr>
            <w:ins w:id="760" w:author="Clay Cressler" w:date="2016-06-20T12:20:00Z">
              <w:r w:rsidRPr="00FC610B">
                <w:rPr>
                  <w:sz w:val="20"/>
                </w:rPr>
                <w:t>Yes</w:t>
              </w:r>
            </w:ins>
          </w:p>
        </w:tc>
        <w:tc>
          <w:tcPr>
            <w:tcW w:w="1079" w:type="dxa"/>
            <w:shd w:val="clear" w:color="auto" w:fill="auto"/>
          </w:tcPr>
          <w:p w14:paraId="2660C73A" w14:textId="77777777" w:rsidR="000D7886" w:rsidRPr="00FC610B" w:rsidRDefault="000D7886" w:rsidP="006473CD">
            <w:pPr>
              <w:rPr>
                <w:ins w:id="761" w:author="Clay Cressler" w:date="2016-06-20T12:12:00Z"/>
                <w:sz w:val="20"/>
              </w:rPr>
            </w:pPr>
            <w:ins w:id="762" w:author="Clay Cressler" w:date="2016-06-20T12:20:00Z">
              <w:r w:rsidRPr="00FC610B">
                <w:rPr>
                  <w:sz w:val="20"/>
                </w:rPr>
                <w:t>Active</w:t>
              </w:r>
            </w:ins>
          </w:p>
        </w:tc>
        <w:tc>
          <w:tcPr>
            <w:tcW w:w="1202" w:type="dxa"/>
            <w:shd w:val="clear" w:color="auto" w:fill="auto"/>
          </w:tcPr>
          <w:p w14:paraId="69C7C38D" w14:textId="77777777" w:rsidR="000D7886" w:rsidRPr="00FC610B" w:rsidRDefault="000D7886" w:rsidP="006473CD">
            <w:pPr>
              <w:rPr>
                <w:ins w:id="763" w:author="Clay Cressler" w:date="2016-06-20T12:12:00Z"/>
                <w:sz w:val="20"/>
              </w:rPr>
            </w:pPr>
            <w:ins w:id="764" w:author="Clay Cressler" w:date="2016-06-20T12:20:00Z">
              <w:r w:rsidRPr="00FC610B">
                <w:rPr>
                  <w:sz w:val="20"/>
                </w:rPr>
                <w:t>Yes</w:t>
              </w:r>
            </w:ins>
          </w:p>
        </w:tc>
        <w:tc>
          <w:tcPr>
            <w:tcW w:w="1909" w:type="dxa"/>
            <w:shd w:val="clear" w:color="auto" w:fill="auto"/>
          </w:tcPr>
          <w:p w14:paraId="2FA5DD01" w14:textId="77777777" w:rsidR="000D7886" w:rsidRPr="00437D42" w:rsidRDefault="00D57325" w:rsidP="006473CD">
            <w:pPr>
              <w:rPr>
                <w:ins w:id="765" w:author="Clay Cressler" w:date="2016-06-20T12:12:00Z"/>
                <w:sz w:val="20"/>
              </w:rPr>
            </w:pPr>
            <m:oMathPara>
              <m:oMath>
                <m:f>
                  <m:fPr>
                    <m:ctrlPr>
                      <w:ins w:id="766" w:author="Clay Cressler" w:date="2016-06-20T12:21:00Z">
                        <w:rPr>
                          <w:rFonts w:ascii="Cambria Math" w:hAnsi="Cambria Math"/>
                          <w:i/>
                          <w:sz w:val="20"/>
                        </w:rPr>
                      </w:ins>
                    </m:ctrlPr>
                  </m:fPr>
                  <m:num>
                    <w:ins w:id="767" w:author="Clay Cressler" w:date="2016-06-20T12:21:00Z">
                      <m:r>
                        <w:rPr>
                          <w:rFonts w:ascii="Cambria Math" w:hAnsi="Cambria Math"/>
                          <w:sz w:val="20"/>
                        </w:rPr>
                        <m:t>a</m:t>
                      </m:r>
                    </w:ins>
                    <m:sSub>
                      <m:sSubPr>
                        <m:ctrlPr>
                          <w:ins w:id="768" w:author="Clay Cressler" w:date="2016-06-20T12:21:00Z">
                            <w:rPr>
                              <w:rFonts w:ascii="Cambria Math" w:hAnsi="Cambria Math"/>
                              <w:i/>
                              <w:sz w:val="20"/>
                            </w:rPr>
                          </w:ins>
                        </m:ctrlPr>
                      </m:sSubPr>
                      <m:e>
                        <w:ins w:id="769" w:author="Clay Cressler" w:date="2016-06-20T12:21:00Z">
                          <m:r>
                            <w:rPr>
                              <w:rFonts w:ascii="Cambria Math" w:hAnsi="Cambria Math"/>
                              <w:sz w:val="20"/>
                            </w:rPr>
                            <m:t>λ</m:t>
                          </m:r>
                        </w:ins>
                      </m:e>
                      <m:sub>
                        <w:ins w:id="770" w:author="Clay Cressler" w:date="2016-06-20T12:21:00Z">
                          <m:r>
                            <w:rPr>
                              <w:rFonts w:ascii="Cambria Math" w:hAnsi="Cambria Math"/>
                              <w:sz w:val="20"/>
                            </w:rPr>
                            <m:t>1</m:t>
                          </m:r>
                        </w:ins>
                      </m:sub>
                    </m:sSub>
                    <w:ins w:id="771" w:author="Clay Cressler" w:date="2016-06-20T12:21:00Z">
                      <m:r>
                        <w:rPr>
                          <w:rFonts w:ascii="Cambria Math" w:hAnsi="Cambria Math"/>
                          <w:sz w:val="20"/>
                        </w:rPr>
                        <m:t>-</m:t>
                      </m:r>
                    </w:ins>
                    <m:sSub>
                      <m:sSubPr>
                        <m:ctrlPr>
                          <w:ins w:id="772" w:author="Clay Cressler" w:date="2016-06-20T12:21:00Z">
                            <w:rPr>
                              <w:rFonts w:ascii="Cambria Math" w:hAnsi="Cambria Math"/>
                              <w:i/>
                              <w:sz w:val="20"/>
                            </w:rPr>
                          </w:ins>
                        </m:ctrlPr>
                      </m:sSubPr>
                      <m:e>
                        <w:ins w:id="773" w:author="Clay Cressler" w:date="2016-06-20T12:21:00Z">
                          <m:r>
                            <w:rPr>
                              <w:rFonts w:ascii="Cambria Math" w:hAnsi="Cambria Math"/>
                              <w:sz w:val="20"/>
                            </w:rPr>
                            <m:t>μ</m:t>
                          </m:r>
                        </w:ins>
                      </m:e>
                      <m:sub>
                        <w:ins w:id="774" w:author="Clay Cressler" w:date="2016-06-20T12:21:00Z">
                          <m:r>
                            <w:rPr>
                              <w:rFonts w:ascii="Cambria Math" w:hAnsi="Cambria Math"/>
                              <w:sz w:val="20"/>
                            </w:rPr>
                            <m:t>1</m:t>
                          </m:r>
                        </w:ins>
                      </m:sub>
                    </m:sSub>
                  </m:num>
                  <m:den>
                    <m:sSub>
                      <m:sSubPr>
                        <m:ctrlPr>
                          <w:ins w:id="775" w:author="Clay Cressler" w:date="2016-06-20T12:21:00Z">
                            <w:rPr>
                              <w:rFonts w:ascii="Cambria Math" w:hAnsi="Cambria Math"/>
                              <w:i/>
                              <w:sz w:val="20"/>
                            </w:rPr>
                          </w:ins>
                        </m:ctrlPr>
                      </m:sSubPr>
                      <m:e>
                        <w:ins w:id="776" w:author="Clay Cressler" w:date="2016-06-20T12:21:00Z">
                          <m:r>
                            <w:rPr>
                              <w:rFonts w:ascii="Cambria Math" w:hAnsi="Cambria Math"/>
                              <w:sz w:val="20"/>
                            </w:rPr>
                            <m:t>λ</m:t>
                          </m:r>
                        </w:ins>
                      </m:e>
                      <m:sub>
                        <w:ins w:id="777" w:author="Clay Cressler" w:date="2016-06-20T12:21:00Z">
                          <m:r>
                            <w:rPr>
                              <w:rFonts w:ascii="Cambria Math" w:hAnsi="Cambria Math"/>
                              <w:sz w:val="20"/>
                            </w:rPr>
                            <m:t>1</m:t>
                          </m:r>
                        </w:ins>
                      </m:sub>
                    </m:sSub>
                    <w:ins w:id="778" w:author="Clay Cressler" w:date="2016-06-20T12:21:00Z">
                      <m:r>
                        <w:rPr>
                          <w:rFonts w:ascii="Cambria Math" w:hAnsi="Cambria Math"/>
                          <w:sz w:val="20"/>
                        </w:rPr>
                        <m:t>-</m:t>
                      </m:r>
                    </w:ins>
                    <m:sSub>
                      <m:sSubPr>
                        <m:ctrlPr>
                          <w:ins w:id="779" w:author="Clay Cressler" w:date="2016-06-20T12:21:00Z">
                            <w:rPr>
                              <w:rFonts w:ascii="Cambria Math" w:hAnsi="Cambria Math"/>
                              <w:i/>
                              <w:sz w:val="20"/>
                            </w:rPr>
                          </w:ins>
                        </m:ctrlPr>
                      </m:sSubPr>
                      <m:e>
                        <w:ins w:id="780" w:author="Clay Cressler" w:date="2016-06-20T12:21:00Z">
                          <m:r>
                            <w:rPr>
                              <w:rFonts w:ascii="Cambria Math" w:hAnsi="Cambria Math"/>
                              <w:sz w:val="20"/>
                            </w:rPr>
                            <m:t>μ</m:t>
                          </m:r>
                        </w:ins>
                      </m:e>
                      <m:sub>
                        <w:ins w:id="781" w:author="Clay Cressler" w:date="2016-06-20T12:21:00Z">
                          <m:r>
                            <w:rPr>
                              <w:rFonts w:ascii="Cambria Math" w:hAnsi="Cambria Math"/>
                              <w:sz w:val="20"/>
                            </w:rPr>
                            <m:t>1</m:t>
                          </m:r>
                        </w:ins>
                      </m:sub>
                    </m:sSub>
                  </m:den>
                </m:f>
                <w:ins w:id="782" w:author="Clay Cressler" w:date="2016-06-20T12:21:00Z">
                  <m:r>
                    <w:rPr>
                      <w:rFonts w:ascii="Cambria Math" w:hAnsi="Cambria Math"/>
                      <w:sz w:val="20"/>
                    </w:rPr>
                    <m:t>+</m:t>
                  </m:r>
                </w:ins>
                <m:f>
                  <m:fPr>
                    <m:ctrlPr>
                      <w:ins w:id="783" w:author="Clay Cressler" w:date="2016-06-20T12:21:00Z">
                        <w:rPr>
                          <w:rFonts w:ascii="Cambria Math" w:hAnsi="Cambria Math"/>
                          <w:i/>
                          <w:sz w:val="20"/>
                        </w:rPr>
                      </w:ins>
                    </m:ctrlPr>
                  </m:fPr>
                  <m:num>
                    <w:ins w:id="784" w:author="Clay Cressler" w:date="2016-06-20T12:21:00Z">
                      <m:r>
                        <w:rPr>
                          <w:rFonts w:ascii="Cambria Math" w:hAnsi="Cambria Math"/>
                          <w:sz w:val="20"/>
                        </w:rPr>
                        <m:t>a</m:t>
                      </m:r>
                    </w:ins>
                    <m:sSub>
                      <m:sSubPr>
                        <m:ctrlPr>
                          <w:ins w:id="785" w:author="Clay Cressler" w:date="2016-06-20T12:21:00Z">
                            <w:rPr>
                              <w:rFonts w:ascii="Cambria Math" w:hAnsi="Cambria Math"/>
                              <w:i/>
                              <w:sz w:val="20"/>
                            </w:rPr>
                          </w:ins>
                        </m:ctrlPr>
                      </m:sSubPr>
                      <m:e>
                        <w:ins w:id="786" w:author="Clay Cressler" w:date="2016-06-20T12:21:00Z">
                          <m:r>
                            <w:rPr>
                              <w:rFonts w:ascii="Cambria Math" w:hAnsi="Cambria Math"/>
                              <w:sz w:val="20"/>
                            </w:rPr>
                            <m:t>λ</m:t>
                          </m:r>
                        </w:ins>
                      </m:e>
                      <m:sub>
                        <w:ins w:id="787" w:author="Clay Cressler" w:date="2016-06-20T12:21:00Z">
                          <m:r>
                            <w:rPr>
                              <w:rFonts w:ascii="Cambria Math" w:hAnsi="Cambria Math"/>
                              <w:sz w:val="20"/>
                            </w:rPr>
                            <m:t>2</m:t>
                          </m:r>
                        </w:ins>
                      </m:sub>
                    </m:sSub>
                    <w:ins w:id="788" w:author="Clay Cressler" w:date="2016-06-20T12:21:00Z">
                      <m:r>
                        <w:rPr>
                          <w:rFonts w:ascii="Cambria Math" w:hAnsi="Cambria Math"/>
                          <w:sz w:val="20"/>
                        </w:rPr>
                        <m:t>-</m:t>
                      </m:r>
                    </w:ins>
                    <m:sSub>
                      <m:sSubPr>
                        <m:ctrlPr>
                          <w:ins w:id="789" w:author="Clay Cressler" w:date="2016-06-20T12:21:00Z">
                            <w:rPr>
                              <w:rFonts w:ascii="Cambria Math" w:hAnsi="Cambria Math"/>
                              <w:i/>
                              <w:sz w:val="20"/>
                            </w:rPr>
                          </w:ins>
                        </m:ctrlPr>
                      </m:sSubPr>
                      <m:e>
                        <w:ins w:id="790" w:author="Clay Cressler" w:date="2016-06-20T12:21:00Z">
                          <m:r>
                            <w:rPr>
                              <w:rFonts w:ascii="Cambria Math" w:hAnsi="Cambria Math"/>
                              <w:sz w:val="20"/>
                            </w:rPr>
                            <m:t>μ</m:t>
                          </m:r>
                        </w:ins>
                      </m:e>
                      <m:sub>
                        <w:ins w:id="791" w:author="Clay Cressler" w:date="2016-06-20T12:21:00Z">
                          <m:r>
                            <w:rPr>
                              <w:rFonts w:ascii="Cambria Math" w:hAnsi="Cambria Math"/>
                              <w:sz w:val="20"/>
                            </w:rPr>
                            <m:t>2</m:t>
                          </m:r>
                        </w:ins>
                      </m:sub>
                    </m:sSub>
                  </m:num>
                  <m:den>
                    <m:sSub>
                      <m:sSubPr>
                        <m:ctrlPr>
                          <w:ins w:id="792" w:author="Clay Cressler" w:date="2016-06-20T12:21:00Z">
                            <w:rPr>
                              <w:rFonts w:ascii="Cambria Math" w:hAnsi="Cambria Math"/>
                              <w:i/>
                              <w:sz w:val="20"/>
                            </w:rPr>
                          </w:ins>
                        </m:ctrlPr>
                      </m:sSubPr>
                      <m:e>
                        <w:ins w:id="793" w:author="Clay Cressler" w:date="2016-06-20T12:21:00Z">
                          <m:r>
                            <w:rPr>
                              <w:rFonts w:ascii="Cambria Math" w:hAnsi="Cambria Math"/>
                              <w:sz w:val="20"/>
                            </w:rPr>
                            <m:t>λ</m:t>
                          </m:r>
                        </w:ins>
                      </m:e>
                      <m:sub>
                        <w:ins w:id="794" w:author="Clay Cressler" w:date="2016-06-20T12:21:00Z">
                          <m:r>
                            <w:rPr>
                              <w:rFonts w:ascii="Cambria Math" w:hAnsi="Cambria Math"/>
                              <w:sz w:val="20"/>
                            </w:rPr>
                            <m:t>2</m:t>
                          </m:r>
                        </w:ins>
                      </m:sub>
                    </m:sSub>
                    <w:ins w:id="795" w:author="Clay Cressler" w:date="2016-06-20T12:21:00Z">
                      <m:r>
                        <w:rPr>
                          <w:rFonts w:ascii="Cambria Math" w:hAnsi="Cambria Math"/>
                          <w:sz w:val="20"/>
                        </w:rPr>
                        <m:t>-</m:t>
                      </m:r>
                    </w:ins>
                    <m:sSub>
                      <m:sSubPr>
                        <m:ctrlPr>
                          <w:ins w:id="796" w:author="Clay Cressler" w:date="2016-06-20T12:21:00Z">
                            <w:rPr>
                              <w:rFonts w:ascii="Cambria Math" w:hAnsi="Cambria Math"/>
                              <w:i/>
                              <w:sz w:val="20"/>
                            </w:rPr>
                          </w:ins>
                        </m:ctrlPr>
                      </m:sSubPr>
                      <m:e>
                        <w:ins w:id="797" w:author="Clay Cressler" w:date="2016-06-20T12:21:00Z">
                          <m:r>
                            <w:rPr>
                              <w:rFonts w:ascii="Cambria Math" w:hAnsi="Cambria Math"/>
                              <w:sz w:val="20"/>
                            </w:rPr>
                            <m:t>μ</m:t>
                          </m:r>
                        </w:ins>
                      </m:e>
                      <m:sub>
                        <w:ins w:id="798" w:author="Clay Cressler" w:date="2016-06-20T12:21:00Z">
                          <m:r>
                            <w:rPr>
                              <w:rFonts w:ascii="Cambria Math" w:hAnsi="Cambria Math"/>
                              <w:sz w:val="20"/>
                            </w:rPr>
                            <m:t>2</m:t>
                          </m:r>
                        </w:ins>
                      </m:sub>
                    </m:sSub>
                  </m:den>
                </m:f>
              </m:oMath>
            </m:oMathPara>
          </w:p>
        </w:tc>
        <w:tc>
          <w:tcPr>
            <w:tcW w:w="1136" w:type="dxa"/>
            <w:shd w:val="clear" w:color="auto" w:fill="auto"/>
          </w:tcPr>
          <w:p w14:paraId="091C2E9B" w14:textId="77777777" w:rsidR="000D7886" w:rsidRPr="00FC610B" w:rsidRDefault="000D7886" w:rsidP="006473CD">
            <w:pPr>
              <w:rPr>
                <w:ins w:id="799" w:author="Clay Cressler" w:date="2016-06-20T12:12:00Z"/>
                <w:sz w:val="20"/>
              </w:rPr>
            </w:pPr>
            <w:ins w:id="800" w:author="Clay Cressler" w:date="2016-06-20T12:20:00Z">
              <w:r w:rsidRPr="00FC610B">
                <w:rPr>
                  <w:sz w:val="20"/>
                </w:rPr>
                <w:t>Increase</w:t>
              </w:r>
            </w:ins>
            <w:ins w:id="801" w:author="Clay Cressler" w:date="2016-07-18T11:49:00Z">
              <w:r w:rsidR="00DF4D57">
                <w:rPr>
                  <w:sz w:val="20"/>
                </w:rPr>
                <w:t xml:space="preserve"> (both)</w:t>
              </w:r>
            </w:ins>
          </w:p>
        </w:tc>
        <w:tc>
          <w:tcPr>
            <w:tcW w:w="1171" w:type="dxa"/>
            <w:shd w:val="clear" w:color="auto" w:fill="auto"/>
          </w:tcPr>
          <w:p w14:paraId="1934AF7A" w14:textId="77777777" w:rsidR="000D7886" w:rsidRPr="00FC610B" w:rsidRDefault="000D7886" w:rsidP="006473CD">
            <w:pPr>
              <w:rPr>
                <w:ins w:id="802" w:author="Clay Cressler" w:date="2016-06-20T12:14:00Z"/>
                <w:sz w:val="20"/>
              </w:rPr>
            </w:pPr>
            <w:ins w:id="803" w:author="Clay Cressler" w:date="2016-06-20T12:21:00Z">
              <w:r w:rsidRPr="00FC610B">
                <w:rPr>
                  <w:sz w:val="20"/>
                </w:rPr>
                <w:t>None</w:t>
              </w:r>
            </w:ins>
          </w:p>
        </w:tc>
      </w:tr>
      <w:tr w:rsidR="000D7886" w:rsidRPr="00FC610B" w14:paraId="3965400F" w14:textId="77777777" w:rsidTr="000D7886">
        <w:trPr>
          <w:ins w:id="804" w:author="Clay Cressler" w:date="2016-06-20T12:12:00Z"/>
        </w:trPr>
        <w:tc>
          <w:tcPr>
            <w:tcW w:w="1132" w:type="dxa"/>
            <w:shd w:val="clear" w:color="auto" w:fill="auto"/>
          </w:tcPr>
          <w:p w14:paraId="4FF411A2" w14:textId="77777777" w:rsidR="000D7886" w:rsidRPr="00FC610B" w:rsidRDefault="000D7886" w:rsidP="006473CD">
            <w:pPr>
              <w:rPr>
                <w:ins w:id="805" w:author="Clay Cressler" w:date="2016-06-20T12:12:00Z"/>
                <w:sz w:val="20"/>
              </w:rPr>
            </w:pPr>
            <w:ins w:id="806" w:author="Clay Cressler" w:date="2016-06-20T12:21:00Z">
              <w:r w:rsidRPr="00FC610B">
                <w:rPr>
                  <w:sz w:val="20"/>
                </w:rPr>
                <w:t>2</w:t>
              </w:r>
            </w:ins>
          </w:p>
        </w:tc>
        <w:tc>
          <w:tcPr>
            <w:tcW w:w="1195" w:type="dxa"/>
            <w:shd w:val="clear" w:color="auto" w:fill="auto"/>
          </w:tcPr>
          <w:p w14:paraId="61555628" w14:textId="77777777" w:rsidR="000D7886" w:rsidRPr="00FC610B" w:rsidRDefault="000D7886" w:rsidP="006473CD">
            <w:pPr>
              <w:rPr>
                <w:ins w:id="807" w:author="Clay Cressler" w:date="2016-06-20T12:12:00Z"/>
                <w:sz w:val="20"/>
              </w:rPr>
            </w:pPr>
            <w:ins w:id="808" w:author="Clay Cressler" w:date="2016-06-20T12:21:00Z">
              <w:r w:rsidRPr="00FC610B">
                <w:rPr>
                  <w:sz w:val="20"/>
                </w:rPr>
                <w:t>No</w:t>
              </w:r>
            </w:ins>
          </w:p>
        </w:tc>
        <w:tc>
          <w:tcPr>
            <w:tcW w:w="1079" w:type="dxa"/>
            <w:shd w:val="clear" w:color="auto" w:fill="auto"/>
          </w:tcPr>
          <w:p w14:paraId="21D7225C" w14:textId="77777777" w:rsidR="000D7886" w:rsidRPr="00FC610B" w:rsidRDefault="000D7886" w:rsidP="006473CD">
            <w:pPr>
              <w:rPr>
                <w:ins w:id="809" w:author="Clay Cressler" w:date="2016-06-20T12:12:00Z"/>
                <w:sz w:val="20"/>
              </w:rPr>
            </w:pPr>
            <w:ins w:id="810" w:author="Clay Cressler" w:date="2016-06-20T12:21:00Z">
              <w:r w:rsidRPr="00FC610B">
                <w:rPr>
                  <w:sz w:val="20"/>
                </w:rPr>
                <w:t>Active</w:t>
              </w:r>
            </w:ins>
          </w:p>
        </w:tc>
        <w:tc>
          <w:tcPr>
            <w:tcW w:w="1202" w:type="dxa"/>
            <w:shd w:val="clear" w:color="auto" w:fill="auto"/>
          </w:tcPr>
          <w:p w14:paraId="554DF77E" w14:textId="77777777" w:rsidR="000D7886" w:rsidRPr="00FC610B" w:rsidRDefault="000D7886" w:rsidP="006473CD">
            <w:pPr>
              <w:rPr>
                <w:ins w:id="811" w:author="Clay Cressler" w:date="2016-06-20T12:12:00Z"/>
                <w:sz w:val="20"/>
              </w:rPr>
            </w:pPr>
            <w:ins w:id="812" w:author="Clay Cressler" w:date="2016-06-20T12:21:00Z">
              <w:r w:rsidRPr="00FC610B">
                <w:rPr>
                  <w:sz w:val="20"/>
                </w:rPr>
                <w:t>Yes</w:t>
              </w:r>
            </w:ins>
          </w:p>
        </w:tc>
        <w:tc>
          <w:tcPr>
            <w:tcW w:w="1909" w:type="dxa"/>
            <w:shd w:val="clear" w:color="auto" w:fill="auto"/>
          </w:tcPr>
          <w:p w14:paraId="2B1C6EF9" w14:textId="77777777" w:rsidR="000D7886" w:rsidRPr="00437D42" w:rsidRDefault="00D57325" w:rsidP="006473CD">
            <w:pPr>
              <w:rPr>
                <w:ins w:id="813" w:author="Clay Cressler" w:date="2016-06-20T12:12:00Z"/>
                <w:sz w:val="20"/>
              </w:rPr>
            </w:pPr>
            <m:oMathPara>
              <m:oMath>
                <m:f>
                  <m:fPr>
                    <m:ctrlPr>
                      <w:ins w:id="814" w:author="Clay Cressler" w:date="2016-06-20T12:21:00Z">
                        <w:rPr>
                          <w:rFonts w:ascii="Cambria Math" w:hAnsi="Cambria Math"/>
                          <w:i/>
                          <w:sz w:val="20"/>
                        </w:rPr>
                      </w:ins>
                    </m:ctrlPr>
                  </m:fPr>
                  <m:num>
                    <w:ins w:id="815" w:author="Clay Cressler" w:date="2016-06-20T12:21:00Z">
                      <m:r>
                        <w:rPr>
                          <w:rFonts w:ascii="Cambria Math" w:hAnsi="Cambria Math"/>
                          <w:sz w:val="20"/>
                        </w:rPr>
                        <m:t>a</m:t>
                      </m:r>
                    </w:ins>
                    <m:sSub>
                      <m:sSubPr>
                        <m:ctrlPr>
                          <w:ins w:id="816" w:author="Clay Cressler" w:date="2016-06-20T12:21:00Z">
                            <w:rPr>
                              <w:rFonts w:ascii="Cambria Math" w:hAnsi="Cambria Math"/>
                              <w:i/>
                              <w:sz w:val="20"/>
                            </w:rPr>
                          </w:ins>
                        </m:ctrlPr>
                      </m:sSubPr>
                      <m:e>
                        <w:ins w:id="817" w:author="Clay Cressler" w:date="2016-06-20T12:21:00Z">
                          <m:r>
                            <w:rPr>
                              <w:rFonts w:ascii="Cambria Math" w:hAnsi="Cambria Math"/>
                              <w:sz w:val="20"/>
                            </w:rPr>
                            <m:t>λ</m:t>
                          </m:r>
                        </w:ins>
                      </m:e>
                      <m:sub>
                        <w:ins w:id="818" w:author="Clay Cressler" w:date="2016-06-20T12:21:00Z">
                          <m:r>
                            <w:rPr>
                              <w:rFonts w:ascii="Cambria Math" w:hAnsi="Cambria Math"/>
                              <w:sz w:val="20"/>
                            </w:rPr>
                            <m:t>1</m:t>
                          </m:r>
                        </w:ins>
                      </m:sub>
                    </m:sSub>
                    <w:ins w:id="819" w:author="Clay Cressler" w:date="2016-06-20T12:21:00Z">
                      <m:r>
                        <w:rPr>
                          <w:rFonts w:ascii="Cambria Math" w:hAnsi="Cambria Math"/>
                          <w:sz w:val="20"/>
                        </w:rPr>
                        <m:t>-</m:t>
                      </m:r>
                    </w:ins>
                    <m:sSub>
                      <m:sSubPr>
                        <m:ctrlPr>
                          <w:ins w:id="820" w:author="Clay Cressler" w:date="2016-06-20T12:21:00Z">
                            <w:rPr>
                              <w:rFonts w:ascii="Cambria Math" w:hAnsi="Cambria Math"/>
                              <w:i/>
                              <w:sz w:val="20"/>
                            </w:rPr>
                          </w:ins>
                        </m:ctrlPr>
                      </m:sSubPr>
                      <m:e>
                        <w:ins w:id="821" w:author="Clay Cressler" w:date="2016-06-20T12:21:00Z">
                          <m:r>
                            <w:rPr>
                              <w:rFonts w:ascii="Cambria Math" w:hAnsi="Cambria Math"/>
                              <w:sz w:val="20"/>
                            </w:rPr>
                            <m:t>μ</m:t>
                          </m:r>
                        </w:ins>
                      </m:e>
                      <m:sub>
                        <w:ins w:id="822" w:author="Clay Cressler" w:date="2016-06-20T12:21:00Z">
                          <m:r>
                            <w:rPr>
                              <w:rFonts w:ascii="Cambria Math" w:hAnsi="Cambria Math"/>
                              <w:sz w:val="20"/>
                            </w:rPr>
                            <m:t>1</m:t>
                          </m:r>
                        </w:ins>
                      </m:sub>
                    </m:sSub>
                  </m:num>
                  <m:den>
                    <m:sSub>
                      <m:sSubPr>
                        <m:ctrlPr>
                          <w:ins w:id="823" w:author="Clay Cressler" w:date="2016-06-20T12:21:00Z">
                            <w:rPr>
                              <w:rFonts w:ascii="Cambria Math" w:hAnsi="Cambria Math"/>
                              <w:i/>
                              <w:sz w:val="20"/>
                            </w:rPr>
                          </w:ins>
                        </m:ctrlPr>
                      </m:sSubPr>
                      <m:e>
                        <w:ins w:id="824" w:author="Clay Cressler" w:date="2016-06-20T12:21:00Z">
                          <m:r>
                            <w:rPr>
                              <w:rFonts w:ascii="Cambria Math" w:hAnsi="Cambria Math"/>
                              <w:sz w:val="20"/>
                            </w:rPr>
                            <m:t>λ</m:t>
                          </m:r>
                        </w:ins>
                      </m:e>
                      <m:sub>
                        <w:ins w:id="825" w:author="Clay Cressler" w:date="2016-06-20T12:21:00Z">
                          <m:r>
                            <w:rPr>
                              <w:rFonts w:ascii="Cambria Math" w:hAnsi="Cambria Math"/>
                              <w:sz w:val="20"/>
                            </w:rPr>
                            <m:t>1</m:t>
                          </m:r>
                        </w:ins>
                      </m:sub>
                    </m:sSub>
                    <w:ins w:id="826" w:author="Clay Cressler" w:date="2016-06-20T12:21:00Z">
                      <m:r>
                        <w:rPr>
                          <w:rFonts w:ascii="Cambria Math" w:hAnsi="Cambria Math"/>
                          <w:sz w:val="20"/>
                        </w:rPr>
                        <m:t>-</m:t>
                      </m:r>
                    </w:ins>
                    <m:sSub>
                      <m:sSubPr>
                        <m:ctrlPr>
                          <w:ins w:id="827" w:author="Clay Cressler" w:date="2016-06-20T12:21:00Z">
                            <w:rPr>
                              <w:rFonts w:ascii="Cambria Math" w:hAnsi="Cambria Math"/>
                              <w:i/>
                              <w:sz w:val="20"/>
                            </w:rPr>
                          </w:ins>
                        </m:ctrlPr>
                      </m:sSubPr>
                      <m:e>
                        <w:ins w:id="828" w:author="Clay Cressler" w:date="2016-06-20T12:21:00Z">
                          <m:r>
                            <w:rPr>
                              <w:rFonts w:ascii="Cambria Math" w:hAnsi="Cambria Math"/>
                              <w:sz w:val="20"/>
                            </w:rPr>
                            <m:t>μ</m:t>
                          </m:r>
                        </w:ins>
                      </m:e>
                      <m:sub>
                        <w:ins w:id="829" w:author="Clay Cressler" w:date="2016-06-20T12:21:00Z">
                          <m:r>
                            <w:rPr>
                              <w:rFonts w:ascii="Cambria Math" w:hAnsi="Cambria Math"/>
                              <w:sz w:val="20"/>
                            </w:rPr>
                            <m:t>1</m:t>
                          </m:r>
                        </w:ins>
                      </m:sub>
                    </m:sSub>
                  </m:den>
                </m:f>
                <w:ins w:id="830" w:author="Clay Cressler" w:date="2016-06-20T12:21:00Z">
                  <m:r>
                    <w:rPr>
                      <w:rFonts w:ascii="Cambria Math" w:hAnsi="Cambria Math"/>
                      <w:sz w:val="20"/>
                    </w:rPr>
                    <m:t>+</m:t>
                  </m:r>
                </w:ins>
                <m:f>
                  <m:fPr>
                    <m:ctrlPr>
                      <w:ins w:id="831" w:author="Clay Cressler" w:date="2016-06-20T12:21:00Z">
                        <w:rPr>
                          <w:rFonts w:ascii="Cambria Math" w:hAnsi="Cambria Math"/>
                          <w:i/>
                          <w:sz w:val="20"/>
                        </w:rPr>
                      </w:ins>
                    </m:ctrlPr>
                  </m:fPr>
                  <m:num>
                    <w:ins w:id="832" w:author="Clay Cressler" w:date="2016-06-20T12:21:00Z">
                      <m:r>
                        <w:rPr>
                          <w:rFonts w:ascii="Cambria Math" w:hAnsi="Cambria Math"/>
                          <w:sz w:val="20"/>
                        </w:rPr>
                        <m:t>a</m:t>
                      </m:r>
                    </w:ins>
                    <m:sSub>
                      <m:sSubPr>
                        <m:ctrlPr>
                          <w:ins w:id="833" w:author="Clay Cressler" w:date="2016-06-20T12:21:00Z">
                            <w:rPr>
                              <w:rFonts w:ascii="Cambria Math" w:hAnsi="Cambria Math"/>
                              <w:i/>
                              <w:sz w:val="20"/>
                            </w:rPr>
                          </w:ins>
                        </m:ctrlPr>
                      </m:sSubPr>
                      <m:e>
                        <w:ins w:id="834" w:author="Clay Cressler" w:date="2016-06-20T12:21:00Z">
                          <m:r>
                            <w:rPr>
                              <w:rFonts w:ascii="Cambria Math" w:hAnsi="Cambria Math"/>
                              <w:sz w:val="20"/>
                            </w:rPr>
                            <m:t>λ</m:t>
                          </m:r>
                        </w:ins>
                      </m:e>
                      <m:sub>
                        <w:ins w:id="835" w:author="Clay Cressler" w:date="2016-06-20T12:21:00Z">
                          <m:r>
                            <w:rPr>
                              <w:rFonts w:ascii="Cambria Math" w:hAnsi="Cambria Math"/>
                              <w:sz w:val="20"/>
                            </w:rPr>
                            <m:t>2</m:t>
                          </m:r>
                        </w:ins>
                      </m:sub>
                    </m:sSub>
                    <w:ins w:id="836" w:author="Clay Cressler" w:date="2016-06-20T12:21:00Z">
                      <m:r>
                        <w:rPr>
                          <w:rFonts w:ascii="Cambria Math" w:hAnsi="Cambria Math"/>
                          <w:sz w:val="20"/>
                        </w:rPr>
                        <m:t>-</m:t>
                      </m:r>
                    </w:ins>
                    <m:sSub>
                      <m:sSubPr>
                        <m:ctrlPr>
                          <w:ins w:id="837" w:author="Clay Cressler" w:date="2016-06-20T12:21:00Z">
                            <w:rPr>
                              <w:rFonts w:ascii="Cambria Math" w:hAnsi="Cambria Math"/>
                              <w:i/>
                              <w:sz w:val="20"/>
                            </w:rPr>
                          </w:ins>
                        </m:ctrlPr>
                      </m:sSubPr>
                      <m:e>
                        <w:ins w:id="838" w:author="Clay Cressler" w:date="2016-06-20T12:21:00Z">
                          <m:r>
                            <w:rPr>
                              <w:rFonts w:ascii="Cambria Math" w:hAnsi="Cambria Math"/>
                              <w:sz w:val="20"/>
                            </w:rPr>
                            <m:t>μ</m:t>
                          </m:r>
                        </w:ins>
                      </m:e>
                      <m:sub>
                        <w:ins w:id="839" w:author="Clay Cressler" w:date="2016-06-20T12:21:00Z">
                          <m:r>
                            <w:rPr>
                              <w:rFonts w:ascii="Cambria Math" w:hAnsi="Cambria Math"/>
                              <w:sz w:val="20"/>
                            </w:rPr>
                            <m:t>2</m:t>
                          </m:r>
                        </w:ins>
                      </m:sub>
                    </m:sSub>
                  </m:num>
                  <m:den>
                    <m:sSub>
                      <m:sSubPr>
                        <m:ctrlPr>
                          <w:ins w:id="840" w:author="Clay Cressler" w:date="2016-06-20T12:21:00Z">
                            <w:rPr>
                              <w:rFonts w:ascii="Cambria Math" w:hAnsi="Cambria Math"/>
                              <w:i/>
                              <w:sz w:val="20"/>
                            </w:rPr>
                          </w:ins>
                        </m:ctrlPr>
                      </m:sSubPr>
                      <m:e>
                        <w:ins w:id="841" w:author="Clay Cressler" w:date="2016-06-20T12:21:00Z">
                          <m:r>
                            <w:rPr>
                              <w:rFonts w:ascii="Cambria Math" w:hAnsi="Cambria Math"/>
                              <w:sz w:val="20"/>
                            </w:rPr>
                            <m:t>λ</m:t>
                          </m:r>
                        </w:ins>
                      </m:e>
                      <m:sub>
                        <w:ins w:id="842" w:author="Clay Cressler" w:date="2016-06-20T12:21:00Z">
                          <m:r>
                            <w:rPr>
                              <w:rFonts w:ascii="Cambria Math" w:hAnsi="Cambria Math"/>
                              <w:sz w:val="20"/>
                            </w:rPr>
                            <m:t>2</m:t>
                          </m:r>
                        </w:ins>
                      </m:sub>
                    </m:sSub>
                    <w:ins w:id="843" w:author="Clay Cressler" w:date="2016-06-20T12:21:00Z">
                      <m:r>
                        <w:rPr>
                          <w:rFonts w:ascii="Cambria Math" w:hAnsi="Cambria Math"/>
                          <w:sz w:val="20"/>
                        </w:rPr>
                        <m:t>-</m:t>
                      </m:r>
                    </w:ins>
                    <m:sSub>
                      <m:sSubPr>
                        <m:ctrlPr>
                          <w:ins w:id="844" w:author="Clay Cressler" w:date="2016-06-20T12:21:00Z">
                            <w:rPr>
                              <w:rFonts w:ascii="Cambria Math" w:hAnsi="Cambria Math"/>
                              <w:i/>
                              <w:sz w:val="20"/>
                            </w:rPr>
                          </w:ins>
                        </m:ctrlPr>
                      </m:sSubPr>
                      <m:e>
                        <w:ins w:id="845" w:author="Clay Cressler" w:date="2016-06-20T12:21:00Z">
                          <m:r>
                            <w:rPr>
                              <w:rFonts w:ascii="Cambria Math" w:hAnsi="Cambria Math"/>
                              <w:sz w:val="20"/>
                            </w:rPr>
                            <m:t>μ</m:t>
                          </m:r>
                        </w:ins>
                      </m:e>
                      <m:sub>
                        <w:ins w:id="846" w:author="Clay Cressler" w:date="2016-06-20T12:21:00Z">
                          <m:r>
                            <w:rPr>
                              <w:rFonts w:ascii="Cambria Math" w:hAnsi="Cambria Math"/>
                              <w:sz w:val="20"/>
                            </w:rPr>
                            <m:t>2</m:t>
                          </m:r>
                        </w:ins>
                      </m:sub>
                    </m:sSub>
                  </m:den>
                </m:f>
              </m:oMath>
            </m:oMathPara>
          </w:p>
        </w:tc>
        <w:tc>
          <w:tcPr>
            <w:tcW w:w="1136" w:type="dxa"/>
            <w:shd w:val="clear" w:color="auto" w:fill="auto"/>
          </w:tcPr>
          <w:p w14:paraId="7CDA03E5" w14:textId="77777777" w:rsidR="000D7886" w:rsidRPr="00FC610B" w:rsidRDefault="000D7886" w:rsidP="006473CD">
            <w:pPr>
              <w:rPr>
                <w:ins w:id="847" w:author="Clay Cressler" w:date="2016-06-20T12:12:00Z"/>
                <w:sz w:val="20"/>
              </w:rPr>
            </w:pPr>
            <w:ins w:id="848" w:author="Clay Cressler" w:date="2016-06-20T12:21:00Z">
              <w:r w:rsidRPr="00FC610B">
                <w:rPr>
                  <w:sz w:val="20"/>
                </w:rPr>
                <w:t>Increase</w:t>
              </w:r>
            </w:ins>
            <w:ins w:id="849" w:author="Clay Cressler" w:date="2016-07-18T11:49:00Z">
              <w:r w:rsidR="00DF4D57">
                <w:rPr>
                  <w:sz w:val="20"/>
                </w:rPr>
                <w:t xml:space="preserve"> (both)</w:t>
              </w:r>
            </w:ins>
          </w:p>
        </w:tc>
        <w:tc>
          <w:tcPr>
            <w:tcW w:w="1171" w:type="dxa"/>
            <w:shd w:val="clear" w:color="auto" w:fill="auto"/>
          </w:tcPr>
          <w:p w14:paraId="52D4664B" w14:textId="77777777" w:rsidR="000D7886" w:rsidRPr="00FC610B" w:rsidRDefault="000D7886" w:rsidP="006473CD">
            <w:pPr>
              <w:rPr>
                <w:ins w:id="850" w:author="Clay Cressler" w:date="2016-06-20T12:14:00Z"/>
                <w:sz w:val="20"/>
              </w:rPr>
            </w:pPr>
            <w:ins w:id="851" w:author="Clay Cressler" w:date="2016-06-20T12:21:00Z">
              <w:r w:rsidRPr="00FC610B">
                <w:rPr>
                  <w:sz w:val="20"/>
                </w:rPr>
                <w:t>None</w:t>
              </w:r>
            </w:ins>
          </w:p>
        </w:tc>
      </w:tr>
      <w:tr w:rsidR="000D7886" w:rsidRPr="00FC610B" w14:paraId="77A11162" w14:textId="77777777" w:rsidTr="000D7886">
        <w:trPr>
          <w:ins w:id="852" w:author="Clay Cressler" w:date="2016-06-20T12:12:00Z"/>
        </w:trPr>
        <w:tc>
          <w:tcPr>
            <w:tcW w:w="1132" w:type="dxa"/>
            <w:shd w:val="clear" w:color="auto" w:fill="auto"/>
          </w:tcPr>
          <w:p w14:paraId="7C57601A" w14:textId="77777777" w:rsidR="000D7886" w:rsidRPr="00FC610B" w:rsidRDefault="000D7886" w:rsidP="006473CD">
            <w:pPr>
              <w:rPr>
                <w:ins w:id="853" w:author="Clay Cressler" w:date="2016-06-20T12:12:00Z"/>
                <w:sz w:val="20"/>
              </w:rPr>
            </w:pPr>
            <w:ins w:id="854" w:author="Clay Cressler" w:date="2016-06-20T12:21:00Z">
              <w:r w:rsidRPr="00FC610B">
                <w:rPr>
                  <w:sz w:val="20"/>
                </w:rPr>
                <w:t>2</w:t>
              </w:r>
            </w:ins>
          </w:p>
        </w:tc>
        <w:tc>
          <w:tcPr>
            <w:tcW w:w="1195" w:type="dxa"/>
            <w:shd w:val="clear" w:color="auto" w:fill="auto"/>
          </w:tcPr>
          <w:p w14:paraId="3F0ED1C9" w14:textId="77777777" w:rsidR="000D7886" w:rsidRPr="00FC610B" w:rsidRDefault="000D7886" w:rsidP="006473CD">
            <w:pPr>
              <w:rPr>
                <w:ins w:id="855" w:author="Clay Cressler" w:date="2016-06-20T12:12:00Z"/>
                <w:sz w:val="20"/>
              </w:rPr>
            </w:pPr>
            <w:ins w:id="856" w:author="Clay Cressler" w:date="2016-06-20T12:21:00Z">
              <w:r w:rsidRPr="00FC610B">
                <w:rPr>
                  <w:sz w:val="20"/>
                </w:rPr>
                <w:t>No</w:t>
              </w:r>
            </w:ins>
          </w:p>
        </w:tc>
        <w:tc>
          <w:tcPr>
            <w:tcW w:w="1079" w:type="dxa"/>
            <w:shd w:val="clear" w:color="auto" w:fill="auto"/>
          </w:tcPr>
          <w:p w14:paraId="3692EE1A" w14:textId="77777777" w:rsidR="000D7886" w:rsidRPr="00FC610B" w:rsidRDefault="000D7886" w:rsidP="006473CD">
            <w:pPr>
              <w:rPr>
                <w:ins w:id="857" w:author="Clay Cressler" w:date="2016-06-20T12:12:00Z"/>
                <w:sz w:val="20"/>
              </w:rPr>
            </w:pPr>
            <w:ins w:id="858" w:author="Clay Cressler" w:date="2016-06-20T12:21:00Z">
              <w:r w:rsidRPr="00FC610B">
                <w:rPr>
                  <w:sz w:val="20"/>
                </w:rPr>
                <w:t>Active</w:t>
              </w:r>
            </w:ins>
          </w:p>
        </w:tc>
        <w:tc>
          <w:tcPr>
            <w:tcW w:w="1202" w:type="dxa"/>
            <w:shd w:val="clear" w:color="auto" w:fill="auto"/>
          </w:tcPr>
          <w:p w14:paraId="3DC52C5E" w14:textId="77777777" w:rsidR="000D7886" w:rsidRPr="00FC610B" w:rsidRDefault="000D7886" w:rsidP="006473CD">
            <w:pPr>
              <w:rPr>
                <w:ins w:id="859" w:author="Clay Cressler" w:date="2016-06-20T12:12:00Z"/>
                <w:sz w:val="20"/>
              </w:rPr>
            </w:pPr>
            <w:ins w:id="860" w:author="Clay Cressler" w:date="2016-06-20T12:21:00Z">
              <w:r w:rsidRPr="00FC610B">
                <w:rPr>
                  <w:sz w:val="20"/>
                </w:rPr>
                <w:t>No</w:t>
              </w:r>
            </w:ins>
          </w:p>
        </w:tc>
        <w:tc>
          <w:tcPr>
            <w:tcW w:w="1909" w:type="dxa"/>
            <w:shd w:val="clear" w:color="auto" w:fill="auto"/>
          </w:tcPr>
          <w:p w14:paraId="5043F295" w14:textId="77777777" w:rsidR="000D7886" w:rsidRPr="00437D42" w:rsidRDefault="000D7886" w:rsidP="00400644">
            <w:pPr>
              <w:rPr>
                <w:ins w:id="861" w:author="Clay Cressler" w:date="2016-06-20T12:12:00Z"/>
                <w:sz w:val="20"/>
              </w:rPr>
            </w:pPr>
            <w:ins w:id="862" w:author="Clay Cressler" w:date="2016-06-20T12:22:00Z">
              <m:oMathPara>
                <m:oMath>
                  <m:r>
                    <w:rPr>
                      <w:rFonts w:ascii="Cambria Math" w:hAnsi="Cambria Math"/>
                      <w:sz w:val="20"/>
                    </w:rPr>
                    <m:t xml:space="preserve">a </m:t>
                  </m:r>
                  <m:d>
                    <m:dPr>
                      <m:ctrlPr>
                        <w:rPr>
                          <w:rFonts w:ascii="Cambria Math" w:hAnsi="Cambria Math"/>
                          <w:i/>
                          <w:sz w:val="20"/>
                        </w:rPr>
                      </m:ctrlPr>
                    </m:dPr>
                    <m:e>
                      <m:r>
                        <w:rPr>
                          <w:rFonts w:ascii="Cambria Math" w:hAnsi="Cambria Math"/>
                          <w:sz w:val="20"/>
                        </w:rPr>
                        <m:t>1+</m:t>
                      </m:r>
                      <m:f>
                        <m:fPr>
                          <m:ctrlPr>
                            <w:rPr>
                              <w:rFonts w:ascii="Cambria Math" w:hAnsi="Cambria Math"/>
                              <w:i/>
                              <w:sz w:val="20"/>
                            </w:rPr>
                          </m:ctrlPr>
                        </m:fPr>
                        <m:num>
                          <m:r>
                            <w:rPr>
                              <w:rFonts w:ascii="Cambria Math" w:hAnsi="Cambria Math"/>
                              <w:sz w:val="20"/>
                            </w:rPr>
                            <m:t>γ</m:t>
                          </m:r>
                        </m:num>
                        <m:den>
                          <m:sSub>
                            <m:sSubPr>
                              <m:ctrlPr>
                                <w:rPr>
                                  <w:rFonts w:ascii="Cambria Math" w:hAnsi="Cambria Math"/>
                                  <w:i/>
                                  <w:sz w:val="20"/>
                                </w:rPr>
                              </m:ctrlPr>
                            </m:sSubPr>
                            <m:e>
                              <m:r>
                                <w:rPr>
                                  <w:rFonts w:ascii="Cambria Math" w:hAnsi="Cambria Math"/>
                                  <w:sz w:val="20"/>
                                </w:rPr>
                                <m:t>β</m:t>
                              </m:r>
                            </m:e>
                            <m:sub>
                              <m:r>
                                <w:rPr>
                                  <w:rFonts w:ascii="Cambria Math" w:hAnsi="Cambria Math"/>
                                  <w:sz w:val="20"/>
                                </w:rPr>
                                <m:t>1</m:t>
                              </m:r>
                            </m:sub>
                          </m:sSub>
                          <m:sSub>
                            <m:sSubPr>
                              <m:ctrlPr>
                                <w:rPr>
                                  <w:rFonts w:ascii="Cambria Math" w:hAnsi="Cambria Math"/>
                                  <w:i/>
                                  <w:sz w:val="20"/>
                                </w:rPr>
                              </m:ctrlPr>
                            </m:sSubPr>
                            <m:e>
                              <m:r>
                                <w:rPr>
                                  <w:rFonts w:ascii="Cambria Math" w:hAnsi="Cambria Math"/>
                                  <w:sz w:val="20"/>
                                </w:rPr>
                                <m:t>K</m:t>
                              </m:r>
                            </m:e>
                            <m:sub>
                              <m:r>
                                <w:rPr>
                                  <w:rFonts w:ascii="Cambria Math" w:hAnsi="Cambria Math"/>
                                  <w:sz w:val="20"/>
                                </w:rPr>
                                <m:t>1</m:t>
                              </m:r>
                            </m:sub>
                          </m:sSub>
                          <m:r>
                            <w:rPr>
                              <w:rFonts w:ascii="Cambria Math" w:hAnsi="Cambria Math"/>
                              <w:sz w:val="20"/>
                            </w:rPr>
                            <m:t>+</m:t>
                          </m:r>
                          <m:sSub>
                            <m:sSubPr>
                              <m:ctrlPr>
                                <w:rPr>
                                  <w:rFonts w:ascii="Cambria Math" w:hAnsi="Cambria Math"/>
                                  <w:i/>
                                  <w:sz w:val="20"/>
                                </w:rPr>
                              </m:ctrlPr>
                            </m:sSubPr>
                            <m:e>
                              <m:r>
                                <w:rPr>
                                  <w:rFonts w:ascii="Cambria Math" w:hAnsi="Cambria Math"/>
                                  <w:sz w:val="20"/>
                                </w:rPr>
                                <m:t>β</m:t>
                              </m:r>
                            </m:e>
                            <m:sub>
                              <m:r>
                                <w:rPr>
                                  <w:rFonts w:ascii="Cambria Math" w:hAnsi="Cambria Math"/>
                                  <w:sz w:val="20"/>
                                </w:rPr>
                                <m:t>2</m:t>
                              </m:r>
                            </m:sub>
                          </m:sSub>
                          <m:sSub>
                            <m:sSubPr>
                              <m:ctrlPr>
                                <w:rPr>
                                  <w:rFonts w:ascii="Cambria Math" w:hAnsi="Cambria Math"/>
                                  <w:i/>
                                  <w:sz w:val="20"/>
                                </w:rPr>
                              </m:ctrlPr>
                            </m:sSubPr>
                            <m:e>
                              <m:r>
                                <w:rPr>
                                  <w:rFonts w:ascii="Cambria Math" w:hAnsi="Cambria Math"/>
                                  <w:sz w:val="20"/>
                                </w:rPr>
                                <m:t>K</m:t>
                              </m:r>
                            </m:e>
                            <m:sub>
                              <m:r>
                                <w:rPr>
                                  <w:rFonts w:ascii="Cambria Math" w:hAnsi="Cambria Math"/>
                                  <w:sz w:val="20"/>
                                </w:rPr>
                                <m:t>2</m:t>
                              </m:r>
                            </m:sub>
                          </m:sSub>
                          <m:r>
                            <w:rPr>
                              <w:rFonts w:ascii="Cambria Math" w:hAnsi="Cambria Math"/>
                              <w:sz w:val="20"/>
                            </w:rPr>
                            <m:t>+γ</m:t>
                          </m:r>
                        </m:den>
                      </m:f>
                    </m:e>
                  </m:d>
                </m:oMath>
              </m:oMathPara>
            </w:ins>
          </w:p>
        </w:tc>
        <w:tc>
          <w:tcPr>
            <w:tcW w:w="1136" w:type="dxa"/>
            <w:shd w:val="clear" w:color="auto" w:fill="auto"/>
          </w:tcPr>
          <w:p w14:paraId="59BE0F33" w14:textId="77777777" w:rsidR="000D7886" w:rsidRPr="00FC610B" w:rsidRDefault="000D7886" w:rsidP="006473CD">
            <w:pPr>
              <w:rPr>
                <w:ins w:id="863" w:author="Clay Cressler" w:date="2016-06-20T12:12:00Z"/>
                <w:sz w:val="20"/>
              </w:rPr>
            </w:pPr>
            <w:ins w:id="864" w:author="Clay Cressler" w:date="2016-06-20T12:22:00Z">
              <w:r w:rsidRPr="00FC610B">
                <w:rPr>
                  <w:sz w:val="20"/>
                </w:rPr>
                <w:t>Increase</w:t>
              </w:r>
            </w:ins>
            <w:ins w:id="865" w:author="Clay Cressler" w:date="2016-07-18T11:49:00Z">
              <w:r w:rsidR="00DF4D57">
                <w:rPr>
                  <w:sz w:val="20"/>
                </w:rPr>
                <w:t xml:space="preserve"> (both)</w:t>
              </w:r>
            </w:ins>
          </w:p>
        </w:tc>
        <w:tc>
          <w:tcPr>
            <w:tcW w:w="1171" w:type="dxa"/>
            <w:shd w:val="clear" w:color="auto" w:fill="auto"/>
          </w:tcPr>
          <w:p w14:paraId="6B5A05E5" w14:textId="77777777" w:rsidR="000D7886" w:rsidRPr="00FC610B" w:rsidRDefault="000D7886" w:rsidP="006473CD">
            <w:pPr>
              <w:rPr>
                <w:ins w:id="866" w:author="Clay Cressler" w:date="2016-06-20T12:14:00Z"/>
                <w:sz w:val="20"/>
              </w:rPr>
            </w:pPr>
            <w:ins w:id="867" w:author="Clay Cressler" w:date="2016-06-20T12:22:00Z">
              <w:r w:rsidRPr="00FC610B">
                <w:rPr>
                  <w:sz w:val="20"/>
                </w:rPr>
                <w:t>Increase</w:t>
              </w:r>
            </w:ins>
          </w:p>
        </w:tc>
      </w:tr>
      <w:tr w:rsidR="000D7886" w:rsidRPr="00FC610B" w14:paraId="789EDCE5" w14:textId="77777777" w:rsidTr="000D7886">
        <w:trPr>
          <w:ins w:id="868" w:author="Clay Cressler" w:date="2016-06-20T12:12:00Z"/>
        </w:trPr>
        <w:tc>
          <w:tcPr>
            <w:tcW w:w="1132" w:type="dxa"/>
            <w:shd w:val="clear" w:color="auto" w:fill="auto"/>
          </w:tcPr>
          <w:p w14:paraId="7924CBB8" w14:textId="77777777" w:rsidR="000D7886" w:rsidRPr="00FC610B" w:rsidRDefault="000D7886" w:rsidP="006473CD">
            <w:pPr>
              <w:rPr>
                <w:ins w:id="869" w:author="Clay Cressler" w:date="2016-06-20T12:12:00Z"/>
                <w:sz w:val="20"/>
              </w:rPr>
            </w:pPr>
            <w:ins w:id="870" w:author="Clay Cressler" w:date="2016-06-20T12:23:00Z">
              <w:r w:rsidRPr="00FC610B">
                <w:rPr>
                  <w:sz w:val="20"/>
                </w:rPr>
                <w:t>2</w:t>
              </w:r>
            </w:ins>
          </w:p>
        </w:tc>
        <w:tc>
          <w:tcPr>
            <w:tcW w:w="1195" w:type="dxa"/>
            <w:shd w:val="clear" w:color="auto" w:fill="auto"/>
          </w:tcPr>
          <w:p w14:paraId="13A83A12" w14:textId="77777777" w:rsidR="000D7886" w:rsidRPr="00FC610B" w:rsidRDefault="000D7886" w:rsidP="006473CD">
            <w:pPr>
              <w:rPr>
                <w:ins w:id="871" w:author="Clay Cressler" w:date="2016-06-20T12:12:00Z"/>
                <w:sz w:val="20"/>
              </w:rPr>
            </w:pPr>
            <w:ins w:id="872" w:author="Clay Cressler" w:date="2016-06-20T12:23:00Z">
              <w:r w:rsidRPr="00FC610B">
                <w:rPr>
                  <w:sz w:val="20"/>
                </w:rPr>
                <w:t>No</w:t>
              </w:r>
            </w:ins>
          </w:p>
        </w:tc>
        <w:tc>
          <w:tcPr>
            <w:tcW w:w="1079" w:type="dxa"/>
            <w:shd w:val="clear" w:color="auto" w:fill="auto"/>
          </w:tcPr>
          <w:p w14:paraId="37C8917E" w14:textId="77777777" w:rsidR="000D7886" w:rsidRPr="00FC610B" w:rsidRDefault="000D7886" w:rsidP="006473CD">
            <w:pPr>
              <w:rPr>
                <w:ins w:id="873" w:author="Clay Cressler" w:date="2016-06-20T12:12:00Z"/>
                <w:sz w:val="20"/>
              </w:rPr>
            </w:pPr>
            <w:ins w:id="874" w:author="Clay Cressler" w:date="2016-06-20T12:23:00Z">
              <w:r w:rsidRPr="00FC610B">
                <w:rPr>
                  <w:sz w:val="20"/>
                </w:rPr>
                <w:t>Passive</w:t>
              </w:r>
            </w:ins>
          </w:p>
        </w:tc>
        <w:tc>
          <w:tcPr>
            <w:tcW w:w="1202" w:type="dxa"/>
            <w:shd w:val="clear" w:color="auto" w:fill="auto"/>
          </w:tcPr>
          <w:p w14:paraId="24825728" w14:textId="77777777" w:rsidR="000D7886" w:rsidRPr="00FC610B" w:rsidRDefault="000D7886" w:rsidP="006473CD">
            <w:pPr>
              <w:rPr>
                <w:ins w:id="875" w:author="Clay Cressler" w:date="2016-06-20T12:12:00Z"/>
                <w:sz w:val="20"/>
              </w:rPr>
            </w:pPr>
            <w:ins w:id="876" w:author="Clay Cressler" w:date="2016-06-20T12:23:00Z">
              <w:r w:rsidRPr="00FC610B">
                <w:rPr>
                  <w:sz w:val="20"/>
                </w:rPr>
                <w:t>No</w:t>
              </w:r>
            </w:ins>
          </w:p>
        </w:tc>
        <w:tc>
          <w:tcPr>
            <w:tcW w:w="1909" w:type="dxa"/>
            <w:shd w:val="clear" w:color="auto" w:fill="auto"/>
          </w:tcPr>
          <w:p w14:paraId="37565ED7" w14:textId="77777777" w:rsidR="000D7886" w:rsidRPr="00437D42" w:rsidRDefault="000D7886" w:rsidP="006473CD">
            <w:pPr>
              <w:rPr>
                <w:ins w:id="877" w:author="Clay Cressler" w:date="2016-06-20T12:12:00Z"/>
                <w:rFonts w:ascii="Cambria Math" w:hAnsi="Cambria Math"/>
                <w:sz w:val="20"/>
                <w:oMath/>
              </w:rPr>
            </w:pPr>
            <w:ins w:id="878" w:author="Clay Cressler" w:date="2016-06-20T12:23:00Z">
              <m:oMathPara>
                <m:oMath>
                  <m:r>
                    <w:rPr>
                      <w:rFonts w:ascii="Cambria Math" w:hAnsi="Cambria Math"/>
                      <w:sz w:val="20"/>
                    </w:rPr>
                    <m:t>2a</m:t>
                  </m:r>
                </m:oMath>
              </m:oMathPara>
            </w:ins>
          </w:p>
        </w:tc>
        <w:tc>
          <w:tcPr>
            <w:tcW w:w="1136" w:type="dxa"/>
            <w:shd w:val="clear" w:color="auto" w:fill="auto"/>
          </w:tcPr>
          <w:p w14:paraId="0781389F" w14:textId="77777777" w:rsidR="000D7886" w:rsidRPr="00FC610B" w:rsidRDefault="000D7886" w:rsidP="006473CD">
            <w:pPr>
              <w:rPr>
                <w:ins w:id="879" w:author="Clay Cressler" w:date="2016-06-20T12:12:00Z"/>
                <w:sz w:val="20"/>
              </w:rPr>
            </w:pPr>
            <w:ins w:id="880" w:author="Clay Cressler" w:date="2016-06-20T12:23:00Z">
              <w:r w:rsidRPr="00FC610B">
                <w:rPr>
                  <w:sz w:val="20"/>
                </w:rPr>
                <w:t>None</w:t>
              </w:r>
            </w:ins>
            <w:ins w:id="881" w:author="Clay Cressler" w:date="2016-07-18T11:49:00Z">
              <w:r w:rsidR="00DF4D57">
                <w:rPr>
                  <w:sz w:val="20"/>
                </w:rPr>
                <w:t xml:space="preserve"> (both)</w:t>
              </w:r>
            </w:ins>
          </w:p>
        </w:tc>
        <w:tc>
          <w:tcPr>
            <w:tcW w:w="1171" w:type="dxa"/>
            <w:shd w:val="clear" w:color="auto" w:fill="auto"/>
          </w:tcPr>
          <w:p w14:paraId="0365EF6D" w14:textId="77777777" w:rsidR="000D7886" w:rsidRPr="00FC610B" w:rsidRDefault="000D7886" w:rsidP="006473CD">
            <w:pPr>
              <w:rPr>
                <w:ins w:id="882" w:author="Clay Cressler" w:date="2016-06-20T12:14:00Z"/>
                <w:sz w:val="20"/>
              </w:rPr>
            </w:pPr>
            <w:ins w:id="883" w:author="Clay Cressler" w:date="2016-06-20T12:23:00Z">
              <w:r w:rsidRPr="00FC610B">
                <w:rPr>
                  <w:sz w:val="20"/>
                </w:rPr>
                <w:t>None</w:t>
              </w:r>
            </w:ins>
          </w:p>
        </w:tc>
      </w:tr>
    </w:tbl>
    <w:p w14:paraId="018D3528" w14:textId="77777777" w:rsidR="002247D6" w:rsidRDefault="002247D6" w:rsidP="006473CD">
      <w:pPr>
        <w:rPr>
          <w:ins w:id="884" w:author="Clay Cressler" w:date="2016-07-08T17:48:00Z"/>
        </w:rPr>
      </w:pPr>
    </w:p>
    <w:p w14:paraId="213CEBAB" w14:textId="77777777" w:rsidR="00BA6DD7" w:rsidRDefault="00DF4D57" w:rsidP="006473CD">
      <w:pPr>
        <w:rPr>
          <w:ins w:id="885" w:author="Clay Cressler" w:date="2016-07-08T17:46:00Z"/>
        </w:rPr>
      </w:pPr>
      <w:ins w:id="886" w:author="Clay Cressler" w:date="2016-07-18T11:50:00Z">
        <w:r>
          <w:t xml:space="preserve">Table 3. Effect of increasing body size and temperature on the evolution of </w:t>
        </w:r>
        <w:proofErr w:type="spellStart"/>
        <w:r>
          <w:t>generalism</w:t>
        </w:r>
        <w:proofErr w:type="spellEnd"/>
        <w:r>
          <w:t xml:space="preserve"> for </w:t>
        </w:r>
      </w:ins>
      <w:proofErr w:type="spellStart"/>
      <w:ins w:id="887" w:author="Clay Cressler" w:date="2016-07-18T11:51:00Z">
        <w:r>
          <w:t>trophically</w:t>
        </w:r>
        <w:proofErr w:type="spellEnd"/>
        <w:r>
          <w:t xml:space="preserve"> transmitted</w:t>
        </w:r>
      </w:ins>
      <w:ins w:id="888" w:author="Clay Cressler" w:date="2016-07-18T11:50:00Z">
        <w:r>
          <w:t xml:space="preserve"> parasites under a range of assumptions</w:t>
        </w:r>
      </w:ins>
    </w:p>
    <w:tbl>
      <w:tblPr>
        <w:tblW w:w="88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2"/>
        <w:gridCol w:w="1195"/>
        <w:gridCol w:w="1079"/>
        <w:gridCol w:w="1202"/>
        <w:gridCol w:w="1909"/>
        <w:gridCol w:w="1136"/>
        <w:gridCol w:w="1171"/>
      </w:tblGrid>
      <w:tr w:rsidR="000D7886" w:rsidRPr="00FC610B" w14:paraId="19AFA9A9" w14:textId="77777777" w:rsidTr="00054085">
        <w:trPr>
          <w:ins w:id="889" w:author="Clay Cressler" w:date="2016-07-08T17:46:00Z"/>
        </w:trPr>
        <w:tc>
          <w:tcPr>
            <w:tcW w:w="1132" w:type="dxa"/>
            <w:shd w:val="clear" w:color="auto" w:fill="auto"/>
          </w:tcPr>
          <w:p w14:paraId="3929B213" w14:textId="77777777" w:rsidR="000D7886" w:rsidRPr="00FC610B" w:rsidRDefault="000D7886" w:rsidP="00054085">
            <w:pPr>
              <w:rPr>
                <w:ins w:id="890" w:author="Clay Cressler" w:date="2016-07-08T17:46:00Z"/>
                <w:sz w:val="20"/>
              </w:rPr>
            </w:pPr>
            <w:ins w:id="891" w:author="Clay Cressler" w:date="2016-07-08T17:46:00Z">
              <w:r w:rsidRPr="00FC610B">
                <w:rPr>
                  <w:sz w:val="20"/>
                </w:rPr>
                <w:t>Number of specialist parasites</w:t>
              </w:r>
            </w:ins>
          </w:p>
        </w:tc>
        <w:tc>
          <w:tcPr>
            <w:tcW w:w="1195" w:type="dxa"/>
            <w:shd w:val="clear" w:color="auto" w:fill="auto"/>
          </w:tcPr>
          <w:p w14:paraId="0FA155AA" w14:textId="77777777" w:rsidR="000D7886" w:rsidRPr="00FC610B" w:rsidRDefault="000D7886" w:rsidP="00054085">
            <w:pPr>
              <w:rPr>
                <w:ins w:id="892" w:author="Clay Cressler" w:date="2016-07-08T17:46:00Z"/>
                <w:sz w:val="20"/>
              </w:rPr>
            </w:pPr>
            <w:ins w:id="893" w:author="Clay Cressler" w:date="2016-07-08T17:46:00Z">
              <w:r w:rsidRPr="00FC610B">
                <w:rPr>
                  <w:sz w:val="20"/>
                </w:rPr>
                <w:t>Parasite regulates population growth?</w:t>
              </w:r>
            </w:ins>
          </w:p>
        </w:tc>
        <w:tc>
          <w:tcPr>
            <w:tcW w:w="1079" w:type="dxa"/>
            <w:shd w:val="clear" w:color="auto" w:fill="auto"/>
          </w:tcPr>
          <w:p w14:paraId="3B6012F4" w14:textId="77777777" w:rsidR="000D7886" w:rsidRPr="00FC610B" w:rsidRDefault="000D7886" w:rsidP="00054085">
            <w:pPr>
              <w:rPr>
                <w:ins w:id="894" w:author="Clay Cressler" w:date="2016-07-08T17:46:00Z"/>
                <w:sz w:val="20"/>
              </w:rPr>
            </w:pPr>
            <w:ins w:id="895" w:author="Clay Cressler" w:date="2016-07-08T17:46:00Z">
              <w:r w:rsidRPr="00FC610B">
                <w:rPr>
                  <w:sz w:val="20"/>
                </w:rPr>
                <w:t>Active or passive host seeking?</w:t>
              </w:r>
            </w:ins>
          </w:p>
        </w:tc>
        <w:tc>
          <w:tcPr>
            <w:tcW w:w="1202" w:type="dxa"/>
            <w:shd w:val="clear" w:color="auto" w:fill="auto"/>
          </w:tcPr>
          <w:p w14:paraId="6FC3FD52" w14:textId="77777777" w:rsidR="000D7886" w:rsidRPr="00FC610B" w:rsidRDefault="000D7886" w:rsidP="00054085">
            <w:pPr>
              <w:rPr>
                <w:ins w:id="896" w:author="Clay Cressler" w:date="2016-07-08T17:46:00Z"/>
                <w:sz w:val="20"/>
              </w:rPr>
            </w:pPr>
            <w:ins w:id="897" w:author="Clay Cressler" w:date="2016-07-08T17:46:00Z">
              <w:r w:rsidRPr="00FC610B">
                <w:rPr>
                  <w:sz w:val="20"/>
                </w:rPr>
                <w:t>Avoidance of already infected hosts?</w:t>
              </w:r>
            </w:ins>
          </w:p>
        </w:tc>
        <w:tc>
          <w:tcPr>
            <w:tcW w:w="1909" w:type="dxa"/>
            <w:shd w:val="clear" w:color="auto" w:fill="auto"/>
          </w:tcPr>
          <w:p w14:paraId="4CDA1518" w14:textId="77777777" w:rsidR="000D7886" w:rsidRPr="00FC610B" w:rsidRDefault="000D7886" w:rsidP="00B93726">
            <w:pPr>
              <w:rPr>
                <w:ins w:id="898" w:author="Clay Cressler" w:date="2016-07-08T17:46:00Z"/>
                <w:sz w:val="20"/>
              </w:rPr>
            </w:pPr>
            <w:ins w:id="899" w:author="Clay Cressler" w:date="2016-07-08T17:46:00Z">
              <w:r w:rsidRPr="00FC610B">
                <w:rPr>
                  <w:sz w:val="20"/>
                </w:rPr>
                <w:t xml:space="preserve">Generalist </w:t>
              </w:r>
            </w:ins>
            <m:oMath>
              <m:sSub>
                <m:sSubPr>
                  <m:ctrlPr>
                    <w:ins w:id="900" w:author="Clay Cressler" w:date="2016-07-18T12:42:00Z">
                      <w:rPr>
                        <w:rFonts w:ascii="Cambria Math" w:hAnsi="Cambria Math"/>
                        <w:i/>
                        <w:sz w:val="20"/>
                      </w:rPr>
                    </w:ins>
                  </m:ctrlPr>
                </m:sSubPr>
                <m:e>
                  <w:ins w:id="901" w:author="Clay Cressler" w:date="2016-07-18T12:42:00Z">
                    <m:r>
                      <w:rPr>
                        <w:rFonts w:ascii="Cambria Math" w:hAnsi="Cambria Math"/>
                        <w:sz w:val="20"/>
                      </w:rPr>
                      <m:t>R</m:t>
                    </m:r>
                  </w:ins>
                </m:e>
                <m:sub>
                  <w:ins w:id="902" w:author="Clay Cressler" w:date="2016-07-18T12:42:00Z">
                    <m:r>
                      <w:rPr>
                        <w:rFonts w:ascii="Cambria Math" w:hAnsi="Cambria Math"/>
                        <w:sz w:val="20"/>
                      </w:rPr>
                      <m:t>0</m:t>
                    </m:r>
                  </w:ins>
                </m:sub>
              </m:sSub>
            </m:oMath>
          </w:p>
        </w:tc>
        <w:tc>
          <w:tcPr>
            <w:tcW w:w="1136" w:type="dxa"/>
            <w:shd w:val="clear" w:color="auto" w:fill="auto"/>
          </w:tcPr>
          <w:p w14:paraId="65681F8B" w14:textId="77777777" w:rsidR="000D7886" w:rsidRPr="00FC610B" w:rsidRDefault="000D7886" w:rsidP="00054085">
            <w:pPr>
              <w:rPr>
                <w:ins w:id="903" w:author="Clay Cressler" w:date="2016-07-08T17:46:00Z"/>
                <w:sz w:val="20"/>
              </w:rPr>
            </w:pPr>
            <w:ins w:id="904" w:author="Clay Cressler" w:date="2016-07-08T17:46:00Z">
              <w:r w:rsidRPr="00FC610B">
                <w:rPr>
                  <w:sz w:val="20"/>
                </w:rPr>
                <w:t xml:space="preserve">Effect of increased body size on </w:t>
              </w:r>
              <m:oMath>
                <m:sSub>
                  <m:sSubPr>
                    <m:ctrlPr>
                      <w:rPr>
                        <w:rFonts w:ascii="Cambria Math" w:hAnsi="Cambria Math"/>
                        <w:i/>
                        <w:sz w:val="20"/>
                      </w:rPr>
                    </m:ctrlPr>
                  </m:sSubPr>
                  <m:e>
                    <m:r>
                      <w:rPr>
                        <w:rFonts w:ascii="Cambria Math" w:hAnsi="Cambria Math"/>
                        <w:sz w:val="20"/>
                      </w:rPr>
                      <m:t>R</m:t>
                    </m:r>
                  </m:e>
                  <m:sub>
                    <m:r>
                      <w:rPr>
                        <w:rFonts w:ascii="Cambria Math" w:hAnsi="Cambria Math"/>
                        <w:sz w:val="20"/>
                      </w:rPr>
                      <m:t>0</m:t>
                    </m:r>
                  </m:sub>
                </m:sSub>
              </m:oMath>
            </w:ins>
          </w:p>
        </w:tc>
        <w:tc>
          <w:tcPr>
            <w:tcW w:w="1171" w:type="dxa"/>
            <w:shd w:val="clear" w:color="auto" w:fill="auto"/>
          </w:tcPr>
          <w:p w14:paraId="668F11ED" w14:textId="77777777" w:rsidR="000D7886" w:rsidRPr="00FC610B" w:rsidRDefault="000D7886" w:rsidP="00054085">
            <w:pPr>
              <w:rPr>
                <w:ins w:id="905" w:author="Clay Cressler" w:date="2016-07-08T17:46:00Z"/>
                <w:sz w:val="20"/>
              </w:rPr>
            </w:pPr>
            <w:ins w:id="906" w:author="Clay Cressler" w:date="2016-07-08T17:46:00Z">
              <w:r w:rsidRPr="00FC610B">
                <w:rPr>
                  <w:sz w:val="20"/>
                </w:rPr>
                <w:t>Effect of increased temperature</w:t>
              </w:r>
            </w:ins>
          </w:p>
        </w:tc>
      </w:tr>
      <w:tr w:rsidR="000D7886" w:rsidRPr="00FC610B" w14:paraId="07C5F4C2" w14:textId="77777777" w:rsidTr="00054085">
        <w:trPr>
          <w:ins w:id="907" w:author="Clay Cressler" w:date="2016-07-08T17:46:00Z"/>
        </w:trPr>
        <w:tc>
          <w:tcPr>
            <w:tcW w:w="1132" w:type="dxa"/>
            <w:shd w:val="clear" w:color="auto" w:fill="auto"/>
          </w:tcPr>
          <w:p w14:paraId="030C75D7" w14:textId="77777777" w:rsidR="000D7886" w:rsidRPr="00FC610B" w:rsidRDefault="000D7886" w:rsidP="00054085">
            <w:pPr>
              <w:rPr>
                <w:ins w:id="908" w:author="Clay Cressler" w:date="2016-07-08T17:46:00Z"/>
                <w:sz w:val="20"/>
              </w:rPr>
            </w:pPr>
            <w:ins w:id="909" w:author="Clay Cressler" w:date="2016-07-08T17:46:00Z">
              <w:r w:rsidRPr="00FC610B">
                <w:rPr>
                  <w:sz w:val="20"/>
                </w:rPr>
                <w:t>1</w:t>
              </w:r>
            </w:ins>
          </w:p>
        </w:tc>
        <w:tc>
          <w:tcPr>
            <w:tcW w:w="1195" w:type="dxa"/>
            <w:shd w:val="clear" w:color="auto" w:fill="auto"/>
          </w:tcPr>
          <w:p w14:paraId="10116A7D" w14:textId="77777777" w:rsidR="000D7886" w:rsidRPr="00FC610B" w:rsidRDefault="000D7886" w:rsidP="00054085">
            <w:pPr>
              <w:rPr>
                <w:ins w:id="910" w:author="Clay Cressler" w:date="2016-07-08T17:46:00Z"/>
                <w:sz w:val="20"/>
              </w:rPr>
            </w:pPr>
            <w:ins w:id="911" w:author="Clay Cressler" w:date="2016-07-08T17:46:00Z">
              <w:r w:rsidRPr="00FC610B">
                <w:rPr>
                  <w:sz w:val="20"/>
                </w:rPr>
                <w:t>Yes</w:t>
              </w:r>
            </w:ins>
          </w:p>
        </w:tc>
        <w:tc>
          <w:tcPr>
            <w:tcW w:w="1079" w:type="dxa"/>
            <w:shd w:val="clear" w:color="auto" w:fill="auto"/>
          </w:tcPr>
          <w:p w14:paraId="072EE56E" w14:textId="77777777" w:rsidR="000D7886" w:rsidRPr="00FC610B" w:rsidRDefault="000D7886" w:rsidP="00054085">
            <w:pPr>
              <w:rPr>
                <w:ins w:id="912" w:author="Clay Cressler" w:date="2016-07-08T17:46:00Z"/>
                <w:sz w:val="20"/>
              </w:rPr>
            </w:pPr>
            <w:ins w:id="913" w:author="Clay Cressler" w:date="2016-07-08T17:46:00Z">
              <w:r w:rsidRPr="00FC610B">
                <w:rPr>
                  <w:sz w:val="20"/>
                </w:rPr>
                <w:t>Active</w:t>
              </w:r>
            </w:ins>
          </w:p>
        </w:tc>
        <w:tc>
          <w:tcPr>
            <w:tcW w:w="1202" w:type="dxa"/>
            <w:shd w:val="clear" w:color="auto" w:fill="auto"/>
          </w:tcPr>
          <w:p w14:paraId="2D2450EE" w14:textId="77777777" w:rsidR="000D7886" w:rsidRPr="00FC610B" w:rsidRDefault="000D7886" w:rsidP="00054085">
            <w:pPr>
              <w:rPr>
                <w:ins w:id="914" w:author="Clay Cressler" w:date="2016-07-08T17:46:00Z"/>
                <w:sz w:val="20"/>
              </w:rPr>
            </w:pPr>
            <w:ins w:id="915" w:author="Clay Cressler" w:date="2016-07-08T17:46:00Z">
              <w:r w:rsidRPr="00FC610B">
                <w:rPr>
                  <w:sz w:val="20"/>
                </w:rPr>
                <w:t>Yes</w:t>
              </w:r>
            </w:ins>
          </w:p>
        </w:tc>
        <w:tc>
          <w:tcPr>
            <w:tcW w:w="1909" w:type="dxa"/>
            <w:shd w:val="clear" w:color="auto" w:fill="auto"/>
          </w:tcPr>
          <w:p w14:paraId="65417521" w14:textId="77777777" w:rsidR="000D7886" w:rsidRPr="00437D42" w:rsidRDefault="000D7886" w:rsidP="00054085">
            <w:pPr>
              <w:rPr>
                <w:ins w:id="916" w:author="Clay Cressler" w:date="2016-07-08T17:46:00Z"/>
                <w:sz w:val="20"/>
              </w:rPr>
            </w:pPr>
            <w:ins w:id="917" w:author="Clay Cressler" w:date="2016-07-08T17:46:00Z">
              <w:r w:rsidRPr="00437D42">
                <w:rPr>
                  <w:sz w:val="20"/>
                </w:rPr>
                <w:t>No simple expression</w:t>
              </w:r>
            </w:ins>
          </w:p>
        </w:tc>
        <w:tc>
          <w:tcPr>
            <w:tcW w:w="1136" w:type="dxa"/>
            <w:shd w:val="clear" w:color="auto" w:fill="auto"/>
          </w:tcPr>
          <w:p w14:paraId="1B375572" w14:textId="77777777" w:rsidR="000D7886" w:rsidRPr="00FC610B" w:rsidRDefault="000D7886" w:rsidP="00054085">
            <w:pPr>
              <w:rPr>
                <w:ins w:id="918" w:author="Clay Cressler" w:date="2016-07-08T17:46:00Z"/>
                <w:sz w:val="20"/>
              </w:rPr>
            </w:pPr>
            <w:ins w:id="919" w:author="Clay Cressler" w:date="2016-07-08T17:46:00Z">
              <w:r w:rsidRPr="00FC610B">
                <w:rPr>
                  <w:sz w:val="20"/>
                </w:rPr>
                <w:t>Increase</w:t>
              </w:r>
            </w:ins>
          </w:p>
        </w:tc>
        <w:tc>
          <w:tcPr>
            <w:tcW w:w="1171" w:type="dxa"/>
            <w:shd w:val="clear" w:color="auto" w:fill="auto"/>
          </w:tcPr>
          <w:p w14:paraId="34D5C3D1" w14:textId="77777777" w:rsidR="000D7886" w:rsidRPr="00FC610B" w:rsidRDefault="000D7886" w:rsidP="00054085">
            <w:pPr>
              <w:rPr>
                <w:ins w:id="920" w:author="Clay Cressler" w:date="2016-07-08T17:46:00Z"/>
                <w:sz w:val="20"/>
              </w:rPr>
            </w:pPr>
            <w:ins w:id="921" w:author="Clay Cressler" w:date="2016-07-08T17:46:00Z">
              <w:r w:rsidRPr="00FC610B">
                <w:rPr>
                  <w:sz w:val="20"/>
                </w:rPr>
                <w:t>Decrease</w:t>
              </w:r>
            </w:ins>
          </w:p>
        </w:tc>
      </w:tr>
      <w:tr w:rsidR="000D7886" w:rsidRPr="00FC610B" w14:paraId="50D0DD04" w14:textId="77777777" w:rsidTr="00054085">
        <w:trPr>
          <w:ins w:id="922" w:author="Clay Cressler" w:date="2016-07-08T17:46:00Z"/>
        </w:trPr>
        <w:tc>
          <w:tcPr>
            <w:tcW w:w="1132" w:type="dxa"/>
            <w:shd w:val="clear" w:color="auto" w:fill="auto"/>
          </w:tcPr>
          <w:p w14:paraId="504B630F" w14:textId="77777777" w:rsidR="000D7886" w:rsidRPr="00FC610B" w:rsidRDefault="000D7886" w:rsidP="00054085">
            <w:pPr>
              <w:rPr>
                <w:ins w:id="923" w:author="Clay Cressler" w:date="2016-07-08T17:46:00Z"/>
                <w:sz w:val="20"/>
              </w:rPr>
            </w:pPr>
            <w:ins w:id="924" w:author="Clay Cressler" w:date="2016-07-08T17:46:00Z">
              <w:r>
                <w:rPr>
                  <w:sz w:val="20"/>
                </w:rPr>
                <w:t>2</w:t>
              </w:r>
            </w:ins>
          </w:p>
        </w:tc>
        <w:tc>
          <w:tcPr>
            <w:tcW w:w="1195" w:type="dxa"/>
            <w:shd w:val="clear" w:color="auto" w:fill="auto"/>
          </w:tcPr>
          <w:p w14:paraId="77241335" w14:textId="77777777" w:rsidR="000D7886" w:rsidRPr="00FC610B" w:rsidRDefault="000D7886" w:rsidP="00054085">
            <w:pPr>
              <w:rPr>
                <w:ins w:id="925" w:author="Clay Cressler" w:date="2016-07-08T17:46:00Z"/>
                <w:sz w:val="20"/>
              </w:rPr>
            </w:pPr>
            <w:ins w:id="926" w:author="Clay Cressler" w:date="2016-07-08T17:46:00Z">
              <w:r>
                <w:rPr>
                  <w:sz w:val="20"/>
                </w:rPr>
                <w:t>Yes</w:t>
              </w:r>
            </w:ins>
          </w:p>
        </w:tc>
        <w:tc>
          <w:tcPr>
            <w:tcW w:w="1079" w:type="dxa"/>
            <w:shd w:val="clear" w:color="auto" w:fill="auto"/>
          </w:tcPr>
          <w:p w14:paraId="3E01D383" w14:textId="77777777" w:rsidR="000D7886" w:rsidRPr="00FC610B" w:rsidRDefault="000D7886" w:rsidP="00054085">
            <w:pPr>
              <w:rPr>
                <w:ins w:id="927" w:author="Clay Cressler" w:date="2016-07-08T17:46:00Z"/>
                <w:sz w:val="20"/>
              </w:rPr>
            </w:pPr>
            <w:ins w:id="928" w:author="Clay Cressler" w:date="2016-07-08T17:46:00Z">
              <w:r>
                <w:rPr>
                  <w:sz w:val="20"/>
                </w:rPr>
                <w:t>Active</w:t>
              </w:r>
            </w:ins>
          </w:p>
        </w:tc>
        <w:tc>
          <w:tcPr>
            <w:tcW w:w="1202" w:type="dxa"/>
            <w:shd w:val="clear" w:color="auto" w:fill="auto"/>
          </w:tcPr>
          <w:p w14:paraId="671C1AC9" w14:textId="77777777" w:rsidR="000D7886" w:rsidRPr="00FC610B" w:rsidRDefault="000D7886" w:rsidP="00054085">
            <w:pPr>
              <w:rPr>
                <w:ins w:id="929" w:author="Clay Cressler" w:date="2016-07-08T17:46:00Z"/>
                <w:sz w:val="20"/>
              </w:rPr>
            </w:pPr>
            <w:ins w:id="930" w:author="Clay Cressler" w:date="2016-07-08T17:46:00Z">
              <w:r>
                <w:rPr>
                  <w:sz w:val="20"/>
                </w:rPr>
                <w:t>Yes</w:t>
              </w:r>
            </w:ins>
          </w:p>
        </w:tc>
        <w:tc>
          <w:tcPr>
            <w:tcW w:w="1909" w:type="dxa"/>
            <w:shd w:val="clear" w:color="auto" w:fill="auto"/>
          </w:tcPr>
          <w:p w14:paraId="3C3C74D3" w14:textId="77777777" w:rsidR="000D7886" w:rsidRPr="00437D42" w:rsidRDefault="000D7886" w:rsidP="00054085">
            <w:pPr>
              <w:rPr>
                <w:ins w:id="931" w:author="Clay Cressler" w:date="2016-07-08T17:46:00Z"/>
                <w:sz w:val="20"/>
              </w:rPr>
            </w:pPr>
            <w:ins w:id="932" w:author="Clay Cressler" w:date="2016-07-08T17:46:00Z">
              <w:r w:rsidRPr="00437D42">
                <w:rPr>
                  <w:sz w:val="20"/>
                </w:rPr>
                <w:t>No simple expression</w:t>
              </w:r>
            </w:ins>
          </w:p>
        </w:tc>
        <w:tc>
          <w:tcPr>
            <w:tcW w:w="1136" w:type="dxa"/>
            <w:shd w:val="clear" w:color="auto" w:fill="auto"/>
          </w:tcPr>
          <w:p w14:paraId="765A9A64" w14:textId="77777777" w:rsidR="000D7886" w:rsidRPr="00FC610B" w:rsidRDefault="000D7886" w:rsidP="00054085">
            <w:pPr>
              <w:rPr>
                <w:ins w:id="933" w:author="Clay Cressler" w:date="2016-07-08T17:46:00Z"/>
                <w:sz w:val="20"/>
              </w:rPr>
            </w:pPr>
            <w:ins w:id="934" w:author="Clay Cressler" w:date="2016-07-08T17:46:00Z">
              <w:r>
                <w:rPr>
                  <w:sz w:val="20"/>
                </w:rPr>
                <w:t>Variable</w:t>
              </w:r>
            </w:ins>
          </w:p>
        </w:tc>
        <w:tc>
          <w:tcPr>
            <w:tcW w:w="1171" w:type="dxa"/>
            <w:shd w:val="clear" w:color="auto" w:fill="auto"/>
          </w:tcPr>
          <w:p w14:paraId="0CE1E312" w14:textId="77777777" w:rsidR="000D7886" w:rsidRPr="00FC610B" w:rsidRDefault="000D7886" w:rsidP="00054085">
            <w:pPr>
              <w:rPr>
                <w:ins w:id="935" w:author="Clay Cressler" w:date="2016-07-08T17:46:00Z"/>
                <w:sz w:val="20"/>
              </w:rPr>
            </w:pPr>
            <w:ins w:id="936" w:author="Clay Cressler" w:date="2016-07-08T17:46:00Z">
              <w:r>
                <w:rPr>
                  <w:sz w:val="20"/>
                </w:rPr>
                <w:t>Variable</w:t>
              </w:r>
            </w:ins>
          </w:p>
        </w:tc>
      </w:tr>
      <w:tr w:rsidR="000D7886" w:rsidRPr="00FC610B" w14:paraId="20988E6C" w14:textId="77777777" w:rsidTr="00054085">
        <w:trPr>
          <w:ins w:id="937" w:author="Clay Cressler" w:date="2016-07-08T17:46:00Z"/>
        </w:trPr>
        <w:tc>
          <w:tcPr>
            <w:tcW w:w="1132" w:type="dxa"/>
            <w:shd w:val="clear" w:color="auto" w:fill="auto"/>
          </w:tcPr>
          <w:p w14:paraId="77BBB41F" w14:textId="77777777" w:rsidR="000D7886" w:rsidRPr="00FC610B" w:rsidRDefault="000D7886" w:rsidP="00054085">
            <w:pPr>
              <w:rPr>
                <w:ins w:id="938" w:author="Clay Cressler" w:date="2016-07-08T17:46:00Z"/>
                <w:sz w:val="20"/>
              </w:rPr>
            </w:pPr>
            <w:ins w:id="939" w:author="Clay Cressler" w:date="2016-07-08T17:46:00Z">
              <w:r>
                <w:rPr>
                  <w:sz w:val="20"/>
                </w:rPr>
                <w:t>2</w:t>
              </w:r>
            </w:ins>
          </w:p>
        </w:tc>
        <w:tc>
          <w:tcPr>
            <w:tcW w:w="1195" w:type="dxa"/>
            <w:shd w:val="clear" w:color="auto" w:fill="auto"/>
          </w:tcPr>
          <w:p w14:paraId="76FA0903" w14:textId="77777777" w:rsidR="000D7886" w:rsidRPr="00FC610B" w:rsidRDefault="000D7886" w:rsidP="00054085">
            <w:pPr>
              <w:rPr>
                <w:ins w:id="940" w:author="Clay Cressler" w:date="2016-07-08T17:46:00Z"/>
                <w:sz w:val="20"/>
              </w:rPr>
            </w:pPr>
            <w:ins w:id="941" w:author="Clay Cressler" w:date="2016-07-08T17:46:00Z">
              <w:r>
                <w:rPr>
                  <w:sz w:val="20"/>
                </w:rPr>
                <w:t>No</w:t>
              </w:r>
            </w:ins>
          </w:p>
        </w:tc>
        <w:tc>
          <w:tcPr>
            <w:tcW w:w="1079" w:type="dxa"/>
            <w:shd w:val="clear" w:color="auto" w:fill="auto"/>
          </w:tcPr>
          <w:p w14:paraId="7138ACC0" w14:textId="77777777" w:rsidR="000D7886" w:rsidRPr="00FC610B" w:rsidRDefault="000D7886" w:rsidP="00054085">
            <w:pPr>
              <w:rPr>
                <w:ins w:id="942" w:author="Clay Cressler" w:date="2016-07-08T17:46:00Z"/>
                <w:sz w:val="20"/>
              </w:rPr>
            </w:pPr>
            <w:ins w:id="943" w:author="Clay Cressler" w:date="2016-07-08T17:46:00Z">
              <w:r>
                <w:rPr>
                  <w:sz w:val="20"/>
                </w:rPr>
                <w:t>Active</w:t>
              </w:r>
            </w:ins>
          </w:p>
        </w:tc>
        <w:tc>
          <w:tcPr>
            <w:tcW w:w="1202" w:type="dxa"/>
            <w:shd w:val="clear" w:color="auto" w:fill="auto"/>
          </w:tcPr>
          <w:p w14:paraId="26483AE9" w14:textId="77777777" w:rsidR="000D7886" w:rsidRPr="00FC610B" w:rsidRDefault="000D7886" w:rsidP="00054085">
            <w:pPr>
              <w:rPr>
                <w:ins w:id="944" w:author="Clay Cressler" w:date="2016-07-08T17:46:00Z"/>
                <w:sz w:val="20"/>
              </w:rPr>
            </w:pPr>
            <w:ins w:id="945" w:author="Clay Cressler" w:date="2016-07-08T17:46:00Z">
              <w:r>
                <w:rPr>
                  <w:sz w:val="20"/>
                </w:rPr>
                <w:t>Yes</w:t>
              </w:r>
            </w:ins>
          </w:p>
        </w:tc>
        <w:tc>
          <w:tcPr>
            <w:tcW w:w="1909" w:type="dxa"/>
            <w:shd w:val="clear" w:color="auto" w:fill="auto"/>
          </w:tcPr>
          <w:p w14:paraId="3C08CB8B" w14:textId="77777777" w:rsidR="000D7886" w:rsidRPr="00437D42" w:rsidRDefault="000D7886" w:rsidP="00054085">
            <w:pPr>
              <w:rPr>
                <w:ins w:id="946" w:author="Clay Cressler" w:date="2016-07-08T17:46:00Z"/>
                <w:sz w:val="20"/>
              </w:rPr>
            </w:pPr>
            <w:ins w:id="947" w:author="Clay Cressler" w:date="2016-07-08T17:46:00Z">
              <w:r>
                <w:rPr>
                  <w:sz w:val="20"/>
                </w:rPr>
                <w:t>No simple expression</w:t>
              </w:r>
            </w:ins>
          </w:p>
        </w:tc>
        <w:tc>
          <w:tcPr>
            <w:tcW w:w="1136" w:type="dxa"/>
            <w:shd w:val="clear" w:color="auto" w:fill="auto"/>
          </w:tcPr>
          <w:p w14:paraId="3875779A" w14:textId="77777777" w:rsidR="000D7886" w:rsidRPr="00FC610B" w:rsidRDefault="000D7886" w:rsidP="00054085">
            <w:pPr>
              <w:rPr>
                <w:ins w:id="948" w:author="Clay Cressler" w:date="2016-07-08T17:46:00Z"/>
                <w:sz w:val="20"/>
              </w:rPr>
            </w:pPr>
            <w:ins w:id="949" w:author="Clay Cressler" w:date="2016-07-08T17:46:00Z">
              <w:r>
                <w:rPr>
                  <w:sz w:val="20"/>
                </w:rPr>
                <w:t>Variable</w:t>
              </w:r>
            </w:ins>
          </w:p>
        </w:tc>
        <w:tc>
          <w:tcPr>
            <w:tcW w:w="1171" w:type="dxa"/>
            <w:shd w:val="clear" w:color="auto" w:fill="auto"/>
          </w:tcPr>
          <w:p w14:paraId="0D7A1C33" w14:textId="77777777" w:rsidR="000D7886" w:rsidRPr="00FC610B" w:rsidRDefault="000D7886" w:rsidP="00054085">
            <w:pPr>
              <w:rPr>
                <w:ins w:id="950" w:author="Clay Cressler" w:date="2016-07-08T17:46:00Z"/>
                <w:sz w:val="20"/>
              </w:rPr>
            </w:pPr>
            <w:ins w:id="951" w:author="Clay Cressler" w:date="2016-07-08T17:46:00Z">
              <w:r>
                <w:rPr>
                  <w:sz w:val="20"/>
                </w:rPr>
                <w:t>Variable</w:t>
              </w:r>
            </w:ins>
          </w:p>
        </w:tc>
      </w:tr>
      <w:tr w:rsidR="000D7886" w:rsidRPr="00FC610B" w14:paraId="5B206706" w14:textId="77777777" w:rsidTr="00054085">
        <w:trPr>
          <w:ins w:id="952" w:author="Clay Cressler" w:date="2016-07-08T17:46:00Z"/>
        </w:trPr>
        <w:tc>
          <w:tcPr>
            <w:tcW w:w="1132" w:type="dxa"/>
            <w:shd w:val="clear" w:color="auto" w:fill="auto"/>
          </w:tcPr>
          <w:p w14:paraId="179C7A10" w14:textId="77777777" w:rsidR="000D7886" w:rsidRPr="00FC610B" w:rsidRDefault="000D7886" w:rsidP="00054085">
            <w:pPr>
              <w:rPr>
                <w:ins w:id="953" w:author="Clay Cressler" w:date="2016-07-08T17:46:00Z"/>
                <w:sz w:val="20"/>
              </w:rPr>
            </w:pPr>
            <w:ins w:id="954" w:author="Clay Cressler" w:date="2016-07-08T17:46:00Z">
              <w:r>
                <w:rPr>
                  <w:sz w:val="20"/>
                </w:rPr>
                <w:t>2</w:t>
              </w:r>
            </w:ins>
          </w:p>
        </w:tc>
        <w:tc>
          <w:tcPr>
            <w:tcW w:w="1195" w:type="dxa"/>
            <w:shd w:val="clear" w:color="auto" w:fill="auto"/>
          </w:tcPr>
          <w:p w14:paraId="69036D75" w14:textId="77777777" w:rsidR="000D7886" w:rsidRPr="00FC610B" w:rsidRDefault="000D7886" w:rsidP="00054085">
            <w:pPr>
              <w:rPr>
                <w:ins w:id="955" w:author="Clay Cressler" w:date="2016-07-08T17:46:00Z"/>
                <w:sz w:val="20"/>
              </w:rPr>
            </w:pPr>
            <w:ins w:id="956" w:author="Clay Cressler" w:date="2016-07-08T17:46:00Z">
              <w:r>
                <w:rPr>
                  <w:sz w:val="20"/>
                </w:rPr>
                <w:t>No</w:t>
              </w:r>
            </w:ins>
          </w:p>
        </w:tc>
        <w:tc>
          <w:tcPr>
            <w:tcW w:w="1079" w:type="dxa"/>
            <w:shd w:val="clear" w:color="auto" w:fill="auto"/>
          </w:tcPr>
          <w:p w14:paraId="438B23CE" w14:textId="77777777" w:rsidR="000D7886" w:rsidRPr="00FC610B" w:rsidRDefault="000D7886" w:rsidP="00054085">
            <w:pPr>
              <w:rPr>
                <w:ins w:id="957" w:author="Clay Cressler" w:date="2016-07-08T17:46:00Z"/>
                <w:sz w:val="20"/>
              </w:rPr>
            </w:pPr>
            <w:ins w:id="958" w:author="Clay Cressler" w:date="2016-07-08T17:46:00Z">
              <w:r>
                <w:rPr>
                  <w:sz w:val="20"/>
                </w:rPr>
                <w:t xml:space="preserve">Active </w:t>
              </w:r>
            </w:ins>
          </w:p>
        </w:tc>
        <w:tc>
          <w:tcPr>
            <w:tcW w:w="1202" w:type="dxa"/>
            <w:shd w:val="clear" w:color="auto" w:fill="auto"/>
          </w:tcPr>
          <w:p w14:paraId="4BE96ACE" w14:textId="77777777" w:rsidR="000D7886" w:rsidRPr="00FC610B" w:rsidRDefault="000D7886" w:rsidP="00054085">
            <w:pPr>
              <w:rPr>
                <w:ins w:id="959" w:author="Clay Cressler" w:date="2016-07-08T17:46:00Z"/>
                <w:sz w:val="20"/>
              </w:rPr>
            </w:pPr>
            <w:ins w:id="960" w:author="Clay Cressler" w:date="2016-07-08T17:46:00Z">
              <w:r>
                <w:rPr>
                  <w:sz w:val="20"/>
                </w:rPr>
                <w:t>No</w:t>
              </w:r>
            </w:ins>
          </w:p>
        </w:tc>
        <w:tc>
          <w:tcPr>
            <w:tcW w:w="1909" w:type="dxa"/>
            <w:shd w:val="clear" w:color="auto" w:fill="auto"/>
          </w:tcPr>
          <w:p w14:paraId="54B339ED" w14:textId="77777777" w:rsidR="000D7886" w:rsidRPr="00437D42" w:rsidRDefault="000D7886" w:rsidP="00054085">
            <w:pPr>
              <w:rPr>
                <w:ins w:id="961" w:author="Clay Cressler" w:date="2016-07-08T17:46:00Z"/>
                <w:sz w:val="20"/>
              </w:rPr>
            </w:pPr>
            <w:ins w:id="962" w:author="Clay Cressler" w:date="2016-07-08T17:46:00Z">
              <m:oMathPara>
                <m:oMath>
                  <m:r>
                    <w:rPr>
                      <w:rFonts w:ascii="Cambria Math" w:hAnsi="Cambria Math"/>
                      <w:sz w:val="20"/>
                    </w:rPr>
                    <m:t>2a</m:t>
                  </m:r>
                </m:oMath>
              </m:oMathPara>
            </w:ins>
          </w:p>
        </w:tc>
        <w:tc>
          <w:tcPr>
            <w:tcW w:w="1136" w:type="dxa"/>
            <w:shd w:val="clear" w:color="auto" w:fill="auto"/>
          </w:tcPr>
          <w:p w14:paraId="7AC211CF" w14:textId="77777777" w:rsidR="000D7886" w:rsidRPr="00FC610B" w:rsidRDefault="000D7886" w:rsidP="00054085">
            <w:pPr>
              <w:rPr>
                <w:ins w:id="963" w:author="Clay Cressler" w:date="2016-07-08T17:46:00Z"/>
                <w:sz w:val="20"/>
              </w:rPr>
            </w:pPr>
            <w:ins w:id="964" w:author="Clay Cressler" w:date="2016-07-08T17:46:00Z">
              <w:r>
                <w:rPr>
                  <w:sz w:val="20"/>
                </w:rPr>
                <w:t>None</w:t>
              </w:r>
            </w:ins>
          </w:p>
        </w:tc>
        <w:tc>
          <w:tcPr>
            <w:tcW w:w="1171" w:type="dxa"/>
            <w:shd w:val="clear" w:color="auto" w:fill="auto"/>
          </w:tcPr>
          <w:p w14:paraId="023234CE" w14:textId="77777777" w:rsidR="000D7886" w:rsidRPr="00FC610B" w:rsidRDefault="000D7886" w:rsidP="00054085">
            <w:pPr>
              <w:rPr>
                <w:ins w:id="965" w:author="Clay Cressler" w:date="2016-07-08T17:46:00Z"/>
                <w:sz w:val="20"/>
              </w:rPr>
            </w:pPr>
            <w:ins w:id="966" w:author="Clay Cressler" w:date="2016-07-08T17:46:00Z">
              <w:r>
                <w:rPr>
                  <w:sz w:val="20"/>
                </w:rPr>
                <w:t>None</w:t>
              </w:r>
            </w:ins>
          </w:p>
        </w:tc>
      </w:tr>
      <w:tr w:rsidR="000D7886" w:rsidRPr="00FC610B" w14:paraId="113A674B" w14:textId="77777777" w:rsidTr="00054085">
        <w:trPr>
          <w:ins w:id="967" w:author="Clay Cressler" w:date="2016-07-08T17:46:00Z"/>
        </w:trPr>
        <w:tc>
          <w:tcPr>
            <w:tcW w:w="1132" w:type="dxa"/>
            <w:shd w:val="clear" w:color="auto" w:fill="auto"/>
          </w:tcPr>
          <w:p w14:paraId="051D4720" w14:textId="77777777" w:rsidR="000D7886" w:rsidRPr="00FC610B" w:rsidRDefault="000D7886" w:rsidP="00054085">
            <w:pPr>
              <w:rPr>
                <w:ins w:id="968" w:author="Clay Cressler" w:date="2016-07-08T17:46:00Z"/>
                <w:sz w:val="20"/>
              </w:rPr>
            </w:pPr>
            <w:ins w:id="969" w:author="Clay Cressler" w:date="2016-07-08T17:46:00Z">
              <w:r w:rsidRPr="00FC610B">
                <w:rPr>
                  <w:sz w:val="20"/>
                </w:rPr>
                <w:t>2</w:t>
              </w:r>
            </w:ins>
          </w:p>
        </w:tc>
        <w:tc>
          <w:tcPr>
            <w:tcW w:w="1195" w:type="dxa"/>
            <w:shd w:val="clear" w:color="auto" w:fill="auto"/>
          </w:tcPr>
          <w:p w14:paraId="4F3E36FE" w14:textId="77777777" w:rsidR="000D7886" w:rsidRPr="00FC610B" w:rsidRDefault="000D7886" w:rsidP="00054085">
            <w:pPr>
              <w:rPr>
                <w:ins w:id="970" w:author="Clay Cressler" w:date="2016-07-08T17:46:00Z"/>
                <w:sz w:val="20"/>
              </w:rPr>
            </w:pPr>
            <w:ins w:id="971" w:author="Clay Cressler" w:date="2016-07-08T17:46:00Z">
              <w:r w:rsidRPr="00FC610B">
                <w:rPr>
                  <w:sz w:val="20"/>
                </w:rPr>
                <w:t>No</w:t>
              </w:r>
            </w:ins>
          </w:p>
        </w:tc>
        <w:tc>
          <w:tcPr>
            <w:tcW w:w="1079" w:type="dxa"/>
            <w:shd w:val="clear" w:color="auto" w:fill="auto"/>
          </w:tcPr>
          <w:p w14:paraId="20D09A19" w14:textId="77777777" w:rsidR="000D7886" w:rsidRPr="00FC610B" w:rsidRDefault="000D7886" w:rsidP="00054085">
            <w:pPr>
              <w:rPr>
                <w:ins w:id="972" w:author="Clay Cressler" w:date="2016-07-08T17:46:00Z"/>
                <w:sz w:val="20"/>
              </w:rPr>
            </w:pPr>
            <w:ins w:id="973" w:author="Clay Cressler" w:date="2016-07-08T17:46:00Z">
              <w:r w:rsidRPr="00FC610B">
                <w:rPr>
                  <w:sz w:val="20"/>
                </w:rPr>
                <w:t>Passive</w:t>
              </w:r>
            </w:ins>
          </w:p>
        </w:tc>
        <w:tc>
          <w:tcPr>
            <w:tcW w:w="1202" w:type="dxa"/>
            <w:shd w:val="clear" w:color="auto" w:fill="auto"/>
          </w:tcPr>
          <w:p w14:paraId="7DB4732A" w14:textId="77777777" w:rsidR="000D7886" w:rsidRPr="00FC610B" w:rsidRDefault="000D7886" w:rsidP="00054085">
            <w:pPr>
              <w:rPr>
                <w:ins w:id="974" w:author="Clay Cressler" w:date="2016-07-08T17:46:00Z"/>
                <w:sz w:val="20"/>
              </w:rPr>
            </w:pPr>
            <w:ins w:id="975" w:author="Clay Cressler" w:date="2016-07-08T17:46:00Z">
              <w:r w:rsidRPr="00FC610B">
                <w:rPr>
                  <w:sz w:val="20"/>
                </w:rPr>
                <w:t>No</w:t>
              </w:r>
            </w:ins>
          </w:p>
        </w:tc>
        <w:tc>
          <w:tcPr>
            <w:tcW w:w="1909" w:type="dxa"/>
            <w:shd w:val="clear" w:color="auto" w:fill="auto"/>
          </w:tcPr>
          <w:p w14:paraId="0EB31A68" w14:textId="77777777" w:rsidR="000D7886" w:rsidRPr="00437D42" w:rsidRDefault="000D7886" w:rsidP="00054085">
            <w:pPr>
              <w:rPr>
                <w:ins w:id="976" w:author="Clay Cressler" w:date="2016-07-08T17:46:00Z"/>
                <w:rFonts w:ascii="Cambria Math" w:hAnsi="Cambria Math"/>
                <w:sz w:val="20"/>
                <w:oMath/>
              </w:rPr>
            </w:pPr>
            <w:ins w:id="977" w:author="Clay Cressler" w:date="2016-07-08T17:46:00Z">
              <m:oMathPara>
                <m:oMath>
                  <m:r>
                    <w:rPr>
                      <w:rFonts w:ascii="Cambria Math" w:hAnsi="Cambria Math"/>
                      <w:sz w:val="20"/>
                    </w:rPr>
                    <m:t>2a</m:t>
                  </m:r>
                </m:oMath>
              </m:oMathPara>
            </w:ins>
          </w:p>
        </w:tc>
        <w:tc>
          <w:tcPr>
            <w:tcW w:w="1136" w:type="dxa"/>
            <w:shd w:val="clear" w:color="auto" w:fill="auto"/>
          </w:tcPr>
          <w:p w14:paraId="0808BCE9" w14:textId="77777777" w:rsidR="000D7886" w:rsidRPr="00FC610B" w:rsidRDefault="000D7886" w:rsidP="00054085">
            <w:pPr>
              <w:rPr>
                <w:ins w:id="978" w:author="Clay Cressler" w:date="2016-07-08T17:46:00Z"/>
                <w:sz w:val="20"/>
              </w:rPr>
            </w:pPr>
            <w:ins w:id="979" w:author="Clay Cressler" w:date="2016-07-08T17:46:00Z">
              <w:r w:rsidRPr="00FC610B">
                <w:rPr>
                  <w:sz w:val="20"/>
                </w:rPr>
                <w:t>None</w:t>
              </w:r>
            </w:ins>
          </w:p>
        </w:tc>
        <w:tc>
          <w:tcPr>
            <w:tcW w:w="1171" w:type="dxa"/>
            <w:shd w:val="clear" w:color="auto" w:fill="auto"/>
          </w:tcPr>
          <w:p w14:paraId="5243E1CD" w14:textId="77777777" w:rsidR="000D7886" w:rsidRPr="00FC610B" w:rsidRDefault="000D7886" w:rsidP="00054085">
            <w:pPr>
              <w:rPr>
                <w:ins w:id="980" w:author="Clay Cressler" w:date="2016-07-08T17:46:00Z"/>
                <w:sz w:val="20"/>
              </w:rPr>
            </w:pPr>
            <w:ins w:id="981" w:author="Clay Cressler" w:date="2016-07-08T17:46:00Z">
              <w:r w:rsidRPr="00FC610B">
                <w:rPr>
                  <w:sz w:val="20"/>
                </w:rPr>
                <w:t>None</w:t>
              </w:r>
            </w:ins>
          </w:p>
        </w:tc>
      </w:tr>
    </w:tbl>
    <w:p w14:paraId="0899585B" w14:textId="77777777" w:rsidR="000D7886" w:rsidRDefault="000D7886" w:rsidP="006473CD">
      <w:pPr>
        <w:rPr>
          <w:ins w:id="982" w:author="Clay Cressler" w:date="2016-07-08T17:46:00Z"/>
        </w:rPr>
      </w:pPr>
    </w:p>
    <w:p w14:paraId="7DDF3FB2" w14:textId="77777777" w:rsidR="00A65885" w:rsidRDefault="00A67299" w:rsidP="007D1289">
      <w:pPr>
        <w:rPr>
          <w:ins w:id="983" w:author="Clay Cressler" w:date="2016-07-18T11:53:00Z"/>
        </w:rPr>
      </w:pPr>
      <w:ins w:id="984" w:author="Clay Cressler" w:date="2016-06-20T12:27:00Z">
        <w:r>
          <w:t>What these analyses reveal is that</w:t>
        </w:r>
      </w:ins>
      <w:ins w:id="985" w:author="Clay Cressler" w:date="2016-07-18T11:51:00Z">
        <w:r w:rsidR="007D1289">
          <w:t>, for direct life cycle parasites,</w:t>
        </w:r>
      </w:ins>
      <w:ins w:id="986" w:author="Clay Cressler" w:date="2016-06-20T12:27:00Z">
        <w:r>
          <w:t xml:space="preserve"> the effect of host body size </w:t>
        </w:r>
      </w:ins>
      <w:ins w:id="987" w:author="Clay Cressler" w:date="2016-07-18T11:51:00Z">
        <w:r w:rsidR="007D1289">
          <w:t xml:space="preserve">is almost always to increase the value of </w:t>
        </w:r>
      </w:ins>
      <m:oMath>
        <m:sSub>
          <m:sSubPr>
            <m:ctrlPr>
              <w:ins w:id="988" w:author="Clay Cressler" w:date="2016-07-18T11:52:00Z">
                <w:rPr>
                  <w:rFonts w:ascii="Cambria Math" w:hAnsi="Cambria Math"/>
                  <w:i/>
                </w:rPr>
              </w:ins>
            </m:ctrlPr>
          </m:sSubPr>
          <m:e>
            <w:ins w:id="989" w:author="Clay Cressler" w:date="2016-07-18T11:52:00Z">
              <m:r>
                <w:rPr>
                  <w:rFonts w:ascii="Cambria Math" w:hAnsi="Cambria Math"/>
                </w:rPr>
                <m:t>R</m:t>
              </m:r>
            </w:ins>
          </m:e>
          <m:sub>
            <w:ins w:id="990" w:author="Clay Cressler" w:date="2016-07-18T11:52:00Z">
              <m:r>
                <w:rPr>
                  <w:rFonts w:ascii="Cambria Math" w:hAnsi="Cambria Math"/>
                </w:rPr>
                <m:t>0</m:t>
              </m:r>
            </w:ins>
          </m:sub>
        </m:sSub>
      </m:oMath>
      <w:ins w:id="991" w:author="Clay Cressler" w:date="2016-07-18T11:52:00Z">
        <w:r w:rsidR="007D1289">
          <w:t xml:space="preserve">, thereby making it easier for generalists to invade. This is </w:t>
        </w:r>
      </w:ins>
      <w:ins w:id="992" w:author="Clay Cressler" w:date="2016-06-20T12:28:00Z">
        <w:r>
          <w:t xml:space="preserve">because larger hosts support </w:t>
        </w:r>
      </w:ins>
      <w:ins w:id="993" w:author="Clay Cressler" w:date="2016-07-18T12:42:00Z">
        <w:r w:rsidR="00B93726">
          <w:t xml:space="preserve">a </w:t>
        </w:r>
      </w:ins>
      <w:ins w:id="994" w:author="Clay Cressler" w:date="2016-06-20T12:28:00Z">
        <w:r w:rsidR="00B93726">
          <w:t xml:space="preserve">larger parasite population </w:t>
        </w:r>
        <w:proofErr w:type="gramStart"/>
        <w:r w:rsidR="00B93726">
          <w:t>size</w:t>
        </w:r>
      </w:ins>
      <w:ins w:id="995" w:author="Clay Cressler" w:date="2016-06-20T12:29:00Z">
        <w:r>
          <w:t>,</w:t>
        </w:r>
        <w:proofErr w:type="gramEnd"/>
        <w:r>
          <w:t xml:space="preserve"> thereby increasing shedding, and larger hosts have lower mortality rates, reducing parasite virulence. The effect of temperature</w:t>
        </w:r>
      </w:ins>
      <w:ins w:id="996" w:author="Clay Cressler" w:date="2016-07-18T11:53:00Z">
        <w:r w:rsidR="007D1289">
          <w:t xml:space="preserve"> on direct life cycle parasites </w:t>
        </w:r>
      </w:ins>
      <w:ins w:id="997" w:author="Clay Cressler" w:date="2016-06-20T12:29:00Z">
        <w:r>
          <w:t xml:space="preserve">is more complicated, and depends on the </w:t>
        </w:r>
      </w:ins>
      <w:ins w:id="998" w:author="Clay Cressler" w:date="2016-06-20T12:30:00Z">
        <w:r>
          <w:t>modelling</w:t>
        </w:r>
      </w:ins>
      <w:ins w:id="999" w:author="Clay Cressler" w:date="2016-06-20T12:29:00Z">
        <w:r>
          <w:t xml:space="preserve"> </w:t>
        </w:r>
      </w:ins>
      <w:ins w:id="1000" w:author="Clay Cressler" w:date="2016-06-20T12:30:00Z">
        <w:r>
          <w:t xml:space="preserve">assumptions. </w:t>
        </w:r>
      </w:ins>
      <w:ins w:id="1001" w:author="Clay Cressler" w:date="2016-06-20T12:28:00Z">
        <w:r>
          <w:t xml:space="preserve"> </w:t>
        </w:r>
      </w:ins>
    </w:p>
    <w:p w14:paraId="789B890B" w14:textId="77777777" w:rsidR="007D1289" w:rsidRDefault="007D1289" w:rsidP="007D1289">
      <w:pPr>
        <w:rPr>
          <w:ins w:id="1002" w:author="Clay Cressler" w:date="2016-07-18T11:53:00Z"/>
        </w:rPr>
      </w:pPr>
    </w:p>
    <w:p w14:paraId="01E57518" w14:textId="77777777" w:rsidR="007D1289" w:rsidRPr="00A65885" w:rsidRDefault="007D1289" w:rsidP="007D1289">
      <w:ins w:id="1003" w:author="Clay Cressler" w:date="2016-07-18T11:53:00Z">
        <w:r>
          <w:t xml:space="preserve">For </w:t>
        </w:r>
        <w:proofErr w:type="spellStart"/>
        <w:r>
          <w:t>trophically</w:t>
        </w:r>
        <w:proofErr w:type="spellEnd"/>
        <w:r>
          <w:t xml:space="preserve"> transmitted parasites, on the other hand, the </w:t>
        </w:r>
      </w:ins>
      <w:ins w:id="1004" w:author="Clay Cressler" w:date="2016-07-18T12:42:00Z">
        <w:r w:rsidR="00B93726">
          <w:t>results are much more variable</w:t>
        </w:r>
        <w:r w:rsidR="008C199F">
          <w:t>. This suggests that general</w:t>
        </w:r>
        <w:r w:rsidR="00E032C6">
          <w:t xml:space="preserve"> patterns may be difficult to ascertain for </w:t>
        </w:r>
        <w:proofErr w:type="spellStart"/>
        <w:r w:rsidR="00E032C6">
          <w:t>trophically</w:t>
        </w:r>
        <w:proofErr w:type="spellEnd"/>
        <w:r w:rsidR="00E032C6">
          <w:t xml:space="preserve"> transmitted parasites. </w:t>
        </w:r>
      </w:ins>
    </w:p>
    <w:p w14:paraId="5AC9C434" w14:textId="77777777" w:rsidR="006473CD" w:rsidRPr="006473CD" w:rsidRDefault="006473CD" w:rsidP="006473CD"/>
    <w:p w14:paraId="0978D85C" w14:textId="77777777" w:rsidR="006473CD" w:rsidRPr="006473CD" w:rsidRDefault="006473CD" w:rsidP="006473CD"/>
    <w:p w14:paraId="7C110740" w14:textId="77777777" w:rsidR="00C054D7" w:rsidRDefault="00C054D7">
      <w:pPr>
        <w:rPr>
          <w:b/>
        </w:rPr>
      </w:pPr>
      <w:r>
        <w:br w:type="page"/>
      </w:r>
    </w:p>
    <w:p w14:paraId="34502D8B" w14:textId="77777777" w:rsidR="006473CD" w:rsidRPr="00EE0AED" w:rsidRDefault="006473CD" w:rsidP="006473CD">
      <w:pPr>
        <w:pStyle w:val="titlersos"/>
        <w:numPr>
          <w:ilvl w:val="0"/>
          <w:numId w:val="0"/>
        </w:numPr>
        <w:spacing w:line="276" w:lineRule="auto"/>
        <w:jc w:val="both"/>
        <w:rPr>
          <w:rFonts w:ascii="Times New Roman" w:hAnsi="Times New Roman"/>
          <w:sz w:val="24"/>
          <w:szCs w:val="24"/>
        </w:rPr>
      </w:pPr>
      <w:r w:rsidRPr="00EE0AED">
        <w:rPr>
          <w:rFonts w:ascii="Times New Roman" w:hAnsi="Times New Roman"/>
          <w:sz w:val="24"/>
          <w:szCs w:val="24"/>
        </w:rPr>
        <w:lastRenderedPageBreak/>
        <w:t>Methods</w:t>
      </w:r>
    </w:p>
    <w:p w14:paraId="02EFFAC0" w14:textId="77777777" w:rsidR="006473CD" w:rsidRPr="00EE0AED" w:rsidRDefault="006473CD" w:rsidP="006473CD">
      <w:pPr>
        <w:spacing w:line="276" w:lineRule="auto"/>
        <w:jc w:val="both"/>
        <w:rPr>
          <w:i/>
        </w:rPr>
      </w:pPr>
      <w:r w:rsidRPr="00EE0AED">
        <w:rPr>
          <w:i/>
        </w:rPr>
        <w:t>Data collection</w:t>
      </w:r>
    </w:p>
    <w:p w14:paraId="4B7355A4" w14:textId="77777777" w:rsidR="006473CD" w:rsidRPr="006473CD" w:rsidRDefault="006473CD" w:rsidP="006473CD">
      <w:pPr>
        <w:spacing w:line="276" w:lineRule="auto"/>
        <w:jc w:val="both"/>
        <w:rPr>
          <w:lang w:val="en-US"/>
        </w:rPr>
      </w:pPr>
      <w:r w:rsidRPr="006473CD">
        <w:rPr>
          <w:lang w:val="en-US"/>
        </w:rPr>
        <w:t xml:space="preserve">The Fish Parasite Ecology Database contains more than 38,000 records of associations between 4,650 host fish species and 11802 </w:t>
      </w:r>
      <w:proofErr w:type="spellStart"/>
      <w:r w:rsidRPr="006473CD">
        <w:rPr>
          <w:lang w:val="en-US"/>
        </w:rPr>
        <w:t>helminth</w:t>
      </w:r>
      <w:proofErr w:type="spellEnd"/>
      <w:r w:rsidRPr="006473CD">
        <w:rPr>
          <w:lang w:val="en-US"/>
        </w:rPr>
        <w:t xml:space="preserve"> parasites, as well as ecological, </w:t>
      </w:r>
      <w:proofErr w:type="spellStart"/>
      <w:r w:rsidRPr="006473CD">
        <w:rPr>
          <w:lang w:val="en-US"/>
        </w:rPr>
        <w:t>biogeographical</w:t>
      </w:r>
      <w:proofErr w:type="spellEnd"/>
      <w:r w:rsidRPr="006473CD">
        <w:rPr>
          <w:lang w:val="en-US"/>
        </w:rPr>
        <w:t>, and phylogenetic information on the host species</w:t>
      </w:r>
      <w:r w:rsidR="009E576D">
        <w:rPr>
          <w:lang w:val="en-US"/>
        </w:rPr>
        <w:t>, including host body size and geographic region</w:t>
      </w:r>
      <w:r w:rsidRPr="006473CD">
        <w:rPr>
          <w:lang w:val="en-US"/>
        </w:rPr>
        <w:t xml:space="preserve"> </w:t>
      </w:r>
      <w:r w:rsidRPr="006473CD">
        <w:rPr>
          <w:lang w:val="en-US"/>
        </w:rPr>
        <w:fldChar w:fldCharType="begin" w:fldLock="1"/>
      </w:r>
      <w:r w:rsidR="0025264C">
        <w:rPr>
          <w:lang w:val="en-US"/>
        </w:rPr>
        <w:instrText>ADDIN CSL_CITATION { "citationID" : "SprfuiqJ", "citationItems" : [ { "id" : "ITEM-1", "itemData" : { "DOI" : "10.1890/12-1419.1", "ISBN" : "0012-9658", "ISSN" : "0012-9658", "abstract" : "Our data set includes 38 008 fish parasite records (for Acanthocephala, Cestoda, Monogenea, Nematoda, Trematoda) compiled from the scientific literature, Internet databases, and museum collections paired to the corresponding host ecological, biogeograph- ical, and phylogenetic traits (maximum length, growth rate, life span, age at maturity, trophic level, habitat preference, geographical range size, taxonomy). The data focus on host features, because specific parasite traits are not consistently available across records. For this reason, the data set is intended as a flexible resource able to extend the principles of ecological niche modeling to the host\u2013parasite system, providing researchers with the data to model parasite niches based on their distribution in host species and the associated host features. In this sense, the database offers a framework for testing general ecological, biogeographical, and phylogenetic hypotheses based on the identification of hosts as parasite habitat. Potential applications of the data set are, for example, the investigation of species\u2013area relationships or the taxonomic distribution of host-specificity. The provided host\u2013parasite list is that currently used by Fish Parasite Ecology Software Tool (FishPEST, http://purl.oclc.org/fishpest), which is a website that allows researchers to model several aspects of the relationships between fish parasites and their hosts. The database is intended for researchers who wish to have more freedom to analyze the database than currently possible with FishPEST. However, for readers who have not seen FishPEST, we recommend using this as a starting point for interacting with the database.", "author" : [ { "dropping-particle" : "", "family" : "Strona", "given" : "Giovanni", "non-dropping-particle" : "", "parse-names" : false, "suffix" : "" }, { "dropping-particle" : "", "family" : "Palomares", "given" : "Maria Lourdes D", "non-dropping-particle" : "", "parse-names" : false, "suffix" : "" }, { "dropping-particle" : "", "family" : "Bailly", "given" : "Nicolas", "non-dropping-particle" : "", "parse-names" : false, "suffix" : "" }, { "dropping-particle" : "", "family" : "Galli", "given" : "Paolo", "non-dropping-particle" : "", "parse-names" : false, "suffix" : "" }, { "dropping-particle" : "", "family" : "Lafferty", "given" : "Kevin D", "non-dropping-particle" : "", "parse-names" : false, "suffix" : "" } ], "container-title" : "Ecology", "id" : "ITEM-1", "issue" : "2", "issued" : { "date-parts" : [ [ "2013" ] ] }, "page" : "544", "title" : "Host range, host ecology, and distribution of more than 11 800 fish parasite species", "type" : "article-journal", "volume" : "94" }, "uri" : [ "http://www.mendeley.com/documents/?uuid=b3e828a7-23a8-4804-b691-a900f22a8842" ], "uris" : [ "http://www.mendeley.com/documents/?uuid=b3e828a7-23a8-4804-b691-a900f22a8842" ] } ], "mendeley" : { "formattedCitation" : "[20]", "plainTextFormattedCitation" : "[20]", "previouslyFormattedCitation" : "[20]" }, "properties" : { "formattedCitation" : "[14]", "noteIndex" : 0, "plainCitation" : "[14]" }, "schema" : "https://github.com/citation-style-language/schema/raw/master/csl-citation.json" }</w:instrText>
      </w:r>
      <w:r w:rsidRPr="006473CD">
        <w:rPr>
          <w:lang w:val="en-US"/>
        </w:rPr>
        <w:fldChar w:fldCharType="separate"/>
      </w:r>
      <w:r w:rsidR="00C61DD8" w:rsidRPr="00C61DD8">
        <w:rPr>
          <w:noProof/>
          <w:lang w:val="en-US"/>
        </w:rPr>
        <w:t>[</w:t>
      </w:r>
      <w:ins w:id="1005" w:author="Clay Cressler" w:date="2016-07-18T13:21:00Z">
        <w:r w:rsidR="00937EEF">
          <w:rPr>
            <w:noProof/>
            <w:lang w:val="en-US"/>
          </w:rPr>
          <w:t>32</w:t>
        </w:r>
      </w:ins>
      <w:r w:rsidR="00C61DD8" w:rsidRPr="00C61DD8">
        <w:rPr>
          <w:noProof/>
          <w:lang w:val="en-US"/>
        </w:rPr>
        <w:t>]</w:t>
      </w:r>
      <w:r w:rsidRPr="006473CD">
        <w:rPr>
          <w:lang w:val="en-US"/>
        </w:rPr>
        <w:fldChar w:fldCharType="end"/>
      </w:r>
      <w:r w:rsidRPr="006473CD">
        <w:rPr>
          <w:lang w:val="en-US"/>
        </w:rPr>
        <w:t>. A</w:t>
      </w:r>
      <w:r w:rsidR="00622E6B">
        <w:rPr>
          <w:lang w:val="en-US"/>
        </w:rPr>
        <w:t xml:space="preserve">s </w:t>
      </w:r>
      <w:r w:rsidR="00337C99">
        <w:rPr>
          <w:lang w:val="en-US"/>
        </w:rPr>
        <w:t xml:space="preserve">the number of </w:t>
      </w:r>
      <w:proofErr w:type="spellStart"/>
      <w:r w:rsidR="00337C99">
        <w:rPr>
          <w:lang w:val="en-US"/>
        </w:rPr>
        <w:t>ectoparasite</w:t>
      </w:r>
      <w:proofErr w:type="spellEnd"/>
      <w:r w:rsidR="00337C99">
        <w:rPr>
          <w:lang w:val="en-US"/>
        </w:rPr>
        <w:t xml:space="preserve"> species was low, a</w:t>
      </w:r>
      <w:r w:rsidRPr="006473CD">
        <w:rPr>
          <w:lang w:val="en-US"/>
        </w:rPr>
        <w:t xml:space="preserve">dditional </w:t>
      </w:r>
      <w:r w:rsidR="00F60BA7">
        <w:rPr>
          <w:lang w:val="en-US"/>
        </w:rPr>
        <w:t xml:space="preserve">parasite-host </w:t>
      </w:r>
      <w:r w:rsidRPr="006473CD">
        <w:rPr>
          <w:lang w:val="en-US"/>
        </w:rPr>
        <w:t xml:space="preserve">records were included for 105 crustacean parasite species, and we included data on </w:t>
      </w:r>
      <w:commentRangeStart w:id="1006"/>
      <w:r w:rsidRPr="006473CD">
        <w:rPr>
          <w:lang w:val="en-US"/>
        </w:rPr>
        <w:t>parasite</w:t>
      </w:r>
      <w:commentRangeEnd w:id="1006"/>
      <w:r w:rsidR="000C2410">
        <w:rPr>
          <w:rStyle w:val="CommentReference"/>
        </w:rPr>
        <w:commentReference w:id="1006"/>
      </w:r>
      <w:r w:rsidRPr="006473CD">
        <w:rPr>
          <w:lang w:val="en-US"/>
        </w:rPr>
        <w:t xml:space="preserve"> life history traits including reproductive strategy, life cycle stages, and transmission routes from a range of primary literature sources. If there was any ambiguity regarding the taxonomic status of the parasites they were excluded from the database. To remove synonyms and other inconsistencies, host species names were quality-checked by </w:t>
      </w:r>
      <w:proofErr w:type="spellStart"/>
      <w:r w:rsidRPr="006473CD">
        <w:rPr>
          <w:lang w:val="en-US"/>
        </w:rPr>
        <w:t>Entrez</w:t>
      </w:r>
      <w:proofErr w:type="spellEnd"/>
      <w:r w:rsidRPr="006473CD">
        <w:rPr>
          <w:lang w:val="en-US"/>
        </w:rPr>
        <w:t xml:space="preserve"> Direct queries (</w:t>
      </w:r>
      <w:hyperlink r:id="rId14" w:history="1">
        <w:r w:rsidRPr="006473CD">
          <w:rPr>
            <w:rStyle w:val="Hyperlink"/>
            <w:lang w:val="en-US"/>
          </w:rPr>
          <w:t>www.ncbi.nlm.nih.gov/books/NBK179288/)</w:t>
        </w:r>
      </w:hyperlink>
      <w:r w:rsidRPr="006473CD">
        <w:rPr>
          <w:lang w:val="en-US"/>
        </w:rPr>
        <w:t xml:space="preserve"> to the NCBI taxonomy database and </w:t>
      </w:r>
      <w:proofErr w:type="spellStart"/>
      <w:r w:rsidRPr="006473CD">
        <w:rPr>
          <w:lang w:val="en-US"/>
        </w:rPr>
        <w:t>FishBase</w:t>
      </w:r>
      <w:proofErr w:type="spellEnd"/>
      <w:r w:rsidRPr="006473CD">
        <w:rPr>
          <w:lang w:val="en-US"/>
        </w:rPr>
        <w:t xml:space="preserve"> </w:t>
      </w:r>
      <w:r w:rsidRPr="006473CD">
        <w:rPr>
          <w:lang w:val="en-US"/>
        </w:rPr>
        <w:fldChar w:fldCharType="begin" w:fldLock="1"/>
      </w:r>
      <w:r w:rsidR="0025264C">
        <w:rPr>
          <w:lang w:val="en-US"/>
        </w:rPr>
        <w:instrText>ADDIN CSL_CITATION { "citationID" : "2hmnifhe38", "citationItems" : [ { "id" : "ITEM-1", "itemData" : { "URL" : "www.fishbase.org", "abstract" : "Froese, R. and D. Pauly. Editors. 2015. FishBase. World Wide Web electronic publication. www.fishbase.org, version (10/2015).", "author" : [ { "dropping-particle" : "", "family" : "Froese", "given" : "R", "non-dropping-particle" : "", "parse-names" : false, "suffix" : "" }, { "dropping-particle" : "", "family" : "Pauly", "given" : "D", "non-dropping-particle" : "", "parse-names" : false, "suffix" : "" }, { "dropping-particle" : "", "family" : "Editors", "given" : "", "non-dropping-particle" : "", "parse-names" : false, "suffix" : "" } ], "id" : "ITEM-1", "issued" : { "date-parts" : [ [ "2015" ] ] }, "title" : "FishBase", "type" : "webpage" }, "uris" : [ "http://www.mendeley.com/documents/?uuid=9a235e14-c78d-4d04-93f5-20d29ffbb554" ] } ], "mendeley" : { "formattedCitation" : "[29]", "plainTextFormattedCitation" : "[29]", "previouslyFormattedCitation" : "[29]" }, "properties" : { "formattedCitation" : "[15]", "noteIndex" : 0, "plainCitation" : "[15]" }, "schema" : "https://github.com/citation-style-language/schema/raw/master/csl-citation.json" }</w:instrText>
      </w:r>
      <w:r w:rsidRPr="006473CD">
        <w:rPr>
          <w:lang w:val="en-US"/>
        </w:rPr>
        <w:fldChar w:fldCharType="separate"/>
      </w:r>
      <w:r w:rsidR="00C61DD8" w:rsidRPr="00C61DD8">
        <w:rPr>
          <w:noProof/>
          <w:lang w:val="en-US"/>
        </w:rPr>
        <w:t>[</w:t>
      </w:r>
      <w:r w:rsidR="00937EEF">
        <w:rPr>
          <w:noProof/>
          <w:lang w:val="en-US"/>
        </w:rPr>
        <w:t>40</w:t>
      </w:r>
      <w:r w:rsidR="00C61DD8" w:rsidRPr="00C61DD8">
        <w:rPr>
          <w:noProof/>
          <w:lang w:val="en-US"/>
        </w:rPr>
        <w:t>]</w:t>
      </w:r>
      <w:r w:rsidRPr="006473CD">
        <w:rPr>
          <w:lang w:val="en-US"/>
        </w:rPr>
        <w:fldChar w:fldCharType="end"/>
      </w:r>
      <w:r w:rsidRPr="006473CD">
        <w:rPr>
          <w:lang w:val="en-US"/>
        </w:rPr>
        <w:t>. Parasite species names were checked against NCBI taxonomy database in the same way and also checked against the NHM Host-parasite database (</w:t>
      </w:r>
      <w:hyperlink r:id="rId15" w:history="1">
        <w:r w:rsidRPr="006473CD">
          <w:rPr>
            <w:rStyle w:val="Hyperlink"/>
            <w:lang w:val="en-US"/>
          </w:rPr>
          <w:t>http://www.nhm.ac.uk/research-curation/scientific-resources/taxonomy-systematics/host-parasites/database)</w:t>
        </w:r>
      </w:hyperlink>
      <w:r w:rsidRPr="006473CD">
        <w:rPr>
          <w:lang w:val="en-US"/>
        </w:rPr>
        <w:t xml:space="preserve"> using a custom script and the World Register of Marine Species (</w:t>
      </w:r>
      <w:proofErr w:type="spellStart"/>
      <w:r w:rsidRPr="006473CD">
        <w:rPr>
          <w:lang w:val="en-US"/>
        </w:rPr>
        <w:t>WoRMS</w:t>
      </w:r>
      <w:proofErr w:type="spellEnd"/>
      <w:r w:rsidRPr="006473CD">
        <w:rPr>
          <w:lang w:val="en-US"/>
        </w:rPr>
        <w:t>), Catalogue of Life (</w:t>
      </w:r>
      <w:proofErr w:type="spellStart"/>
      <w:r w:rsidRPr="006473CD">
        <w:rPr>
          <w:lang w:val="en-US"/>
        </w:rPr>
        <w:t>CoL</w:t>
      </w:r>
      <w:proofErr w:type="spellEnd"/>
      <w:r w:rsidRPr="006473CD">
        <w:rPr>
          <w:lang w:val="en-US"/>
        </w:rPr>
        <w:t xml:space="preserve">), Integrated Taxonomic Information System (ITIS) and Global Names Index (GNI) databases through the </w:t>
      </w:r>
      <w:proofErr w:type="spellStart"/>
      <w:r w:rsidRPr="006473CD">
        <w:rPr>
          <w:lang w:val="en-US"/>
        </w:rPr>
        <w:t>Lifewatch</w:t>
      </w:r>
      <w:proofErr w:type="spellEnd"/>
      <w:r w:rsidRPr="006473CD">
        <w:rPr>
          <w:lang w:val="en-US"/>
        </w:rPr>
        <w:t xml:space="preserve"> Taxonomic Backbone (</w:t>
      </w:r>
      <w:hyperlink r:id="rId16" w:history="1">
        <w:r w:rsidRPr="006473CD">
          <w:rPr>
            <w:rStyle w:val="Hyperlink"/>
            <w:lang w:val="en-US"/>
          </w:rPr>
          <w:t>http://www.lifewatch.be/data-services/)</w:t>
        </w:r>
      </w:hyperlink>
      <w:r w:rsidRPr="006473CD">
        <w:rPr>
          <w:lang w:val="en-US"/>
        </w:rPr>
        <w:t xml:space="preserve">. </w:t>
      </w:r>
      <w:commentRangeStart w:id="1007"/>
      <w:r w:rsidRPr="006473CD">
        <w:rPr>
          <w:lang w:val="en-US"/>
        </w:rPr>
        <w:t xml:space="preserve">All intermediate hosts were excluded from the calculation of </w:t>
      </w:r>
      <w:proofErr w:type="spellStart"/>
      <w:r w:rsidRPr="006473CD">
        <w:rPr>
          <w:lang w:val="en-US"/>
        </w:rPr>
        <w:t>generalism</w:t>
      </w:r>
      <w:proofErr w:type="spellEnd"/>
      <w:r w:rsidRPr="006473CD">
        <w:rPr>
          <w:lang w:val="en-US"/>
        </w:rPr>
        <w:t xml:space="preserve"> metrics</w:t>
      </w:r>
      <w:commentRangeEnd w:id="1007"/>
      <w:r w:rsidR="00337C99">
        <w:rPr>
          <w:rStyle w:val="CommentReference"/>
        </w:rPr>
        <w:commentReference w:id="1007"/>
      </w:r>
      <w:r w:rsidRPr="006473CD">
        <w:rPr>
          <w:lang w:val="en-US"/>
        </w:rPr>
        <w:t xml:space="preserve">, such that </w:t>
      </w:r>
      <w:proofErr w:type="spellStart"/>
      <w:r w:rsidRPr="006473CD">
        <w:rPr>
          <w:lang w:val="en-US"/>
        </w:rPr>
        <w:t>generalism</w:t>
      </w:r>
      <w:proofErr w:type="spellEnd"/>
      <w:r w:rsidRPr="006473CD">
        <w:rPr>
          <w:lang w:val="en-US"/>
        </w:rPr>
        <w:t xml:space="preserve"> in parasites with complex life cycles was based on the definitive hosts only. After data cleaning, we were left with 23,</w:t>
      </w:r>
      <w:r w:rsidR="00D47709" w:rsidRPr="006473CD">
        <w:rPr>
          <w:lang w:val="en-US"/>
        </w:rPr>
        <w:t>3</w:t>
      </w:r>
      <w:r w:rsidR="00D47709">
        <w:rPr>
          <w:lang w:val="en-US"/>
        </w:rPr>
        <w:t>31</w:t>
      </w:r>
      <w:r w:rsidR="00D47709" w:rsidRPr="006473CD">
        <w:rPr>
          <w:lang w:val="en-US"/>
        </w:rPr>
        <w:t xml:space="preserve"> </w:t>
      </w:r>
      <w:r w:rsidRPr="006473CD">
        <w:rPr>
          <w:lang w:val="en-US"/>
        </w:rPr>
        <w:t>unique host-parasite associations between 8,84</w:t>
      </w:r>
      <w:r w:rsidR="00D47709">
        <w:rPr>
          <w:lang w:val="en-US"/>
        </w:rPr>
        <w:t>6</w:t>
      </w:r>
      <w:r w:rsidRPr="006473CD">
        <w:rPr>
          <w:lang w:val="en-US"/>
        </w:rPr>
        <w:t xml:space="preserve"> parasite species and 4,2</w:t>
      </w:r>
      <w:r w:rsidR="00D47709">
        <w:rPr>
          <w:lang w:val="en-US"/>
        </w:rPr>
        <w:t>37</w:t>
      </w:r>
      <w:r w:rsidRPr="006473CD">
        <w:rPr>
          <w:lang w:val="en-US"/>
        </w:rPr>
        <w:t xml:space="preserve"> fish hosts.</w:t>
      </w:r>
    </w:p>
    <w:p w14:paraId="22A94FC5" w14:textId="77777777" w:rsidR="006473CD" w:rsidRPr="006473CD" w:rsidRDefault="006473CD" w:rsidP="006473CD">
      <w:pPr>
        <w:spacing w:line="276" w:lineRule="auto"/>
        <w:jc w:val="both"/>
        <w:rPr>
          <w:lang w:val="en-US"/>
        </w:rPr>
      </w:pPr>
    </w:p>
    <w:p w14:paraId="54660538" w14:textId="77777777" w:rsidR="006473CD" w:rsidRPr="00EE0AED" w:rsidRDefault="006473CD" w:rsidP="006473CD">
      <w:pPr>
        <w:spacing w:line="276" w:lineRule="auto"/>
        <w:jc w:val="both"/>
        <w:rPr>
          <w:i/>
          <w:lang w:val="en-US"/>
        </w:rPr>
      </w:pPr>
      <w:r w:rsidRPr="00EE0AED">
        <w:rPr>
          <w:i/>
          <w:lang w:val="en-US"/>
        </w:rPr>
        <w:t>Host genetic distances</w:t>
      </w:r>
    </w:p>
    <w:p w14:paraId="68E30836" w14:textId="77777777" w:rsidR="006473CD" w:rsidRPr="006473CD" w:rsidRDefault="006473CD" w:rsidP="006473CD">
      <w:pPr>
        <w:spacing w:line="276" w:lineRule="auto"/>
        <w:jc w:val="both"/>
        <w:rPr>
          <w:lang w:val="en-US"/>
        </w:rPr>
      </w:pPr>
      <w:r w:rsidRPr="006473CD">
        <w:rPr>
          <w:lang w:val="en-US"/>
        </w:rPr>
        <w:t xml:space="preserve">Host mitochondrial DNA sequences (complete mitochondrial genomes and full or partial sequences from mitochondrial loci) were downloaded in </w:t>
      </w:r>
      <w:proofErr w:type="spellStart"/>
      <w:r w:rsidRPr="006473CD">
        <w:rPr>
          <w:lang w:val="en-US"/>
        </w:rPr>
        <w:t>fasta</w:t>
      </w:r>
      <w:proofErr w:type="spellEnd"/>
      <w:r w:rsidRPr="006473CD">
        <w:rPr>
          <w:lang w:val="en-US"/>
        </w:rPr>
        <w:t xml:space="preserve"> format from the NCBI nucleotide database using an </w:t>
      </w:r>
      <w:proofErr w:type="spellStart"/>
      <w:r w:rsidRPr="006473CD">
        <w:rPr>
          <w:lang w:val="en-US"/>
        </w:rPr>
        <w:t>Entrez</w:t>
      </w:r>
      <w:proofErr w:type="spellEnd"/>
      <w:r w:rsidRPr="006473CD">
        <w:rPr>
          <w:lang w:val="en-US"/>
        </w:rPr>
        <w:t xml:space="preserve"> Direct query. Sequences were discarded if the sequence header did not contain the species name (either full or abbreviated scientific name). They were then sorted by locus (limited to cytochrome oxidase 1, cytochrome B, 12s and 16s) based on regular expression matches to the sequence header and the assignment to loci checked by local </w:t>
      </w:r>
      <w:bookmarkStart w:id="1008" w:name="OLE_LINK2"/>
      <w:bookmarkStart w:id="1009" w:name="OLE_LINK3"/>
      <w:r w:rsidRPr="006473CD">
        <w:rPr>
          <w:lang w:val="en-US"/>
        </w:rPr>
        <w:t xml:space="preserve">BLASTN </w:t>
      </w:r>
      <w:bookmarkEnd w:id="1008"/>
      <w:bookmarkEnd w:id="1009"/>
      <w:r w:rsidRPr="006473CD">
        <w:rPr>
          <w:lang w:val="en-US"/>
        </w:rPr>
        <w:fldChar w:fldCharType="begin" w:fldLock="1"/>
      </w:r>
      <w:r w:rsidR="0025264C">
        <w:rPr>
          <w:lang w:val="en-US"/>
        </w:rPr>
        <w:instrText>ADDIN CSL_CITATION { "citationID" : "13sogihkts", "citationItems" : [ { "id" : "ITEM-1", "itemData" : { "DOI" : "10.1093/nar/gkh435", "ISSN" : "0305-1048", "PMID" : "15215342", "abstract" : "Basic Local Alignment Search Tool (BLAST) is one of the most heavily used sequence analysis tools available in the public domain. There is now a wide choice of BLAST algorithms that can be used to search many different sequence databases via the BLAST web pages (http://www.ncbi.nlm.nih.gov/BLAST/). All the algorithm\u2013database combinations can be executed with default parameters or with customized settings, and the results can be viewed in a variety of ways. A new online resource, the BLAST Program Selection Guide, has been created to assist in the definition of search strategies. This article discusses optimal search strategies and highlights some BLAST features that can make your searches more powerful.", "author" : [ { "dropping-particle" : "", "family" : "McGinnis", "given" : "Scott", "non-dropping-particle" : "", "parse-names" : false, "suffix" : "" }, { "dropping-particle" : "", "family" : "Madden", "given" : "Thomas L.", "non-dropping-particle" : "", "parse-names" : false, "suffix" : "" } ], "container-title" : "Nucleic Acids Research", "id" : "ITEM-1", "issue" : "Web Server issue", "issued" : { "date-parts" : [ [ "2004", "7" ] ] }, "page" : "W20-W25", "title" : "BLAST: at the core of a powerful and diverse set of sequence analysis tools", "type" : "article-journal", "volume" : "32" }, "uri" : [ "http://zotero.org/users/1757314/items/SDB447X3" ], "uris" : [ "http://zotero.org/users/1757314/items/SDB447X3", "http://www.mendeley.com/documents/?uuid=b55fe39f-27bd-4cbe-8b7c-dc44ca0f1170" ] } ], "mendeley" : { "formattedCitation" : "[30]", "plainTextFormattedCitation" : "[30]", "previouslyFormattedCitation" : "[30]" }, "properties" : { "formattedCitation" : "[16]", "noteIndex" : 0, "plainCitation" : "[16]" }, "schema" : "https://github.com/citation-style-language/schema/raw/master/csl-citation.json" }</w:instrText>
      </w:r>
      <w:r w:rsidRPr="006473CD">
        <w:rPr>
          <w:lang w:val="en-US"/>
        </w:rPr>
        <w:fldChar w:fldCharType="separate"/>
      </w:r>
      <w:r w:rsidR="00C61DD8" w:rsidRPr="00C61DD8">
        <w:rPr>
          <w:noProof/>
          <w:lang w:val="en-US"/>
        </w:rPr>
        <w:t>[</w:t>
      </w:r>
      <w:r w:rsidR="00937EEF">
        <w:rPr>
          <w:noProof/>
          <w:lang w:val="en-US"/>
        </w:rPr>
        <w:t>41</w:t>
      </w:r>
      <w:r w:rsidR="00C61DD8" w:rsidRPr="00C61DD8">
        <w:rPr>
          <w:noProof/>
          <w:lang w:val="en-US"/>
        </w:rPr>
        <w:t>]</w:t>
      </w:r>
      <w:r w:rsidRPr="006473CD">
        <w:rPr>
          <w:lang w:val="en-US"/>
        </w:rPr>
        <w:fldChar w:fldCharType="end"/>
      </w:r>
      <w:r w:rsidRPr="006473CD">
        <w:rPr>
          <w:lang w:val="en-US"/>
        </w:rPr>
        <w:t xml:space="preserve"> searches (default settings, version 2.2.29) to databases of representative sequences from the relevant locus. When multiple sequences were available for a given locus and host, a consensus sequence was generated using the EMBOSS program </w:t>
      </w:r>
      <w:r w:rsidRPr="006473CD">
        <w:rPr>
          <w:i/>
          <w:lang w:val="en-US"/>
        </w:rPr>
        <w:t>cons</w:t>
      </w:r>
      <w:r w:rsidRPr="006473CD">
        <w:rPr>
          <w:lang w:val="en-US"/>
        </w:rPr>
        <w:t xml:space="preserve"> </w:t>
      </w:r>
      <w:r w:rsidRPr="006473CD">
        <w:rPr>
          <w:lang w:val="en-US"/>
        </w:rPr>
        <w:fldChar w:fldCharType="begin" w:fldLock="1"/>
      </w:r>
      <w:r w:rsidR="0025264C">
        <w:rPr>
          <w:lang w:val="en-US"/>
        </w:rPr>
        <w:instrText>ADDIN CSL_CITATION { "citationID" : "gbjr6quh", "citationItems" : [ { "id" : "ITEM-1", "itemData" : { "DOI" : "10.1016/S0168-9525(00)02024-2", "ISSN" : "0168-9525", "PMID" : "10827456", "author" : [ { "dropping-particle" : "", "family" : "Rice", "given" : "Peter", "non-dropping-particle" : "", "parse-names" : false, "suffix" : "" }, { "dropping-particle" : "", "family" : "Longden", "given" : "Ian", "non-dropping-particle" : "", "parse-names" : false, "suffix" : "" }, { "dropping-particle" : "", "family" : "Bleasby", "given" : "Alan", "non-dropping-particle" : "", "parse-names" : false, "suffix" : "" } ], "container-title" : "Trends in Genetics", "id" : "ITEM-1", "issue" : "6", "issued" : { "date-parts" : [ [ "2000", "6" ] ] }, "language" : "English", "page" : "276-277", "title" : "EMBOSS: The European Molecular Biology Open Software Suite", "type" : "article-journal", "volume" : "16" }, "uri" : [ "http://zotero.org/users/1757314/items/U5EAGDHP" ], "uris" : [ "http://zotero.org/users/1757314/items/U5EAGDHP", "http://www.mendeley.com/documents/?uuid=12215ef2-4e77-4765-a40c-5c21db7218c1" ] } ], "mendeley" : { "formattedCitation" : "[31]", "plainTextFormattedCitation" : "[31]", "previouslyFormattedCitation" : "[31]" }, "properties" : { "formattedCitation" : "[17]", "noteIndex" : 0, "plainCitation" : "[17]" }, "schema" : "https://github.com/citation-style-language/schema/raw/master/csl-citation.json" }</w:instrText>
      </w:r>
      <w:r w:rsidRPr="006473CD">
        <w:rPr>
          <w:lang w:val="en-US"/>
        </w:rPr>
        <w:fldChar w:fldCharType="separate"/>
      </w:r>
      <w:r w:rsidR="00C61DD8" w:rsidRPr="00C61DD8">
        <w:rPr>
          <w:noProof/>
          <w:lang w:val="en-US"/>
        </w:rPr>
        <w:t>[</w:t>
      </w:r>
      <w:r w:rsidR="00937EEF">
        <w:rPr>
          <w:noProof/>
          <w:lang w:val="en-US"/>
        </w:rPr>
        <w:t>42</w:t>
      </w:r>
      <w:r w:rsidR="00C61DD8" w:rsidRPr="00C61DD8">
        <w:rPr>
          <w:noProof/>
          <w:lang w:val="en-US"/>
        </w:rPr>
        <w:t>]</w:t>
      </w:r>
      <w:r w:rsidRPr="006473CD">
        <w:rPr>
          <w:lang w:val="en-US"/>
        </w:rPr>
        <w:fldChar w:fldCharType="end"/>
      </w:r>
      <w:r w:rsidRPr="006473CD">
        <w:rPr>
          <w:i/>
          <w:lang w:val="en-US"/>
        </w:rPr>
        <w:t xml:space="preserve">. </w:t>
      </w:r>
      <w:r w:rsidRPr="006473CD">
        <w:rPr>
          <w:lang w:val="en-US"/>
        </w:rPr>
        <w:t xml:space="preserve">The consensus sequence was used in downstream analyses except in cases when just two sequences had contributed to the consensus and the result contained more than 1% of variable positions. In such cases the first sequence was used instead of the consensus if a </w:t>
      </w:r>
      <w:proofErr w:type="spellStart"/>
      <w:r w:rsidRPr="006473CD">
        <w:rPr>
          <w:lang w:val="en-US"/>
        </w:rPr>
        <w:t>megaBLAST</w:t>
      </w:r>
      <w:proofErr w:type="spellEnd"/>
      <w:r w:rsidRPr="006473CD">
        <w:rPr>
          <w:lang w:val="en-US"/>
        </w:rPr>
        <w:t xml:space="preserve"> </w:t>
      </w:r>
      <w:r w:rsidRPr="006473CD">
        <w:rPr>
          <w:lang w:val="en-US"/>
        </w:rPr>
        <w:fldChar w:fldCharType="begin" w:fldLock="1"/>
      </w:r>
      <w:r w:rsidR="0025264C">
        <w:rPr>
          <w:lang w:val="en-US"/>
        </w:rPr>
        <w:instrText>ADDIN CSL_CITATION { "citationID" : "1un55jjj4p", "citationItems" : [ { "id" : "ITEM-1", "itemData" : { "DOI" : "10.1093/nar/gkh435", "ISSN" : "0305-1048", "PMID" : "15215342", "abstract" : "Basic Local Alignment Search Tool (BLAST) is one of the most heavily used sequence analysis tools available in the public domain. There is now a wide choice of BLAST algorithms that can be used to search many different sequence databases via the BLAST web pages (http://www.ncbi.nlm.nih.gov/BLAST/). All the algorithm\u2013database combinations can be executed with default parameters or with customized settings, and the results can be viewed in a variety of ways. A new online resource, the BLAST Program Selection Guide, has been created to assist in the definition of search strategies. This article discusses optimal search strategies and highlights some BLAST features that can make your searches more powerful.", "author" : [ { "dropping-particle" : "", "family" : "McGinnis", "given" : "Scott", "non-dropping-particle" : "", "parse-names" : false, "suffix" : "" }, { "dropping-particle" : "", "family" : "Madden", "given" : "Thomas L.", "non-dropping-particle" : "", "parse-names" : false, "suffix" : "" } ], "container-title" : "Nucleic Acids Research", "id" : "ITEM-1", "issue" : "Web Server issue", "issued" : { "date-parts" : [ [ "2004", "7" ] ] }, "page" : "W20-W25", "title" : "BLAST: at the core of a powerful and diverse set of sequence analysis tools", "type" : "article-journal", "volume" : "32" }, "uris" : [ "http://www.mendeley.com/documents/?uuid=b55fe39f-27bd-4cbe-8b7c-dc44ca0f1170", "http://zotero.org/users/1757314/items/SDB447X3" ] } ], "mendeley" : { "formattedCitation" : "[30]", "plainTextFormattedCitation" : "[30]", "previouslyFormattedCitation" : "[30]" }, "properties" : { "formattedCitation" : "[16]", "noteIndex" : 0, "plainCitation" : "[16]" }, "schema" : "https://github.com/citation-style-language/schema/raw/master/csl-citation.json" }</w:instrText>
      </w:r>
      <w:r w:rsidRPr="006473CD">
        <w:rPr>
          <w:lang w:val="en-US"/>
        </w:rPr>
        <w:fldChar w:fldCharType="separate"/>
      </w:r>
      <w:r w:rsidR="00C61DD8" w:rsidRPr="00C61DD8">
        <w:rPr>
          <w:noProof/>
          <w:lang w:val="en-US"/>
        </w:rPr>
        <w:t>[</w:t>
      </w:r>
      <w:r w:rsidR="00937EEF">
        <w:rPr>
          <w:noProof/>
          <w:lang w:val="en-US"/>
        </w:rPr>
        <w:t>41</w:t>
      </w:r>
      <w:r w:rsidR="00C61DD8" w:rsidRPr="00C61DD8">
        <w:rPr>
          <w:noProof/>
          <w:lang w:val="en-US"/>
        </w:rPr>
        <w:t>]</w:t>
      </w:r>
      <w:r w:rsidRPr="006473CD">
        <w:rPr>
          <w:lang w:val="en-US"/>
        </w:rPr>
        <w:fldChar w:fldCharType="end"/>
      </w:r>
      <w:r w:rsidRPr="006473CD">
        <w:rPr>
          <w:lang w:val="en-US"/>
        </w:rPr>
        <w:t xml:space="preserve"> search against the NCBI nucleotide database hit a member of the same genus with percentage identity greater than 90%, and the second sequence used otherwise. For hosts without sequence data for a particular locus, sequences were extracted from mitochondrial complete genomes when available using BLASTN. Consensus sequences for all available host species were combined and aligned - adjusting for direction - using MAFFT for each locus. Alignments were then trimmed with </w:t>
      </w:r>
      <w:proofErr w:type="spellStart"/>
      <w:r w:rsidRPr="006473CD">
        <w:rPr>
          <w:lang w:val="en-US"/>
        </w:rPr>
        <w:t>trimAl</w:t>
      </w:r>
      <w:proofErr w:type="spellEnd"/>
      <w:r w:rsidRPr="006473CD">
        <w:rPr>
          <w:lang w:val="en-US"/>
        </w:rPr>
        <w:t xml:space="preserve"> </w:t>
      </w:r>
      <w:r w:rsidRPr="006473CD">
        <w:rPr>
          <w:lang w:val="en-US"/>
        </w:rPr>
        <w:fldChar w:fldCharType="begin" w:fldLock="1"/>
      </w:r>
      <w:r w:rsidR="0025264C">
        <w:rPr>
          <w:lang w:val="en-US"/>
        </w:rPr>
        <w:instrText>ADDIN CSL_CITATION { "citationID" : "2acgcik1au", "citationItems" : [ { "id" : "ITEM-1", "itemData" : { "DOI" : "10.1093/bioinformatics/btp348", "ISSN" : "1367-4811", "PMID" : "19505945", "abstract" : "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n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 "author" : [ { "dropping-particle" : "", "family" : "Capella-Guti\u00e9rrez", "given" : "Salvador", "non-dropping-particle" : "", "parse-names" : false, "suffix" : "" }, { "dropping-particle" : "", "family" : "Silla-Mart\u00ednez", "given" : "Jos\u00e9 M.", "non-dropping-particle" : "", "parse-names" : false, "suffix" : "" }, { "dropping-particle" : "", "family" : "Gabald\u00f3n", "given" : "Toni", "non-dropping-particle" : "", "parse-names" : false, "suffix" : "" } ], "container-title" : "Bioinformatics (Oxford, England)", "id" : "ITEM-1", "issue" : "15", "issued" : { "date-parts" : [ [ "2009", "8" ] ] }, "language" : "eng", "page" : "1972-1973", "title" : "trimAl: a tool for automated alignment trimming in large-scale phylogenetic analyses", "type" : "article-journal", "volume" : "25" }, "uri" : [ "http://zotero.org/users/1757314/items/MZXT6F55" ], "uris" : [ "http://zotero.org/users/1757314/items/MZXT6F55", "http://www.mendeley.com/documents/?uuid=7aee363f-9e26-489e-ab74-1a0e4fe5998a" ] } ], "mendeley" : { "formattedCitation" : "[32]", "plainTextFormattedCitation" : "[32]", "previouslyFormattedCitation" : "[32]" }, "properties" : { "formattedCitation" : "[18]", "noteIndex" : 0, "plainCitation" : "[18]" }, "schema" : "https://github.com/citation-style-language/schema/raw/master/csl-citation.json" }</w:instrText>
      </w:r>
      <w:r w:rsidRPr="006473CD">
        <w:rPr>
          <w:lang w:val="en-US"/>
        </w:rPr>
        <w:fldChar w:fldCharType="separate"/>
      </w:r>
      <w:r w:rsidR="00C61DD8" w:rsidRPr="00C61DD8">
        <w:rPr>
          <w:noProof/>
          <w:lang w:val="en-US"/>
        </w:rPr>
        <w:t>[</w:t>
      </w:r>
      <w:r w:rsidR="00937EEF">
        <w:rPr>
          <w:noProof/>
          <w:lang w:val="en-US"/>
        </w:rPr>
        <w:t>43</w:t>
      </w:r>
      <w:r w:rsidR="00C61DD8" w:rsidRPr="00C61DD8">
        <w:rPr>
          <w:noProof/>
          <w:lang w:val="en-US"/>
        </w:rPr>
        <w:t>]</w:t>
      </w:r>
      <w:r w:rsidRPr="006473CD">
        <w:rPr>
          <w:lang w:val="en-US"/>
        </w:rPr>
        <w:fldChar w:fldCharType="end"/>
      </w:r>
      <w:r w:rsidRPr="006473CD">
        <w:rPr>
          <w:lang w:val="en-US"/>
        </w:rPr>
        <w:t xml:space="preserve"> to include only those columns where less than 50% of taxa had a gap and those taxa where 50% of the nucleotide positions had the same ‘element’ (e.</w:t>
      </w:r>
      <w:commentRangeStart w:id="1010"/>
      <w:r w:rsidRPr="006473CD">
        <w:rPr>
          <w:lang w:val="en-US"/>
        </w:rPr>
        <w:t>g</w:t>
      </w:r>
      <w:commentRangeEnd w:id="1010"/>
      <w:r w:rsidR="00337C99">
        <w:rPr>
          <w:rStyle w:val="CommentReference"/>
        </w:rPr>
        <w:commentReference w:id="1010"/>
      </w:r>
      <w:r w:rsidRPr="006473CD">
        <w:rPr>
          <w:lang w:val="en-US"/>
        </w:rPr>
        <w:t>. a gap or a residue) as more than half of the other taxa in the alignment.</w:t>
      </w:r>
    </w:p>
    <w:p w14:paraId="68BEFBC5" w14:textId="77777777" w:rsidR="006473CD" w:rsidRPr="006473CD" w:rsidRDefault="006473CD" w:rsidP="006473CD">
      <w:pPr>
        <w:spacing w:line="276" w:lineRule="auto"/>
        <w:jc w:val="both"/>
        <w:rPr>
          <w:lang w:val="en-US"/>
        </w:rPr>
      </w:pPr>
    </w:p>
    <w:p w14:paraId="01CDB3F3" w14:textId="77777777" w:rsidR="00C054D7" w:rsidRDefault="006473CD" w:rsidP="006473CD">
      <w:pPr>
        <w:spacing w:line="276" w:lineRule="auto"/>
        <w:jc w:val="both"/>
        <w:rPr>
          <w:b/>
          <w:lang w:val="en-US"/>
        </w:rPr>
      </w:pPr>
      <w:r w:rsidRPr="006473CD">
        <w:rPr>
          <w:lang w:val="en-US"/>
        </w:rPr>
        <w:t xml:space="preserve">Trimmed alignments were used to compute pairwise genetic distances using the </w:t>
      </w:r>
      <w:proofErr w:type="spellStart"/>
      <w:r w:rsidRPr="006473CD">
        <w:rPr>
          <w:lang w:val="en-US"/>
        </w:rPr>
        <w:t>dist.dna</w:t>
      </w:r>
      <w:proofErr w:type="spellEnd"/>
      <w:r w:rsidRPr="006473CD">
        <w:rPr>
          <w:lang w:val="en-US"/>
        </w:rPr>
        <w:t xml:space="preserve"> function and the K80 model of DNA evolution </w:t>
      </w:r>
      <w:r w:rsidRPr="006473CD">
        <w:rPr>
          <w:lang w:val="en-US"/>
        </w:rPr>
        <w:fldChar w:fldCharType="begin" w:fldLock="1"/>
      </w:r>
      <w:r w:rsidR="0025264C">
        <w:rPr>
          <w:lang w:val="en-US"/>
        </w:rPr>
        <w:instrText>ADDIN CSL_CITATION { "citationID" : "hedc1edtk", "citationItems" : [ { "id" : "ITEM-1", "itemData" : { "ISSN" : "0022-2844", "PMID" : "7463489", "abstract" : "Some simple formulae were obtained which enable us to estimate evolutionary distances in terms of the number of nucleotide substitutions (and, also, the evolutionary rates when the divergence times are known). In comparing a pair of nucleotide sequences, we distinguish two types of differences; if homologous sites are occupied by different nucleotide bases but both are purines or both pyrimidines, the difference is called type I (or \"transition\" type), while, if one of the two is a purine and the other is a pyrimidine, the difference is called type II (or \"transversion\" type). Letting P and Q be respectively the fractions of nucleotide sites showing type I and type II differences between two sequences compared, then the evolutionary distance per site is K = -(1/2) ln [(1-2P-Q) square root of 1-2Q]. The evolutionary rate per year is then given by k = K/(2T), where T is the time since the divergence of the two sequences. If only the third codon positions are compared, the synonymous component of the evolutionary base substitutions per site is estimated by K'S = -(1/2) ln (1-2P-Q). Also, formulae for standard errors were obtained. Some examples were worked out using reported globin sequences to show that synonymous substitutions occur at much higher rates than amino acid-altering substitutions in evolution.", "author" : [ { "dropping-particle" : "", "family" : "Kimura", "given" : "M.", "non-dropping-particle" : "", "parse-names" : false, "suffix" : "" } ], "container-title" : "Journal of Molecular Evolution", "id" : "ITEM-1", "issue" : "2", "issued" : { "date-parts" : [ [ "1980", "12" ] ] }, "language" : "eng", "page" : "111-120", "title" : "A simple method for estimating evolutionary rates of base substitutions through comparative studies of nucleotide sequences", "type" : "article-journal", "volume" : "16" }, "uri" : [ "http://zotero.org/users/1757314/items/EKPKFZVI" ], "uris" : [ "http://zotero.org/users/1757314/items/EKPKFZVI", "http://www.mendeley.com/documents/?uuid=0fc592b6-1835-44b1-a4d3-a5570ded8a88" ] } ], "mendeley" : { "formattedCitation" : "[33]", "plainTextFormattedCitation" : "[33]", "previouslyFormattedCitation" : "[33]" }, "properties" : { "formattedCitation" : "[19]", "noteIndex" : 0, "plainCitation" : "[19]" }, "schema" : "https://github.com/citation-style-language/schema/raw/master/csl-citation.json" }</w:instrText>
      </w:r>
      <w:r w:rsidRPr="006473CD">
        <w:rPr>
          <w:lang w:val="en-US"/>
        </w:rPr>
        <w:fldChar w:fldCharType="separate"/>
      </w:r>
      <w:r w:rsidR="00C61DD8" w:rsidRPr="00C61DD8">
        <w:rPr>
          <w:noProof/>
          <w:lang w:val="en-US"/>
        </w:rPr>
        <w:t>[</w:t>
      </w:r>
      <w:r w:rsidR="00937EEF">
        <w:rPr>
          <w:noProof/>
          <w:lang w:val="en-US"/>
        </w:rPr>
        <w:t>44</w:t>
      </w:r>
      <w:r w:rsidR="00C61DD8" w:rsidRPr="00C61DD8">
        <w:rPr>
          <w:noProof/>
          <w:lang w:val="en-US"/>
        </w:rPr>
        <w:t>]</w:t>
      </w:r>
      <w:r w:rsidRPr="006473CD">
        <w:rPr>
          <w:lang w:val="en-US"/>
        </w:rPr>
        <w:fldChar w:fldCharType="end"/>
      </w:r>
      <w:r w:rsidRPr="006473CD">
        <w:rPr>
          <w:lang w:val="en-US"/>
        </w:rPr>
        <w:t xml:space="preserve"> in the R package </w:t>
      </w:r>
      <w:r w:rsidRPr="006473CD">
        <w:rPr>
          <w:i/>
          <w:lang w:val="en-US"/>
        </w:rPr>
        <w:t xml:space="preserve">ape </w:t>
      </w:r>
      <w:r w:rsidRPr="006473CD">
        <w:rPr>
          <w:lang w:val="en-US"/>
        </w:rPr>
        <w:fldChar w:fldCharType="begin" w:fldLock="1"/>
      </w:r>
      <w:r w:rsidR="0025264C">
        <w:rPr>
          <w:lang w:val="en-US"/>
        </w:rPr>
        <w:instrText>ADDIN CSL_CITATION { "citationID" : "1vlnqjt162", "citationItems" : [ { "id" : "ITEM-1", "itemData" : { "DOI" : "10.1093/bioinformatics/btg412", "ISBN" : "1367-4803", "ISSN" : "13674803", "PMID" : "14734327", "abstract" : "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id" : "ITEM-1", "issue" : "2", "issued" : { "date-parts" : [ [ "2004" ] ] }, "page" : "289-290", "title" : "APE: Analyses of phylogenetics and evolution in R language", "type" : "article-journal", "volume" : "20" }, "uris" : [ "http://www.mendeley.com/documents/?uuid=f5178ddb-8677-4e7a-a921-0c68f2b3435f" ] } ], "mendeley" : { "formattedCitation" : "[34]", "plainTextFormattedCitation" : "[34]", "previouslyFormattedCitation" : "[34]" }, "properties" : { "formattedCitation" : "[20]", "noteIndex" : 0, "plainCitation" : "[20]" }, "schema" : "https://github.com/citation-style-language/schema/raw/master/csl-citation.json" }</w:instrText>
      </w:r>
      <w:r w:rsidRPr="006473CD">
        <w:rPr>
          <w:lang w:val="en-US"/>
        </w:rPr>
        <w:fldChar w:fldCharType="separate"/>
      </w:r>
      <w:r w:rsidR="00C61DD8" w:rsidRPr="00C61DD8">
        <w:rPr>
          <w:noProof/>
          <w:lang w:val="en-US"/>
        </w:rPr>
        <w:t>[</w:t>
      </w:r>
      <w:r w:rsidR="00937EEF">
        <w:rPr>
          <w:noProof/>
          <w:lang w:val="en-US"/>
        </w:rPr>
        <w:t>45</w:t>
      </w:r>
      <w:r w:rsidR="00C61DD8" w:rsidRPr="00C61DD8">
        <w:rPr>
          <w:noProof/>
          <w:lang w:val="en-US"/>
        </w:rPr>
        <w:t>]</w:t>
      </w:r>
      <w:r w:rsidRPr="006473CD">
        <w:rPr>
          <w:lang w:val="en-US"/>
        </w:rPr>
        <w:fldChar w:fldCharType="end"/>
      </w:r>
      <w:r w:rsidRPr="006473CD">
        <w:rPr>
          <w:lang w:val="en-US"/>
        </w:rPr>
        <w:t xml:space="preserve">. Since different taxa were </w:t>
      </w:r>
      <w:r w:rsidRPr="006473CD">
        <w:rPr>
          <w:lang w:val="en-US"/>
        </w:rPr>
        <w:lastRenderedPageBreak/>
        <w:t>represented among loci, the consistency of pairwise distances among loci across a range divergence times was assessed. The pairwise genetic distances</w:t>
      </w:r>
      <w:r w:rsidRPr="006473CD" w:rsidDel="003C3E03">
        <w:rPr>
          <w:lang w:val="en-US"/>
        </w:rPr>
        <w:t xml:space="preserve"> </w:t>
      </w:r>
      <w:r w:rsidRPr="006473CD">
        <w:rPr>
          <w:lang w:val="en-US"/>
        </w:rPr>
        <w:t>between those host taxa with sequences for all loci were extracted. For each locus these pairwise genetic distances were plotted against their corresponding pairwise distance generated from cytochrome oxidase 1</w:t>
      </w:r>
      <w:r w:rsidR="00337C99">
        <w:rPr>
          <w:lang w:val="en-US"/>
        </w:rPr>
        <w:t xml:space="preserve"> </w:t>
      </w:r>
      <w:proofErr w:type="gramStart"/>
      <w:r w:rsidRPr="006473CD">
        <w:rPr>
          <w:lang w:val="en-US"/>
        </w:rPr>
        <w:t>sequences</w:t>
      </w:r>
      <w:proofErr w:type="gramEnd"/>
      <w:r w:rsidRPr="006473CD">
        <w:rPr>
          <w:lang w:val="en-US"/>
        </w:rPr>
        <w:t>. The point patterns were compared to t</w:t>
      </w:r>
      <w:r w:rsidR="00937EEF">
        <w:rPr>
          <w:lang w:val="en-US"/>
        </w:rPr>
        <w:t>he one-to-</w:t>
      </w:r>
      <w:r w:rsidRPr="006473CD">
        <w:rPr>
          <w:lang w:val="en-US"/>
        </w:rPr>
        <w:t>one line</w:t>
      </w:r>
      <w:r w:rsidR="00FA166D">
        <w:rPr>
          <w:lang w:val="en-US"/>
        </w:rPr>
        <w:t xml:space="preserve"> (complete correspondence)</w:t>
      </w:r>
      <w:r w:rsidRPr="006473CD">
        <w:rPr>
          <w:lang w:val="en-US"/>
        </w:rPr>
        <w:t xml:space="preserve">, and correspondence to this line used to select the loci to be concatenated using </w:t>
      </w:r>
      <w:r w:rsidRPr="006473CD">
        <w:rPr>
          <w:i/>
          <w:lang w:val="en-US"/>
        </w:rPr>
        <w:t>ape</w:t>
      </w:r>
      <w:r w:rsidRPr="006473CD">
        <w:rPr>
          <w:lang w:val="en-US"/>
        </w:rPr>
        <w:t xml:space="preserve">. </w:t>
      </w:r>
      <w:bookmarkStart w:id="1011" w:name="OLE_LINK1"/>
      <w:r w:rsidRPr="006473CD">
        <w:rPr>
          <w:lang w:val="en-US"/>
        </w:rPr>
        <w:t xml:space="preserve">Pairwise genetic distances </w:t>
      </w:r>
      <w:bookmarkEnd w:id="1011"/>
      <w:r w:rsidR="00B34BF1">
        <w:rPr>
          <w:lang w:val="en-US"/>
        </w:rPr>
        <w:t>were recalculated on this final concatenated alignment. M</w:t>
      </w:r>
      <w:r w:rsidRPr="006473CD">
        <w:rPr>
          <w:lang w:val="en-US"/>
        </w:rPr>
        <w:t xml:space="preserve">issing pairs were imputed using a custom R script by averaging according to the following relationships between taxa: 1) pairs from different genera – the mean </w:t>
      </w:r>
      <w:r w:rsidR="00B34BF1">
        <w:rPr>
          <w:lang w:val="en-US"/>
        </w:rPr>
        <w:t xml:space="preserve">of the </w:t>
      </w:r>
      <w:r w:rsidRPr="006473CD">
        <w:rPr>
          <w:lang w:val="en-US"/>
        </w:rPr>
        <w:t>genetic distances of one member of the pair (de</w:t>
      </w:r>
      <w:r w:rsidR="00B34BF1">
        <w:rPr>
          <w:lang w:val="en-US"/>
        </w:rPr>
        <w:t xml:space="preserve">termined by the </w:t>
      </w:r>
      <w:r w:rsidR="00B34BF1" w:rsidRPr="006473CD">
        <w:rPr>
          <w:lang w:val="en-US"/>
        </w:rPr>
        <w:t xml:space="preserve">data </w:t>
      </w:r>
      <w:r w:rsidRPr="006473CD">
        <w:rPr>
          <w:lang w:val="en-US"/>
        </w:rPr>
        <w:t xml:space="preserve">available) to congeners of the remaining pair member was calculated, 2) pairs from the same genera – the mean genetic distance of all the other pairwise comparisons within that genus was calculated. Where no data were available for any member of a genus, the mean within genus average for all genera was used. If suitable data were unavailable the same principals were applied at increasing taxonomic levels (family, order, class) until values were obtained for all pairwise </w:t>
      </w:r>
      <w:commentRangeStart w:id="1012"/>
      <w:r w:rsidRPr="006473CD">
        <w:rPr>
          <w:lang w:val="en-US"/>
        </w:rPr>
        <w:t>comparisons</w:t>
      </w:r>
      <w:commentRangeEnd w:id="1012"/>
      <w:r w:rsidR="00337C99">
        <w:rPr>
          <w:rStyle w:val="CommentReference"/>
        </w:rPr>
        <w:commentReference w:id="1012"/>
      </w:r>
      <w:r w:rsidRPr="006473CD">
        <w:rPr>
          <w:lang w:val="en-US"/>
        </w:rPr>
        <w:t>.</w:t>
      </w:r>
    </w:p>
    <w:p w14:paraId="4B7D1CA9" w14:textId="77777777" w:rsidR="00C054D7" w:rsidRPr="006473CD" w:rsidRDefault="00C054D7" w:rsidP="006473CD">
      <w:pPr>
        <w:spacing w:line="276" w:lineRule="auto"/>
        <w:jc w:val="both"/>
        <w:rPr>
          <w:b/>
          <w:lang w:val="en-US"/>
        </w:rPr>
      </w:pPr>
    </w:p>
    <w:p w14:paraId="19C15FC2" w14:textId="77777777" w:rsidR="006473CD" w:rsidRPr="00EE0AED" w:rsidRDefault="006473CD" w:rsidP="006473CD">
      <w:pPr>
        <w:spacing w:line="276" w:lineRule="auto"/>
        <w:jc w:val="both"/>
        <w:rPr>
          <w:i/>
          <w:lang w:val="en-US"/>
        </w:rPr>
      </w:pPr>
      <w:proofErr w:type="spellStart"/>
      <w:r w:rsidRPr="00EE0AED">
        <w:rPr>
          <w:i/>
          <w:lang w:val="en-US"/>
        </w:rPr>
        <w:t>Generalism</w:t>
      </w:r>
      <w:proofErr w:type="spellEnd"/>
      <w:r w:rsidRPr="00EE0AED">
        <w:rPr>
          <w:i/>
          <w:lang w:val="en-US"/>
        </w:rPr>
        <w:t xml:space="preserve"> metrics</w:t>
      </w:r>
    </w:p>
    <w:p w14:paraId="2A835039" w14:textId="77777777" w:rsidR="001C3027" w:rsidRDefault="006473CD" w:rsidP="006473CD">
      <w:pPr>
        <w:spacing w:line="276" w:lineRule="auto"/>
        <w:jc w:val="both"/>
        <w:rPr>
          <w:lang w:val="en-US"/>
        </w:rPr>
      </w:pPr>
      <w:r w:rsidRPr="006473CD">
        <w:rPr>
          <w:lang w:val="en-US"/>
        </w:rPr>
        <w:t>No information on abundance or prevalence of parasites within hosts was available</w:t>
      </w:r>
      <w:r w:rsidR="00337C99">
        <w:rPr>
          <w:lang w:val="en-US"/>
        </w:rPr>
        <w:t xml:space="preserve"> within the original database (ref)</w:t>
      </w:r>
      <w:r w:rsidRPr="006473CD">
        <w:rPr>
          <w:lang w:val="en-US"/>
        </w:rPr>
        <w:t xml:space="preserve">, so parasites’ host </w:t>
      </w:r>
      <w:proofErr w:type="spellStart"/>
      <w:r w:rsidRPr="006473CD">
        <w:rPr>
          <w:lang w:val="en-US"/>
        </w:rPr>
        <w:t>generalism</w:t>
      </w:r>
      <w:proofErr w:type="spellEnd"/>
      <w:r w:rsidRPr="006473CD">
        <w:rPr>
          <w:lang w:val="en-US"/>
        </w:rPr>
        <w:t xml:space="preserve"> metrics were defined according to</w:t>
      </w:r>
      <w:r w:rsidR="003542CA">
        <w:rPr>
          <w:lang w:val="en-US"/>
        </w:rPr>
        <w:t xml:space="preserve"> </w:t>
      </w:r>
      <w:r w:rsidRPr="006473CD">
        <w:rPr>
          <w:lang w:val="en-US"/>
        </w:rPr>
        <w:t xml:space="preserve">structural </w:t>
      </w:r>
      <w:r w:rsidR="00AE2C42">
        <w:rPr>
          <w:lang w:val="en-US"/>
        </w:rPr>
        <w:t xml:space="preserve">and phylogenetic </w:t>
      </w:r>
      <w:r w:rsidR="003F0714">
        <w:rPr>
          <w:lang w:val="en-US"/>
        </w:rPr>
        <w:t>metrics</w:t>
      </w:r>
      <w:r w:rsidR="0099284C">
        <w:rPr>
          <w:lang w:val="en-US"/>
        </w:rPr>
        <w:t>,</w:t>
      </w:r>
      <w:r w:rsidR="003F0714">
        <w:rPr>
          <w:lang w:val="en-US"/>
        </w:rPr>
        <w:t xml:space="preserve"> with phylogeny based on </w:t>
      </w:r>
      <w:r w:rsidR="00EC3869">
        <w:rPr>
          <w:lang w:val="en-US"/>
        </w:rPr>
        <w:t>the pairwise genetic distances between hosts</w:t>
      </w:r>
      <w:r w:rsidRPr="006473CD">
        <w:rPr>
          <w:lang w:val="en-US"/>
        </w:rPr>
        <w:t xml:space="preserve"> </w:t>
      </w:r>
      <w:r w:rsidR="00AE2C42">
        <w:rPr>
          <w:lang w:val="en-US"/>
        </w:rPr>
        <w:t xml:space="preserve">(Table </w:t>
      </w:r>
      <w:ins w:id="1013" w:author="Clay Cressler" w:date="2016-07-18T13:20:00Z">
        <w:r w:rsidR="00937EEF">
          <w:rPr>
            <w:lang w:val="en-US"/>
          </w:rPr>
          <w:t>4</w:t>
        </w:r>
      </w:ins>
      <w:r w:rsidR="00AE2C42">
        <w:rPr>
          <w:lang w:val="en-US"/>
        </w:rPr>
        <w:t xml:space="preserve">). </w:t>
      </w:r>
    </w:p>
    <w:p w14:paraId="0AA95DC5" w14:textId="77777777" w:rsidR="001C3027" w:rsidRDefault="001C3027" w:rsidP="006473CD">
      <w:pPr>
        <w:spacing w:line="276" w:lineRule="auto"/>
        <w:jc w:val="both"/>
        <w:rPr>
          <w:lang w:val="en-US"/>
        </w:rPr>
      </w:pPr>
    </w:p>
    <w:p w14:paraId="1E7F17D9" w14:textId="77777777" w:rsidR="0059086F" w:rsidRDefault="0059086F" w:rsidP="00EE0AED">
      <w:pPr>
        <w:pStyle w:val="Caption"/>
        <w:keepNext/>
      </w:pPr>
      <w:r>
        <w:t>Tabl</w:t>
      </w:r>
      <w:ins w:id="1014" w:author="Clay Cressler" w:date="2016-07-18T13:20:00Z">
        <w:r w:rsidR="00937EEF">
          <w:t>e 4</w:t>
        </w:r>
      </w:ins>
      <w:r>
        <w:t xml:space="preserve">: </w:t>
      </w:r>
      <w:proofErr w:type="spellStart"/>
      <w:r>
        <w:t>Generalism</w:t>
      </w:r>
      <w:proofErr w:type="spellEnd"/>
      <w:r>
        <w:t xml:space="preserve"> metrics calculated from host-parasite database </w:t>
      </w:r>
      <w:r>
        <w:fldChar w:fldCharType="begin" w:fldLock="1"/>
      </w:r>
      <w:r w:rsidR="0025264C">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19]", "plainTextFormattedCitation" : "[19]", "previouslyFormattedCitation" : "[19]" }, "properties" : { "noteIndex" : 0 }, "schema" : "https://github.com/citation-style-language/schema/raw/master/csl-citation.json" }</w:instrText>
      </w:r>
      <w:r>
        <w:fldChar w:fldCharType="separate"/>
      </w:r>
      <w:r w:rsidR="00C61DD8" w:rsidRPr="00C61DD8">
        <w:rPr>
          <w:b w:val="0"/>
          <w:noProof/>
        </w:rPr>
        <w:t>[</w:t>
      </w:r>
      <w:ins w:id="1015" w:author="Clay Cressler" w:date="2016-07-18T13:20:00Z">
        <w:r w:rsidR="00937EEF">
          <w:rPr>
            <w:b w:val="0"/>
            <w:noProof/>
          </w:rPr>
          <w:t>32</w:t>
        </w:r>
      </w:ins>
      <w:r w:rsidR="00C61DD8" w:rsidRPr="00C61DD8">
        <w:rPr>
          <w:b w:val="0"/>
          <w:noProof/>
        </w:rPr>
        <w:t>]</w:t>
      </w:r>
      <w:r>
        <w:fldChar w:fldCharType="end"/>
      </w:r>
    </w:p>
    <w:tbl>
      <w:tblPr>
        <w:tblW w:w="4593" w:type="pct"/>
        <w:tblLayout w:type="fixed"/>
        <w:tblLook w:val="07E0" w:firstRow="1" w:lastRow="1" w:firstColumn="1" w:lastColumn="1" w:noHBand="1" w:noVBand="1"/>
      </w:tblPr>
      <w:tblGrid>
        <w:gridCol w:w="1242"/>
        <w:gridCol w:w="5670"/>
        <w:gridCol w:w="1985"/>
      </w:tblGrid>
      <w:tr w:rsidR="0059086F" w:rsidRPr="0059086F" w14:paraId="778C370E" w14:textId="77777777" w:rsidTr="005C2D7F">
        <w:trPr>
          <w:trHeight w:val="213"/>
        </w:trPr>
        <w:tc>
          <w:tcPr>
            <w:tcW w:w="1242" w:type="dxa"/>
            <w:tcBorders>
              <w:bottom w:val="single" w:sz="0" w:space="0" w:color="auto"/>
            </w:tcBorders>
            <w:vAlign w:val="bottom"/>
          </w:tcPr>
          <w:p w14:paraId="0CC2AC0A" w14:textId="77777777" w:rsidR="0059086F" w:rsidRPr="0059086F" w:rsidRDefault="0059086F" w:rsidP="0059086F">
            <w:pPr>
              <w:spacing w:line="276" w:lineRule="auto"/>
              <w:jc w:val="both"/>
              <w:rPr>
                <w:lang w:val="en-US"/>
              </w:rPr>
            </w:pPr>
            <w:r w:rsidRPr="0059086F">
              <w:rPr>
                <w:lang w:val="en-US"/>
              </w:rPr>
              <w:t>Metric</w:t>
            </w:r>
          </w:p>
        </w:tc>
        <w:tc>
          <w:tcPr>
            <w:tcW w:w="5670" w:type="dxa"/>
            <w:tcBorders>
              <w:bottom w:val="single" w:sz="0" w:space="0" w:color="auto"/>
            </w:tcBorders>
            <w:vAlign w:val="bottom"/>
          </w:tcPr>
          <w:p w14:paraId="234EA4B2" w14:textId="77777777" w:rsidR="0059086F" w:rsidRPr="0059086F" w:rsidRDefault="0059086F" w:rsidP="0059086F">
            <w:pPr>
              <w:spacing w:line="276" w:lineRule="auto"/>
              <w:jc w:val="both"/>
              <w:rPr>
                <w:lang w:val="en-US"/>
              </w:rPr>
            </w:pPr>
            <w:r w:rsidRPr="0059086F">
              <w:rPr>
                <w:lang w:val="en-US"/>
              </w:rPr>
              <w:t>Description</w:t>
            </w:r>
          </w:p>
        </w:tc>
        <w:tc>
          <w:tcPr>
            <w:tcW w:w="1985" w:type="dxa"/>
            <w:tcBorders>
              <w:bottom w:val="single" w:sz="0" w:space="0" w:color="auto"/>
            </w:tcBorders>
            <w:vAlign w:val="bottom"/>
          </w:tcPr>
          <w:p w14:paraId="1B1108D3" w14:textId="77777777" w:rsidR="0059086F" w:rsidRPr="0059086F" w:rsidRDefault="0059086F" w:rsidP="0059086F">
            <w:pPr>
              <w:spacing w:line="276" w:lineRule="auto"/>
              <w:jc w:val="both"/>
              <w:rPr>
                <w:lang w:val="en-US"/>
              </w:rPr>
            </w:pPr>
            <w:r w:rsidRPr="0059086F">
              <w:rPr>
                <w:lang w:val="en-US"/>
              </w:rPr>
              <w:t>Facet</w:t>
            </w:r>
          </w:p>
        </w:tc>
      </w:tr>
      <w:tr w:rsidR="0059086F" w:rsidRPr="0059086F" w14:paraId="7056F666" w14:textId="77777777" w:rsidTr="005C2D7F">
        <w:trPr>
          <w:trHeight w:val="362"/>
        </w:trPr>
        <w:tc>
          <w:tcPr>
            <w:tcW w:w="1242" w:type="dxa"/>
          </w:tcPr>
          <w:p w14:paraId="5928FAF6" w14:textId="77777777" w:rsidR="0059086F" w:rsidRPr="0059086F" w:rsidRDefault="00337C99" w:rsidP="0059086F">
            <w:pPr>
              <w:spacing w:line="276" w:lineRule="auto"/>
              <w:jc w:val="both"/>
              <w:rPr>
                <w:lang w:val="en-US"/>
              </w:rPr>
            </w:pPr>
            <w:r>
              <w:rPr>
                <w:lang w:val="en-US"/>
              </w:rPr>
              <w:t>D</w:t>
            </w:r>
            <w:r w:rsidR="0059086F" w:rsidRPr="0059086F">
              <w:rPr>
                <w:lang w:val="en-US"/>
              </w:rPr>
              <w:t>egree</w:t>
            </w:r>
          </w:p>
        </w:tc>
        <w:tc>
          <w:tcPr>
            <w:tcW w:w="5670" w:type="dxa"/>
          </w:tcPr>
          <w:p w14:paraId="14309858" w14:textId="77777777" w:rsidR="0059086F" w:rsidRPr="0059086F" w:rsidRDefault="00337C99" w:rsidP="0059086F">
            <w:pPr>
              <w:spacing w:line="276" w:lineRule="auto"/>
              <w:jc w:val="both"/>
              <w:rPr>
                <w:lang w:val="en-US"/>
              </w:rPr>
            </w:pPr>
            <w:r>
              <w:rPr>
                <w:lang w:val="en-US"/>
              </w:rPr>
              <w:t>N</w:t>
            </w:r>
            <w:r w:rsidR="0059086F" w:rsidRPr="0059086F">
              <w:rPr>
                <w:lang w:val="en-US"/>
              </w:rPr>
              <w:t>umber of hosts</w:t>
            </w:r>
          </w:p>
        </w:tc>
        <w:tc>
          <w:tcPr>
            <w:tcW w:w="1985" w:type="dxa"/>
          </w:tcPr>
          <w:p w14:paraId="27512DCE" w14:textId="77777777" w:rsidR="0059086F" w:rsidRPr="0059086F" w:rsidRDefault="0059086F" w:rsidP="0059086F">
            <w:pPr>
              <w:spacing w:line="276" w:lineRule="auto"/>
              <w:jc w:val="both"/>
              <w:rPr>
                <w:lang w:val="en-US"/>
              </w:rPr>
            </w:pPr>
            <w:proofErr w:type="gramStart"/>
            <w:r>
              <w:rPr>
                <w:lang w:val="en-US"/>
              </w:rPr>
              <w:t>structural</w:t>
            </w:r>
            <w:proofErr w:type="gramEnd"/>
          </w:p>
        </w:tc>
      </w:tr>
      <w:tr w:rsidR="0059086F" w:rsidRPr="0059086F" w14:paraId="1380F168" w14:textId="77777777" w:rsidTr="005C2D7F">
        <w:trPr>
          <w:trHeight w:val="558"/>
        </w:trPr>
        <w:tc>
          <w:tcPr>
            <w:tcW w:w="1242" w:type="dxa"/>
          </w:tcPr>
          <w:p w14:paraId="53379A98" w14:textId="77777777" w:rsidR="0059086F" w:rsidRPr="0059086F" w:rsidRDefault="0059086F" w:rsidP="0059086F">
            <w:pPr>
              <w:spacing w:line="276" w:lineRule="auto"/>
              <w:jc w:val="both"/>
              <w:rPr>
                <w:lang w:val="en-US"/>
              </w:rPr>
            </w:pPr>
            <w:r w:rsidRPr="0059086F">
              <w:rPr>
                <w:lang w:val="en-US"/>
              </w:rPr>
              <w:t>G</w:t>
            </w:r>
          </w:p>
        </w:tc>
        <w:tc>
          <w:tcPr>
            <w:tcW w:w="5670" w:type="dxa"/>
          </w:tcPr>
          <w:p w14:paraId="173296A8" w14:textId="77777777" w:rsidR="0059086F" w:rsidRPr="0059086F" w:rsidRDefault="00337C99" w:rsidP="0059086F">
            <w:pPr>
              <w:spacing w:line="276" w:lineRule="auto"/>
              <w:jc w:val="both"/>
              <w:rPr>
                <w:lang w:val="en-US"/>
              </w:rPr>
            </w:pPr>
            <w:r>
              <w:rPr>
                <w:lang w:val="en-US"/>
              </w:rPr>
              <w:t>B</w:t>
            </w:r>
            <w:r w:rsidR="0059086F" w:rsidRPr="0059086F">
              <w:rPr>
                <w:lang w:val="en-US"/>
              </w:rPr>
              <w:t>inary measure, G=1 if degree &gt; 1</w:t>
            </w:r>
          </w:p>
        </w:tc>
        <w:tc>
          <w:tcPr>
            <w:tcW w:w="1985" w:type="dxa"/>
          </w:tcPr>
          <w:p w14:paraId="0ACA71EB" w14:textId="77777777" w:rsidR="0059086F" w:rsidRPr="0059086F" w:rsidRDefault="0059086F" w:rsidP="0059086F">
            <w:pPr>
              <w:spacing w:line="276" w:lineRule="auto"/>
              <w:jc w:val="both"/>
              <w:rPr>
                <w:lang w:val="en-US"/>
              </w:rPr>
            </w:pPr>
            <w:proofErr w:type="gramStart"/>
            <w:r>
              <w:rPr>
                <w:lang w:val="en-US"/>
              </w:rPr>
              <w:t>structural</w:t>
            </w:r>
            <w:proofErr w:type="gramEnd"/>
          </w:p>
        </w:tc>
      </w:tr>
      <w:tr w:rsidR="0059086F" w:rsidRPr="0059086F" w14:paraId="75EE9C45" w14:textId="77777777" w:rsidTr="005C2D7F">
        <w:trPr>
          <w:trHeight w:val="438"/>
        </w:trPr>
        <w:tc>
          <w:tcPr>
            <w:tcW w:w="1242" w:type="dxa"/>
          </w:tcPr>
          <w:p w14:paraId="54B9DCA0" w14:textId="77777777" w:rsidR="0059086F" w:rsidRPr="0059086F" w:rsidRDefault="0059086F" w:rsidP="0059086F">
            <w:pPr>
              <w:spacing w:line="276" w:lineRule="auto"/>
              <w:jc w:val="both"/>
              <w:rPr>
                <w:lang w:val="en-US"/>
              </w:rPr>
            </w:pPr>
            <w:r w:rsidRPr="0059086F">
              <w:rPr>
                <w:lang w:val="en-US"/>
              </w:rPr>
              <w:t>SPD</w:t>
            </w:r>
          </w:p>
        </w:tc>
        <w:tc>
          <w:tcPr>
            <w:tcW w:w="5670" w:type="dxa"/>
          </w:tcPr>
          <w:p w14:paraId="7951C8A7" w14:textId="77777777" w:rsidR="0059086F" w:rsidRPr="0059086F" w:rsidRDefault="00337C99" w:rsidP="00937EEF">
            <w:pPr>
              <w:spacing w:line="276" w:lineRule="auto"/>
              <w:jc w:val="both"/>
              <w:rPr>
                <w:lang w:val="en-US"/>
              </w:rPr>
            </w:pPr>
            <w:r>
              <w:rPr>
                <w:lang w:val="en-US"/>
              </w:rPr>
              <w:t>M</w:t>
            </w:r>
            <w:r w:rsidR="0059086F" w:rsidRPr="0059086F">
              <w:rPr>
                <w:lang w:val="en-US"/>
              </w:rPr>
              <w:t>ean pairwise phylogenetic distance between all hosts</w:t>
            </w:r>
            <w:r w:rsidR="0059086F">
              <w:rPr>
                <w:lang w:val="en-US"/>
              </w:rPr>
              <w:t xml:space="preserve"> </w:t>
            </w:r>
            <w:r w:rsidR="007A505A">
              <w:rPr>
                <w:lang w:val="en-US"/>
              </w:rPr>
              <w:fldChar w:fldCharType="begin" w:fldLock="1"/>
            </w:r>
            <w:r w:rsidR="0025264C">
              <w:rPr>
                <w:lang w:val="en-US"/>
              </w:rPr>
              <w:instrText>ADDIN CSL_CITATION { "citationItems" : [ { "id" : "ITEM-1", "itemData" : { "DOI" : "10.1017/S0031182003002993", "ISBN" : "0031182003", "ISSN" : "0031-1820", "PMID" : "12793652", "abstract" : "The host specificity of a parasite is not merely a function of how many host species it can exploit, but also of how closely related these host species are to each other. Here, a new index of host specificity is proposed, one that takes into account the average taxonomic or phylogenetic distance between pairs of host species used by a parasite. The index is derived from measures of taxonomic distinctness used in biodiversity studies. It is easy to compute and interpret, ranging from a minimum value of 1 when all host species are members of the same genus, to a maximum of 5, when all host species belong to different classes. The variance of this measure can also be computed, and provides additional information on the taxonomic or phylogenetic structure of the host assemblage. Using data on helminth parasites of Canadian freshwater fishes, we show that the new index, unlike the mere number of known host species, is independent of study effort i.e. the number of published records of a parasite. Although the index and the number of known hosts are not entirely independent statistically, each captures a different aspect of host specificity. For instance, although acanthocephalans infect significantly more host species than trematodes, cestodes or nematodes, there is no difference in the average index value among these 4 helminth taxa, suggesting that the average taxonomic distances between the host species of a parasite do not vary among these higher taxa. We recommend the use of our new index in future comparative studies of host specificity, in particular when the focus is on the evolutionary history of parasites and of their past colonizations of host lineages.", "author" : [ { "dropping-particle" : "", "family" : "Poulin", "given" : "R", "non-dropping-particle" : "", "parse-names" : false, "suffix" : "" }, { "dropping-particle" : "", "family" : "Mouillot", "given" : "D", "non-dropping-particle" : "", "parse-names" : false, "suffix" : "" } ], "container-title" : "Parasitology", "id" : "ITEM-1", "issue" : "Pt 5", "issued" : { "date-parts" : [ [ "2003" ] ] }, "page" : "473-480", "title" : "Parasite specialization from a phylogenetic perspective: a new index of host specificity", "type" : "article-journal", "volume" : "126" }, "uris" : [ "http://www.mendeley.com/documents/?uuid=37d6e7b4-546f-43fb-b613-659332d942b3" ] } ], "mendeley" : { "formattedCitation" : "[35]", "plainTextFormattedCitation" : "[35]", "previouslyFormattedCitation" : "[35]" }, "properties" : { "noteIndex" : 0 }, "schema" : "https://github.com/citation-style-language/schema/raw/master/csl-citation.json" }</w:instrText>
            </w:r>
            <w:r w:rsidR="007A505A">
              <w:rPr>
                <w:lang w:val="en-US"/>
              </w:rPr>
              <w:fldChar w:fldCharType="separate"/>
            </w:r>
            <w:r w:rsidR="00C61DD8" w:rsidRPr="00C61DD8">
              <w:rPr>
                <w:noProof/>
                <w:lang w:val="en-US"/>
              </w:rPr>
              <w:t>[</w:t>
            </w:r>
            <w:r w:rsidR="00937EEF">
              <w:rPr>
                <w:noProof/>
                <w:lang w:val="en-US"/>
              </w:rPr>
              <w:t>46</w:t>
            </w:r>
            <w:r w:rsidR="00C61DD8" w:rsidRPr="00C61DD8">
              <w:rPr>
                <w:noProof/>
                <w:lang w:val="en-US"/>
              </w:rPr>
              <w:t>]</w:t>
            </w:r>
            <w:r w:rsidR="007A505A">
              <w:rPr>
                <w:lang w:val="en-US"/>
              </w:rPr>
              <w:fldChar w:fldCharType="end"/>
            </w:r>
            <w:r w:rsidR="003542CA">
              <w:rPr>
                <w:lang w:val="en-US"/>
              </w:rPr>
              <w:t>, SPD = 0 for G=0.</w:t>
            </w:r>
          </w:p>
        </w:tc>
        <w:tc>
          <w:tcPr>
            <w:tcW w:w="1985" w:type="dxa"/>
          </w:tcPr>
          <w:p w14:paraId="518BA966" w14:textId="77777777" w:rsidR="0059086F" w:rsidRPr="0059086F" w:rsidRDefault="0059086F" w:rsidP="0059086F">
            <w:pPr>
              <w:spacing w:line="276" w:lineRule="auto"/>
              <w:jc w:val="both"/>
              <w:rPr>
                <w:lang w:val="en-US"/>
              </w:rPr>
            </w:pPr>
            <w:proofErr w:type="gramStart"/>
            <w:r w:rsidRPr="0059086F">
              <w:rPr>
                <w:lang w:val="en-US"/>
              </w:rPr>
              <w:t>phylogenetic</w:t>
            </w:r>
            <w:proofErr w:type="gramEnd"/>
          </w:p>
        </w:tc>
      </w:tr>
      <w:tr w:rsidR="0059086F" w:rsidRPr="0059086F" w14:paraId="2F500BCE" w14:textId="77777777" w:rsidTr="005C2D7F">
        <w:trPr>
          <w:trHeight w:val="1041"/>
        </w:trPr>
        <w:tc>
          <w:tcPr>
            <w:tcW w:w="1242" w:type="dxa"/>
          </w:tcPr>
          <w:p w14:paraId="5DEE0AAF" w14:textId="77777777" w:rsidR="0059086F" w:rsidRPr="0059086F" w:rsidRDefault="0059086F" w:rsidP="0059086F">
            <w:pPr>
              <w:spacing w:line="276" w:lineRule="auto"/>
              <w:jc w:val="both"/>
              <w:rPr>
                <w:lang w:val="en-US"/>
              </w:rPr>
            </w:pPr>
            <w:commentRangeStart w:id="1016"/>
            <w:r w:rsidRPr="0059086F">
              <w:rPr>
                <w:lang w:val="en-US"/>
              </w:rPr>
              <w:t>PD</w:t>
            </w:r>
            <w:r w:rsidR="003542CA">
              <w:rPr>
                <w:lang w:val="en-US"/>
              </w:rPr>
              <w:t xml:space="preserve"> </w:t>
            </w:r>
            <w:commentRangeEnd w:id="1016"/>
            <w:r w:rsidR="00B34BF1">
              <w:rPr>
                <w:rStyle w:val="CommentReference"/>
              </w:rPr>
              <w:commentReference w:id="1016"/>
            </w:r>
          </w:p>
        </w:tc>
        <w:tc>
          <w:tcPr>
            <w:tcW w:w="5670" w:type="dxa"/>
          </w:tcPr>
          <w:p w14:paraId="101CD317" w14:textId="77777777" w:rsidR="0059086F" w:rsidRPr="0059086F" w:rsidRDefault="003542CA" w:rsidP="00937EEF">
            <w:pPr>
              <w:spacing w:line="276" w:lineRule="auto"/>
              <w:jc w:val="both"/>
              <w:rPr>
                <w:lang w:val="en-US"/>
              </w:rPr>
            </w:pPr>
            <w:r>
              <w:rPr>
                <w:lang w:val="en-US"/>
              </w:rPr>
              <w:t xml:space="preserve">Faith’s phylogenetic distance, </w:t>
            </w:r>
            <w:r w:rsidR="0059086F" w:rsidRPr="0059086F">
              <w:rPr>
                <w:lang w:val="en-US"/>
              </w:rPr>
              <w:t>minimum total length of all the phylogenetic branches required to span all hosts on the phylogenetic tree</w:t>
            </w:r>
            <w:r w:rsidR="0059086F">
              <w:rPr>
                <w:lang w:val="en-US"/>
              </w:rPr>
              <w:t xml:space="preserve"> </w:t>
            </w:r>
            <w:r w:rsidR="007A505A">
              <w:rPr>
                <w:lang w:val="en-US"/>
              </w:rPr>
              <w:fldChar w:fldCharType="begin" w:fldLock="1"/>
            </w:r>
            <w:r w:rsidR="0025264C">
              <w:rPr>
                <w:lang w:val="en-US"/>
              </w:rPr>
              <w:instrText>ADDIN CSL_CITATION { "citationItems" : [ { "id" : "ITEM-1", "itemData" : { "DOI" : "10.1016/0006-3207(92)91201-3", "ISSN" : "0006-3207", "abstract" : "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 "author" : [ { "dropping-particle" : "", "family" : "Faith", "given" : "Daniel P.", "non-dropping-particle" : "", "parse-names" : false, "suffix" : "" } ], "container-title" : "Biological Conservation", "id" : "ITEM-1", "issue" : "1", "issued" : { "date-parts" : [ [ "1992", "1" ] ] }, "page" : "1-10", "title" : "Conservation evaluation and phylogenetic diversity", "type" : "article-journal", "volume" : "61" }, "uris" : [ "http://www.mendeley.com/documents/?uuid=a10c1189-338d-4484-9c62-1813ca8ee660" ] } ], "mendeley" : { "formattedCitation" : "[36]", "plainTextFormattedCitation" : "[36]", "previouslyFormattedCitation" : "[36]" }, "properties" : { "noteIndex" : 0 }, "schema" : "https://github.com/citation-style-language/schema/raw/master/csl-citation.json" }</w:instrText>
            </w:r>
            <w:r w:rsidR="007A505A">
              <w:rPr>
                <w:lang w:val="en-US"/>
              </w:rPr>
              <w:fldChar w:fldCharType="separate"/>
            </w:r>
            <w:r w:rsidR="00C61DD8" w:rsidRPr="00C61DD8">
              <w:rPr>
                <w:noProof/>
                <w:lang w:val="en-US"/>
              </w:rPr>
              <w:t>[</w:t>
            </w:r>
            <w:r w:rsidR="00937EEF">
              <w:rPr>
                <w:noProof/>
                <w:lang w:val="en-US"/>
              </w:rPr>
              <w:t>47</w:t>
            </w:r>
            <w:r w:rsidR="00C61DD8" w:rsidRPr="00C61DD8">
              <w:rPr>
                <w:noProof/>
                <w:lang w:val="en-US"/>
              </w:rPr>
              <w:t>]</w:t>
            </w:r>
            <w:r w:rsidR="007A505A">
              <w:rPr>
                <w:lang w:val="en-US"/>
              </w:rPr>
              <w:fldChar w:fldCharType="end"/>
            </w:r>
            <w:r>
              <w:rPr>
                <w:lang w:val="en-US"/>
              </w:rPr>
              <w:t>, PD = NA for G=0</w:t>
            </w:r>
          </w:p>
        </w:tc>
        <w:tc>
          <w:tcPr>
            <w:tcW w:w="1985" w:type="dxa"/>
          </w:tcPr>
          <w:p w14:paraId="3CDAC1F8" w14:textId="77777777" w:rsidR="0059086F" w:rsidRPr="0059086F" w:rsidRDefault="003542CA" w:rsidP="0059086F">
            <w:pPr>
              <w:spacing w:line="276" w:lineRule="auto"/>
              <w:jc w:val="both"/>
              <w:rPr>
                <w:lang w:val="en-US"/>
              </w:rPr>
            </w:pPr>
            <w:proofErr w:type="gramStart"/>
            <w:r>
              <w:rPr>
                <w:lang w:val="en-US"/>
              </w:rPr>
              <w:t>p</w:t>
            </w:r>
            <w:r w:rsidR="0059086F" w:rsidRPr="0059086F">
              <w:rPr>
                <w:lang w:val="en-US"/>
              </w:rPr>
              <w:t>hylogenetic</w:t>
            </w:r>
            <w:proofErr w:type="gramEnd"/>
          </w:p>
        </w:tc>
      </w:tr>
      <w:tr w:rsidR="003542CA" w:rsidRPr="0059086F" w14:paraId="2E321CC3" w14:textId="77777777" w:rsidTr="005C2D7F">
        <w:trPr>
          <w:trHeight w:val="1041"/>
        </w:trPr>
        <w:tc>
          <w:tcPr>
            <w:tcW w:w="1242" w:type="dxa"/>
          </w:tcPr>
          <w:p w14:paraId="2CE1A6F8" w14:textId="77777777" w:rsidR="003542CA" w:rsidRPr="0059086F" w:rsidRDefault="003542CA" w:rsidP="0059086F">
            <w:pPr>
              <w:spacing w:line="276" w:lineRule="auto"/>
              <w:jc w:val="both"/>
              <w:rPr>
                <w:lang w:val="en-US"/>
              </w:rPr>
            </w:pPr>
            <w:commentRangeStart w:id="1017"/>
            <w:r>
              <w:rPr>
                <w:lang w:val="en-US"/>
              </w:rPr>
              <w:t>SES</w:t>
            </w:r>
            <w:commentRangeEnd w:id="1017"/>
            <w:r w:rsidR="00D70908">
              <w:rPr>
                <w:rStyle w:val="CommentReference"/>
              </w:rPr>
              <w:commentReference w:id="1017"/>
            </w:r>
            <w:r>
              <w:rPr>
                <w:lang w:val="en-US"/>
              </w:rPr>
              <w:t>-</w:t>
            </w:r>
            <w:commentRangeStart w:id="1018"/>
            <w:r>
              <w:rPr>
                <w:lang w:val="en-US"/>
              </w:rPr>
              <w:t>PD</w:t>
            </w:r>
            <w:commentRangeEnd w:id="1018"/>
            <w:r w:rsidR="00D77BE6">
              <w:rPr>
                <w:rStyle w:val="CommentReference"/>
              </w:rPr>
              <w:commentReference w:id="1018"/>
            </w:r>
          </w:p>
        </w:tc>
        <w:tc>
          <w:tcPr>
            <w:tcW w:w="5670" w:type="dxa"/>
          </w:tcPr>
          <w:p w14:paraId="67CF365B" w14:textId="77777777" w:rsidR="003542CA" w:rsidRPr="00937EEF" w:rsidRDefault="00337C99" w:rsidP="007573BC">
            <w:pPr>
              <w:spacing w:line="276" w:lineRule="auto"/>
              <w:jc w:val="both"/>
              <w:rPr>
                <w:lang w:val="en-US"/>
              </w:rPr>
            </w:pPr>
            <w:r w:rsidRPr="00937EEF">
              <w:rPr>
                <w:lang w:val="en-US"/>
              </w:rPr>
              <w:t>S</w:t>
            </w:r>
            <w:r w:rsidR="003542CA" w:rsidRPr="00937EEF">
              <w:rPr>
                <w:lang w:val="en-US"/>
              </w:rPr>
              <w:t xml:space="preserve">tandardized </w:t>
            </w:r>
            <w:r w:rsidRPr="00937EEF">
              <w:rPr>
                <w:lang w:val="en-US"/>
              </w:rPr>
              <w:t>E</w:t>
            </w:r>
            <w:r w:rsidR="003542CA" w:rsidRPr="00937EEF">
              <w:rPr>
                <w:lang w:val="en-US"/>
              </w:rPr>
              <w:t>ffect</w:t>
            </w:r>
            <w:r w:rsidRPr="00937EEF">
              <w:rPr>
                <w:lang w:val="en-US"/>
              </w:rPr>
              <w:t xml:space="preserve"> S</w:t>
            </w:r>
            <w:r w:rsidR="003542CA" w:rsidRPr="00937EEF">
              <w:rPr>
                <w:lang w:val="en-US"/>
              </w:rPr>
              <w:t>ize of PD based on 1000 runs</w:t>
            </w:r>
            <w:r w:rsidR="007573BC" w:rsidRPr="00937EEF">
              <w:rPr>
                <w:lang w:val="en-US"/>
              </w:rPr>
              <w:t xml:space="preserve">, </w:t>
            </w:r>
            <w:r w:rsidR="007573BC" w:rsidRPr="00937EEF">
              <w:rPr>
                <w:rFonts w:eastAsia="ＭＳ 明朝"/>
                <w:lang w:val="en-US" w:eastAsia="en-US"/>
              </w:rPr>
              <w:t>with a negative value indicating that the observed tree length is smaller (the hosts are more closely related) than what you might find by chance</w:t>
            </w:r>
          </w:p>
        </w:tc>
        <w:tc>
          <w:tcPr>
            <w:tcW w:w="1985" w:type="dxa"/>
          </w:tcPr>
          <w:p w14:paraId="13653F17" w14:textId="77777777" w:rsidR="003542CA" w:rsidRPr="0059086F" w:rsidRDefault="003542CA" w:rsidP="0059086F">
            <w:pPr>
              <w:spacing w:line="276" w:lineRule="auto"/>
              <w:jc w:val="both"/>
              <w:rPr>
                <w:lang w:val="en-US"/>
              </w:rPr>
            </w:pPr>
            <w:proofErr w:type="gramStart"/>
            <w:r>
              <w:rPr>
                <w:lang w:val="en-US"/>
              </w:rPr>
              <w:t>phylogenetic</w:t>
            </w:r>
            <w:proofErr w:type="gramEnd"/>
          </w:p>
        </w:tc>
      </w:tr>
    </w:tbl>
    <w:p w14:paraId="538642A6" w14:textId="77777777" w:rsidR="006473CD" w:rsidRPr="00EE0AED" w:rsidRDefault="006473CD" w:rsidP="006473CD">
      <w:pPr>
        <w:spacing w:line="276" w:lineRule="auto"/>
        <w:jc w:val="both"/>
        <w:rPr>
          <w:highlight w:val="yellow"/>
          <w:lang w:val="en-US"/>
        </w:rPr>
      </w:pPr>
    </w:p>
    <w:p w14:paraId="60B7C407" w14:textId="77777777" w:rsidR="002F2736" w:rsidRPr="003542CA" w:rsidRDefault="006473CD" w:rsidP="006473CD">
      <w:pPr>
        <w:spacing w:line="276" w:lineRule="auto"/>
        <w:jc w:val="both"/>
        <w:rPr>
          <w:lang w:val="en-US"/>
        </w:rPr>
      </w:pPr>
      <w:r w:rsidRPr="003542CA">
        <w:rPr>
          <w:lang w:val="en-US"/>
        </w:rPr>
        <w:t xml:space="preserve">A UPGMA tree was calculated from the full distance matrix using </w:t>
      </w:r>
      <w:proofErr w:type="spellStart"/>
      <w:r w:rsidRPr="003542CA">
        <w:rPr>
          <w:i/>
          <w:lang w:val="en-US"/>
        </w:rPr>
        <w:t>phangorn</w:t>
      </w:r>
      <w:proofErr w:type="spellEnd"/>
      <w:r w:rsidRPr="003542CA">
        <w:rPr>
          <w:lang w:val="en-US"/>
        </w:rPr>
        <w:t xml:space="preserve"> in R </w:t>
      </w:r>
      <w:r w:rsidR="00C5308B" w:rsidRPr="003542CA">
        <w:rPr>
          <w:lang w:val="en-US"/>
        </w:rPr>
        <w:fldChar w:fldCharType="begin" w:fldLock="1"/>
      </w:r>
      <w:r w:rsidR="0025264C">
        <w:rPr>
          <w:lang w:val="en-US"/>
        </w:rPr>
        <w:instrText>ADDIN CSL_CITATION { "citationItems" : [ { "id" : "ITEM-1", "itemData" : { "DOI" : "10.1093/bioinformatics/btq706", "ISSN" : "1367-4803, 1460-2059", "PMID" : "21169378", "abstract" : "Summary: phangorn is a package for phylogenetic reconstruction and analysis in the R language. Previously it was only possible to estimate phylogenetic trees with distance methods in R. phangorn, now offers the possibility of reconstructing phylogenies with distance based methods, maximum parsimony or maximum likelihood (ML) and performing Hadamard conjugation. Extending the general ML framework, this package provides the possibility of estimating mixture and partition models. Furthermore, phangorn offers several functions for comparing trees, phylogenetic models or splits, simulating character data and performing congruence analyses.\nAvailability: phangorn can be obtained through the CRAN homepage http://cran.r-project.org/web/packages/phangorn/index.html. phangorn is licensed under GPL 2.\nContact: klaus.kschliep@snv.jussieu.fr\nSupplementary information: Supplementary data are available at Bioinformatics online.", "author" : [ { "dropping-particle" : "", "family" : "Schliep", "given" : "Klaus Peter", "non-dropping-particle" : "", "parse-names" : false, "suffix" : "" } ], "container-title" : "Bioinformatics", "id" : "ITEM-1", "issue" : "4", "issued" : { "date-parts" : [ [ "2011", "2" ] ] }, "language" : "en", "page" : "592-593", "title" : "phangorn: phylogenetic analysis in R", "type" : "article-journal", "volume" : "27" }, "uris" : [ "http://www.mendeley.com/documents/?uuid=f7a544c3-33d1-40b4-abdc-4e3579f7a0ef" ] } ], "mendeley" : { "formattedCitation" : "[37]", "plainTextFormattedCitation" : "[37]", "previouslyFormattedCitation" : "[37]" }, "properties" : { "noteIndex" : 0 }, "schema" : "https://github.com/citation-style-language/schema/raw/master/csl-citation.json" }</w:instrText>
      </w:r>
      <w:r w:rsidR="00C5308B" w:rsidRPr="003542CA">
        <w:rPr>
          <w:lang w:val="en-US"/>
        </w:rPr>
        <w:fldChar w:fldCharType="separate"/>
      </w:r>
      <w:r w:rsidR="00C61DD8" w:rsidRPr="00C61DD8">
        <w:rPr>
          <w:noProof/>
          <w:lang w:val="en-US"/>
        </w:rPr>
        <w:t>[</w:t>
      </w:r>
      <w:r w:rsidR="00937EEF">
        <w:rPr>
          <w:noProof/>
          <w:lang w:val="en-US"/>
        </w:rPr>
        <w:t>48</w:t>
      </w:r>
      <w:r w:rsidR="00C61DD8" w:rsidRPr="00C61DD8">
        <w:rPr>
          <w:noProof/>
          <w:lang w:val="en-US"/>
        </w:rPr>
        <w:t>]</w:t>
      </w:r>
      <w:r w:rsidR="00C5308B" w:rsidRPr="003542CA">
        <w:rPr>
          <w:lang w:val="en-US"/>
        </w:rPr>
        <w:fldChar w:fldCharType="end"/>
      </w:r>
      <w:r w:rsidRPr="003542CA">
        <w:rPr>
          <w:lang w:val="en-US"/>
        </w:rPr>
        <w:t xml:space="preserve"> and the tree reordered from root to tip so that edges from the root node were listed first (‘</w:t>
      </w:r>
      <w:proofErr w:type="spellStart"/>
      <w:r w:rsidRPr="003542CA">
        <w:rPr>
          <w:lang w:val="en-US"/>
        </w:rPr>
        <w:t>cladewise</w:t>
      </w:r>
      <w:proofErr w:type="spellEnd"/>
      <w:r w:rsidRPr="003542CA">
        <w:rPr>
          <w:lang w:val="en-US"/>
        </w:rPr>
        <w:t xml:space="preserve">’ reordering). Our final list of host-parasite associations was converted to a binary ‘community data matrix’ with parasites as rows and hosts as columns (1 indicates a recorded association, 0 indicates no record). </w:t>
      </w:r>
    </w:p>
    <w:p w14:paraId="04E825B3" w14:textId="77777777" w:rsidR="006473CD" w:rsidRPr="006473CD" w:rsidRDefault="006473CD" w:rsidP="006473CD">
      <w:pPr>
        <w:spacing w:line="276" w:lineRule="auto"/>
        <w:jc w:val="both"/>
        <w:rPr>
          <w:lang w:val="en-US"/>
        </w:rPr>
      </w:pPr>
      <w:r w:rsidRPr="003542CA">
        <w:rPr>
          <w:lang w:val="en-US"/>
        </w:rPr>
        <w:t>Faith’s phylogenetic diversity index (P</w:t>
      </w:r>
      <w:r w:rsidR="00A71C04" w:rsidRPr="003542CA">
        <w:rPr>
          <w:lang w:val="en-US"/>
        </w:rPr>
        <w:t>D</w:t>
      </w:r>
      <w:r w:rsidRPr="003542CA">
        <w:rPr>
          <w:lang w:val="en-US"/>
        </w:rPr>
        <w:t xml:space="preserve">; here, the length of the host tree with the root excluded) </w:t>
      </w:r>
      <w:r w:rsidR="00AE2C42" w:rsidRPr="003542CA">
        <w:rPr>
          <w:lang w:val="en-US"/>
        </w:rPr>
        <w:fldChar w:fldCharType="begin" w:fldLock="1"/>
      </w:r>
      <w:r w:rsidR="0025264C">
        <w:rPr>
          <w:lang w:val="en-US"/>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id" : "ITEM-2", "itemData" : { "DOI" : "10.1016/0006-3207(92)91201-3", "ISSN" : "0006-3207", "abstract" : "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 "author" : [ { "dropping-particle" : "", "family" : "Faith", "given" : "Daniel P.", "non-dropping-particle" : "", "parse-names" : false, "suffix" : "" } ], "container-title" : "Biological Conservation", "id" : "ITEM-2", "issue" : "1", "issued" : { "date-parts" : [ [ "1992", "1" ] ] }, "page" : "1-10", "title" : "Conservation evaluation and phylogenetic diversity", "type" : "article-journal", "volume" : "61" }, "uris" : [ "http://www.mendeley.com/documents/?uuid=a10c1189-338d-4484-9c62-1813ca8ee660" ] } ], "mendeley" : { "formattedCitation" : "[19,36]", "plainTextFormattedCitation" : "[19,36]", "previouslyFormattedCitation" : "[19,36]" }, "properties" : { "noteIndex" : 0 }, "schema" : "https://github.com/citation-style-language/schema/raw/master/csl-citation.json" }</w:instrText>
      </w:r>
      <w:r w:rsidR="00AE2C42" w:rsidRPr="003542CA">
        <w:rPr>
          <w:lang w:val="en-US"/>
        </w:rPr>
        <w:fldChar w:fldCharType="separate"/>
      </w:r>
      <w:r w:rsidR="00C61DD8" w:rsidRPr="00C61DD8">
        <w:rPr>
          <w:noProof/>
          <w:lang w:val="en-US"/>
        </w:rPr>
        <w:t>[</w:t>
      </w:r>
      <w:r w:rsidR="00937EEF">
        <w:rPr>
          <w:noProof/>
          <w:lang w:val="en-US"/>
        </w:rPr>
        <w:t>31</w:t>
      </w:r>
      <w:r w:rsidR="00C61DD8" w:rsidRPr="00C61DD8">
        <w:rPr>
          <w:noProof/>
          <w:lang w:val="en-US"/>
        </w:rPr>
        <w:t>,</w:t>
      </w:r>
      <w:r w:rsidR="00937EEF">
        <w:rPr>
          <w:noProof/>
          <w:lang w:val="en-US"/>
        </w:rPr>
        <w:t>47</w:t>
      </w:r>
      <w:r w:rsidR="00C61DD8" w:rsidRPr="00C61DD8">
        <w:rPr>
          <w:noProof/>
          <w:lang w:val="en-US"/>
        </w:rPr>
        <w:t>]</w:t>
      </w:r>
      <w:r w:rsidR="00AE2C42" w:rsidRPr="003542CA">
        <w:rPr>
          <w:lang w:val="en-US"/>
        </w:rPr>
        <w:fldChar w:fldCharType="end"/>
      </w:r>
      <w:r w:rsidRPr="003542CA">
        <w:rPr>
          <w:lang w:val="en-US"/>
        </w:rPr>
        <w:t xml:space="preserve"> was generated for all parasites using </w:t>
      </w:r>
      <w:r w:rsidRPr="003542CA">
        <w:rPr>
          <w:i/>
          <w:lang w:val="en-US"/>
        </w:rPr>
        <w:t>picante</w:t>
      </w:r>
      <w:r w:rsidRPr="003542CA">
        <w:rPr>
          <w:lang w:val="en-US"/>
        </w:rPr>
        <w:t xml:space="preserve"> in R</w:t>
      </w:r>
      <w:r w:rsidR="00A71C04" w:rsidRPr="003542CA">
        <w:rPr>
          <w:lang w:val="en-US"/>
        </w:rPr>
        <w:t xml:space="preserve"> </w:t>
      </w:r>
      <w:r w:rsidR="00C5308B" w:rsidRPr="003542CA">
        <w:rPr>
          <w:lang w:val="en-US"/>
        </w:rPr>
        <w:fldChar w:fldCharType="begin" w:fldLock="1"/>
      </w:r>
      <w:r w:rsidR="0025264C">
        <w:rPr>
          <w:lang w:val="en-US"/>
        </w:rPr>
        <w:instrText>ADDIN CSL_CITATION { "citationItems" : [ { "id" : "ITEM-1", "itemData" : { "DOI" : "10.1093/bioinformatics/btq166", "ISSN" : "1367-4803, 1460-2059", "PMID" : "20395285", "abstract" : "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nAvailability: Picante is a package for the R statistical language and environment written in R and C, released under a GPL v2 open-source license, and freely available on the web (http://picante.r-forge.r-project.org) and from CRAN (http://cran.r-project.org).\nContact: skembel@uoregon.edu", "author" : [ { "dropping-particle" : "", "family" : "Kembel", "given" : "Steven W.", "non-dropping-particle" : "", "parse-names" : false, "suffix" : "" }, { "dropping-particle" : "", "family" : "Cowan", "given" : "Peter D.", "non-dropping-particle" : "", "parse-names" : false, "suffix" : "" }, { "dropping-particle" : "", "family" : "Helmus", "given" : "Matthew R.", "non-dropping-particle" : "", "parse-names" : false, "suffix" : "" }, { "dropping-particle" : "", "family" : "Cornwell", "given" : "William K.", "non-dropping-particle" : "", "parse-names" : false, "suffix" : "" }, { "dropping-particle" : "", "family" : "Morlon", "given" : "Helene", "non-dropping-particle" : "", "parse-names" : false, "suffix" : "" }, { "dropping-particle" : "", "family" : "Ackerly", "given" : "David D.", "non-dropping-particle" : "", "parse-names" : false, "suffix" : "" }, { "dropping-particle" : "", "family" : "Blomberg", "given" : "Simon P.", "non-dropping-particle" : "", "parse-names" : false, "suffix" : "" }, { "dropping-particle" : "", "family" : "Webb", "given" : "Campbell O.", "non-dropping-particle" : "", "parse-names" : false, "suffix" : "" } ], "container-title" : "Bioinformatics", "id" : "ITEM-1", "issue" : "11", "issued" : { "date-parts" : [ [ "2010", "6" ] ] }, "language" : "en", "page" : "1463-1464", "title" : "Picante: R tools for integrating phylogenies and ecology", "type" : "article-journal", "volume" : "26" }, "uris" : [ "http://www.mendeley.com/documents/?uuid=b7cd5b14-5616-4347-864c-648ea7fa7e45" ] } ], "mendeley" : { "formattedCitation" : "[38]", "plainTextFormattedCitation" : "[38]", "previouslyFormattedCitation" : "[38]" }, "properties" : { "noteIndex" : 0 }, "schema" : "https://github.com/citation-style-language/schema/raw/master/csl-citation.json" }</w:instrText>
      </w:r>
      <w:r w:rsidR="00C5308B" w:rsidRPr="003542CA">
        <w:rPr>
          <w:lang w:val="en-US"/>
        </w:rPr>
        <w:fldChar w:fldCharType="separate"/>
      </w:r>
      <w:r w:rsidR="00C61DD8" w:rsidRPr="00C61DD8">
        <w:rPr>
          <w:noProof/>
          <w:lang w:val="en-US"/>
        </w:rPr>
        <w:t>[</w:t>
      </w:r>
      <w:r w:rsidR="00127901">
        <w:rPr>
          <w:noProof/>
          <w:lang w:val="en-US"/>
        </w:rPr>
        <w:t>49</w:t>
      </w:r>
      <w:r w:rsidR="00C61DD8" w:rsidRPr="00C61DD8">
        <w:rPr>
          <w:noProof/>
          <w:lang w:val="en-US"/>
        </w:rPr>
        <w:t>]</w:t>
      </w:r>
      <w:r w:rsidR="00C5308B" w:rsidRPr="003542CA">
        <w:rPr>
          <w:lang w:val="en-US"/>
        </w:rPr>
        <w:fldChar w:fldCharType="end"/>
      </w:r>
      <w:r w:rsidRPr="003542CA">
        <w:rPr>
          <w:lang w:val="en-US"/>
        </w:rPr>
        <w:t xml:space="preserve">. We used the </w:t>
      </w:r>
      <w:proofErr w:type="spellStart"/>
      <w:r w:rsidRPr="003542CA">
        <w:rPr>
          <w:lang w:val="en-US"/>
        </w:rPr>
        <w:t>ses.pd</w:t>
      </w:r>
      <w:proofErr w:type="spellEnd"/>
      <w:r w:rsidRPr="003542CA">
        <w:rPr>
          <w:lang w:val="en-US"/>
        </w:rPr>
        <w:t xml:space="preserve"> function implemented in </w:t>
      </w:r>
      <w:r w:rsidRPr="003542CA">
        <w:rPr>
          <w:i/>
          <w:lang w:val="en-US"/>
        </w:rPr>
        <w:t>picante</w:t>
      </w:r>
      <w:r w:rsidRPr="003542CA">
        <w:rPr>
          <w:lang w:val="en-US"/>
        </w:rPr>
        <w:t xml:space="preserve"> to generate the standardized effect size of phylogenetic diversity (S</w:t>
      </w:r>
      <w:r w:rsidR="003542CA">
        <w:rPr>
          <w:lang w:val="en-US"/>
        </w:rPr>
        <w:t>ES-PD</w:t>
      </w:r>
      <w:r w:rsidRPr="003542CA">
        <w:rPr>
          <w:lang w:val="en-US"/>
        </w:rPr>
        <w:t>) based on 1000 runs.  S</w:t>
      </w:r>
      <w:r w:rsidR="003542CA">
        <w:rPr>
          <w:lang w:val="en-US"/>
        </w:rPr>
        <w:t>ES-PD</w:t>
      </w:r>
      <w:r w:rsidRPr="003542CA">
        <w:rPr>
          <w:lang w:val="en-US"/>
        </w:rPr>
        <w:t xml:space="preserve"> compares the actual Faith’s </w:t>
      </w:r>
      <w:r w:rsidR="00AE2C42" w:rsidRPr="003542CA">
        <w:rPr>
          <w:lang w:val="en-US"/>
        </w:rPr>
        <w:t xml:space="preserve">PD </w:t>
      </w:r>
      <w:r w:rsidRPr="003542CA">
        <w:rPr>
          <w:lang w:val="en-US"/>
        </w:rPr>
        <w:t xml:space="preserve">value for each parasite to a summary of </w:t>
      </w:r>
      <w:r w:rsidRPr="003542CA">
        <w:rPr>
          <w:lang w:val="en-US"/>
        </w:rPr>
        <w:lastRenderedPageBreak/>
        <w:t xml:space="preserve">the metric calculated after repeatedly shuffling taxa labels of all taxa in the phylogeny in order to assess if </w:t>
      </w:r>
      <w:proofErr w:type="spellStart"/>
      <w:r w:rsidRPr="003542CA">
        <w:rPr>
          <w:lang w:val="en-US"/>
        </w:rPr>
        <w:t>phylodiversity</w:t>
      </w:r>
      <w:proofErr w:type="spellEnd"/>
      <w:r w:rsidRPr="003542CA">
        <w:rPr>
          <w:lang w:val="en-US"/>
        </w:rPr>
        <w:t xml:space="preserve"> is high or low for a given number of hosts.</w:t>
      </w:r>
    </w:p>
    <w:p w14:paraId="58FAFFBE" w14:textId="77777777" w:rsidR="006473CD" w:rsidRDefault="006473CD" w:rsidP="006473CD">
      <w:pPr>
        <w:spacing w:line="276" w:lineRule="auto"/>
        <w:jc w:val="both"/>
      </w:pPr>
    </w:p>
    <w:p w14:paraId="30321350" w14:textId="77777777" w:rsidR="006473CD" w:rsidRPr="003542CA" w:rsidRDefault="006473CD" w:rsidP="006473CD">
      <w:pPr>
        <w:spacing w:line="276" w:lineRule="auto"/>
        <w:jc w:val="both"/>
        <w:rPr>
          <w:i/>
        </w:rPr>
      </w:pPr>
      <w:r w:rsidRPr="003542CA">
        <w:rPr>
          <w:i/>
        </w:rPr>
        <w:t>Data analysis</w:t>
      </w:r>
    </w:p>
    <w:p w14:paraId="0C1B9E23" w14:textId="32F8796F" w:rsidR="00AE2C42" w:rsidRDefault="006473CD" w:rsidP="006473CD">
      <w:pPr>
        <w:spacing w:line="276" w:lineRule="auto"/>
        <w:jc w:val="both"/>
        <w:rPr>
          <w:lang w:val="en-US"/>
        </w:rPr>
      </w:pPr>
      <w:r w:rsidRPr="006473CD">
        <w:rPr>
          <w:lang w:val="en-US"/>
        </w:rPr>
        <w:t xml:space="preserve">The </w:t>
      </w:r>
      <w:proofErr w:type="spellStart"/>
      <w:r w:rsidRPr="006473CD">
        <w:rPr>
          <w:lang w:val="en-US"/>
        </w:rPr>
        <w:t>generalism</w:t>
      </w:r>
      <w:proofErr w:type="spellEnd"/>
      <w:r w:rsidRPr="006473CD">
        <w:rPr>
          <w:lang w:val="en-US"/>
        </w:rPr>
        <w:t xml:space="preserve"> metrics for each parasite species were compared to </w:t>
      </w:r>
      <w:r w:rsidR="002F2736">
        <w:rPr>
          <w:lang w:val="en-US"/>
        </w:rPr>
        <w:t>parasite traits to te</w:t>
      </w:r>
      <w:r w:rsidR="00937EEF">
        <w:rPr>
          <w:lang w:val="en-US"/>
        </w:rPr>
        <w:t>st the model predictions</w:t>
      </w:r>
      <w:r w:rsidR="006B1194">
        <w:rPr>
          <w:lang w:val="en-US"/>
        </w:rPr>
        <w:t>.</w:t>
      </w:r>
      <w:r w:rsidRPr="006473CD">
        <w:rPr>
          <w:lang w:val="en-US"/>
        </w:rPr>
        <w:t xml:space="preserve"> </w:t>
      </w:r>
      <w:ins w:id="1019" w:author="Clay Cressler" w:date="2016-07-19T10:29:00Z">
        <w:r w:rsidR="00D57325">
          <w:rPr>
            <w:lang w:val="en-US"/>
          </w:rPr>
          <w:t>We separated out the analysis by parasite life cycle (direct vs. trophic)</w:t>
        </w:r>
        <w:proofErr w:type="gramStart"/>
        <w:r w:rsidR="00D57325">
          <w:rPr>
            <w:lang w:val="en-US"/>
          </w:rPr>
          <w:t>,</w:t>
        </w:r>
        <w:proofErr w:type="gramEnd"/>
        <w:r w:rsidR="00D57325">
          <w:rPr>
            <w:lang w:val="en-US"/>
          </w:rPr>
          <w:t xml:space="preserve"> since the modeling results </w:t>
        </w:r>
      </w:ins>
      <w:ins w:id="1020" w:author="Clay Cressler" w:date="2016-07-19T10:30:00Z">
        <w:r w:rsidR="00D57325">
          <w:rPr>
            <w:lang w:val="en-US"/>
          </w:rPr>
          <w:t xml:space="preserve">suggests that life cycle strong affects model predictions. We note, however, that </w:t>
        </w:r>
      </w:ins>
      <w:ins w:id="1021" w:author="Clay Cressler" w:date="2016-07-19T10:31:00Z">
        <w:r w:rsidR="00D57325">
          <w:rPr>
            <w:lang w:val="en-US"/>
          </w:rPr>
          <w:t>life cycle and infection site are confounded in the dataset</w:t>
        </w:r>
      </w:ins>
      <w:r w:rsidR="00327EB3">
        <w:rPr>
          <w:lang w:val="en-US"/>
        </w:rPr>
        <w:t xml:space="preserve"> </w:t>
      </w:r>
      <w:ins w:id="1022" w:author="Clay Cressler" w:date="2016-07-19T16:50:00Z">
        <w:r w:rsidR="00327EB3">
          <w:rPr>
            <w:lang w:val="en-US"/>
          </w:rPr>
          <w:t xml:space="preserve">as nearly all of the direct life cycle parasites are </w:t>
        </w:r>
        <w:proofErr w:type="spellStart"/>
        <w:r w:rsidR="00327EB3">
          <w:rPr>
            <w:lang w:val="en-US"/>
          </w:rPr>
          <w:t>ectoparasites</w:t>
        </w:r>
        <w:proofErr w:type="spellEnd"/>
        <w:r w:rsidR="00327EB3">
          <w:rPr>
            <w:lang w:val="en-US"/>
          </w:rPr>
          <w:t xml:space="preserve"> (4216/4226) whereas </w:t>
        </w:r>
      </w:ins>
      <w:ins w:id="1023" w:author="Clay Cressler" w:date="2016-07-19T16:51:00Z">
        <w:r w:rsidR="00327EB3">
          <w:rPr>
            <w:lang w:val="en-US"/>
          </w:rPr>
          <w:t xml:space="preserve">nearly </w:t>
        </w:r>
      </w:ins>
      <w:ins w:id="1024" w:author="Clay Cressler" w:date="2016-07-19T16:50:00Z">
        <w:r w:rsidR="00327EB3">
          <w:rPr>
            <w:lang w:val="en-US"/>
          </w:rPr>
          <w:t xml:space="preserve">all of the </w:t>
        </w:r>
        <w:proofErr w:type="spellStart"/>
        <w:r w:rsidR="00327EB3">
          <w:rPr>
            <w:lang w:val="en-US"/>
          </w:rPr>
          <w:t>trophically</w:t>
        </w:r>
        <w:proofErr w:type="spellEnd"/>
        <w:r w:rsidR="00327EB3">
          <w:rPr>
            <w:lang w:val="en-US"/>
          </w:rPr>
          <w:t xml:space="preserve"> transmitted parasites </w:t>
        </w:r>
      </w:ins>
      <w:ins w:id="1025" w:author="Clay Cressler" w:date="2016-07-19T16:51:00Z">
        <w:r w:rsidR="00327EB3">
          <w:rPr>
            <w:lang w:val="en-US"/>
          </w:rPr>
          <w:t xml:space="preserve">are </w:t>
        </w:r>
        <w:proofErr w:type="spellStart"/>
        <w:r w:rsidR="00327EB3">
          <w:rPr>
            <w:lang w:val="en-US"/>
          </w:rPr>
          <w:t>endoparasites</w:t>
        </w:r>
        <w:proofErr w:type="spellEnd"/>
        <w:r w:rsidR="00327EB3">
          <w:rPr>
            <w:lang w:val="en-US"/>
          </w:rPr>
          <w:t xml:space="preserve"> (</w:t>
        </w:r>
        <w:r w:rsidR="00327EB3" w:rsidRPr="00327EB3">
          <w:rPr>
            <w:highlight w:val="yellow"/>
            <w:lang w:val="en-US"/>
            <w:rPrChange w:id="1026" w:author="Clay Cressler" w:date="2016-07-19T16:53:00Z">
              <w:rPr>
                <w:lang w:val="en-US"/>
              </w:rPr>
            </w:rPrChange>
          </w:rPr>
          <w:t>n/x</w:t>
        </w:r>
        <w:r w:rsidR="00327EB3">
          <w:rPr>
            <w:lang w:val="en-US"/>
          </w:rPr>
          <w:t>).</w:t>
        </w:r>
      </w:ins>
    </w:p>
    <w:p w14:paraId="1A8E4F6D" w14:textId="77777777" w:rsidR="00AE2C42" w:rsidRDefault="00AE2C42" w:rsidP="006473CD">
      <w:pPr>
        <w:spacing w:line="276" w:lineRule="auto"/>
        <w:jc w:val="both"/>
        <w:rPr>
          <w:lang w:val="en-US"/>
        </w:rPr>
      </w:pPr>
    </w:p>
    <w:p w14:paraId="6089D09A" w14:textId="571EBA00" w:rsidR="006473CD" w:rsidRPr="006473CD" w:rsidRDefault="006473CD" w:rsidP="006473CD">
      <w:pPr>
        <w:spacing w:line="276" w:lineRule="auto"/>
        <w:jc w:val="both"/>
        <w:rPr>
          <w:lang w:val="en-US"/>
        </w:rPr>
      </w:pPr>
      <w:r w:rsidRPr="006473CD">
        <w:rPr>
          <w:lang w:val="en-US"/>
        </w:rPr>
        <w:t xml:space="preserve">Metrics for parasites with direct or trophic life cycles were compared to summary measures (mean, maximum, and coefficient of variation (CV)) of the </w:t>
      </w:r>
      <w:commentRangeStart w:id="1027"/>
      <w:r w:rsidRPr="006473CD">
        <w:rPr>
          <w:lang w:val="en-US"/>
        </w:rPr>
        <w:t>length</w:t>
      </w:r>
      <w:r w:rsidR="00937EEF">
        <w:rPr>
          <w:lang w:val="en-US"/>
        </w:rPr>
        <w:t>s</w:t>
      </w:r>
      <w:r w:rsidRPr="006473CD">
        <w:rPr>
          <w:lang w:val="en-US"/>
        </w:rPr>
        <w:t xml:space="preserve"> </w:t>
      </w:r>
      <w:commentRangeEnd w:id="1027"/>
      <w:r w:rsidR="00076CEE">
        <w:rPr>
          <w:rStyle w:val="CommentReference"/>
        </w:rPr>
        <w:commentReference w:id="1027"/>
      </w:r>
      <w:r w:rsidRPr="006473CD">
        <w:rPr>
          <w:lang w:val="en-US"/>
        </w:rPr>
        <w:t xml:space="preserve">reported for each of their hosts. Note that CV of the host length is only calculated for parasites with more than one host. </w:t>
      </w:r>
      <w:del w:id="1028" w:author="Clay Cressler" w:date="2016-07-19T16:51:00Z">
        <w:r w:rsidR="00937EEF" w:rsidDel="00327EB3">
          <w:rPr>
            <w:lang w:val="en-US"/>
          </w:rPr>
          <w:delText>Endoparasites</w:delText>
        </w:r>
        <w:r w:rsidR="00752C50" w:rsidRPr="006473CD" w:rsidDel="00327EB3">
          <w:rPr>
            <w:lang w:val="en-US"/>
          </w:rPr>
          <w:delText xml:space="preserve"> </w:delText>
        </w:r>
        <w:r w:rsidRPr="006473CD" w:rsidDel="00327EB3">
          <w:rPr>
            <w:lang w:val="en-US"/>
          </w:rPr>
          <w:delText>and ectoparasites were assessed separately, with an additional categorical length measure used for ectoparasites, whereby the length summary measures were divided into a categorical variable according to quartiles. This was done to facilitate comparison with the model prediction that generalism should be unlikely for parasites of very large, or very small, hosts.</w:delText>
        </w:r>
      </w:del>
    </w:p>
    <w:p w14:paraId="22149324" w14:textId="77777777" w:rsidR="006473CD" w:rsidRPr="006473CD" w:rsidRDefault="006473CD" w:rsidP="006473CD">
      <w:pPr>
        <w:spacing w:line="276" w:lineRule="auto"/>
        <w:jc w:val="both"/>
        <w:rPr>
          <w:lang w:val="en-US"/>
        </w:rPr>
      </w:pPr>
    </w:p>
    <w:p w14:paraId="0A5D94D6" w14:textId="77777777" w:rsidR="006473CD" w:rsidRPr="006473CD" w:rsidRDefault="002F2736" w:rsidP="006473CD">
      <w:pPr>
        <w:spacing w:line="276" w:lineRule="auto"/>
        <w:jc w:val="both"/>
        <w:rPr>
          <w:lang w:val="en-US"/>
        </w:rPr>
      </w:pPr>
      <w:r>
        <w:rPr>
          <w:lang w:val="en-US"/>
        </w:rPr>
        <w:t xml:space="preserve">As a </w:t>
      </w:r>
      <w:r w:rsidR="00AE2C42">
        <w:rPr>
          <w:lang w:val="en-US"/>
        </w:rPr>
        <w:t xml:space="preserve">rough </w:t>
      </w:r>
      <w:r>
        <w:rPr>
          <w:lang w:val="en-US"/>
        </w:rPr>
        <w:t>proxy for temperature, t</w:t>
      </w:r>
      <w:r w:rsidR="006473CD" w:rsidRPr="006473CD">
        <w:rPr>
          <w:lang w:val="en-US"/>
        </w:rPr>
        <w:t>he effect of geographic region on parasites with direct or trophic life cycle</w:t>
      </w:r>
      <w:r w:rsidR="00076CEE">
        <w:rPr>
          <w:lang w:val="en-US"/>
        </w:rPr>
        <w:t>s</w:t>
      </w:r>
      <w:r w:rsidR="006473CD" w:rsidRPr="006473CD">
        <w:rPr>
          <w:lang w:val="en-US"/>
        </w:rPr>
        <w:t xml:space="preserve"> was calculated for </w:t>
      </w:r>
      <w:proofErr w:type="spellStart"/>
      <w:r w:rsidR="006473CD" w:rsidRPr="006473CD">
        <w:rPr>
          <w:lang w:val="en-US"/>
        </w:rPr>
        <w:t>endoparasites</w:t>
      </w:r>
      <w:proofErr w:type="spellEnd"/>
      <w:r w:rsidR="006473CD" w:rsidRPr="006473CD">
        <w:rPr>
          <w:lang w:val="en-US"/>
        </w:rPr>
        <w:t xml:space="preserve"> and </w:t>
      </w:r>
      <w:proofErr w:type="spellStart"/>
      <w:r w:rsidR="006473CD" w:rsidRPr="006473CD">
        <w:rPr>
          <w:lang w:val="en-US"/>
        </w:rPr>
        <w:t>ectoparasites</w:t>
      </w:r>
      <w:proofErr w:type="spellEnd"/>
      <w:r w:rsidR="006473CD" w:rsidRPr="006473CD">
        <w:rPr>
          <w:lang w:val="en-US"/>
        </w:rPr>
        <w:t xml:space="preserve"> together. Regions were assessed as defined in Table 1 and also divided into two groups, where Antarctica, Nearctic, and Palearctic were assumed to be colder than Africa, Australia, </w:t>
      </w:r>
      <w:proofErr w:type="spellStart"/>
      <w:r w:rsidR="006473CD" w:rsidRPr="006473CD">
        <w:rPr>
          <w:lang w:val="en-US"/>
        </w:rPr>
        <w:t>Indopacific</w:t>
      </w:r>
      <w:proofErr w:type="spellEnd"/>
      <w:r w:rsidR="006473CD" w:rsidRPr="006473CD">
        <w:rPr>
          <w:lang w:val="en-US"/>
        </w:rPr>
        <w:t xml:space="preserve">, and </w:t>
      </w:r>
      <w:proofErr w:type="spellStart"/>
      <w:r w:rsidR="006473CD" w:rsidRPr="006473CD">
        <w:rPr>
          <w:lang w:val="en-US"/>
        </w:rPr>
        <w:t>Neotropical</w:t>
      </w:r>
      <w:proofErr w:type="spellEnd"/>
      <w:r w:rsidR="006473CD" w:rsidRPr="006473CD">
        <w:rPr>
          <w:lang w:val="en-US"/>
        </w:rPr>
        <w:t xml:space="preserve"> regions. Some host-parasite associations were reported in m</w:t>
      </w:r>
      <w:r w:rsidR="00CE6E3B">
        <w:rPr>
          <w:lang w:val="en-US"/>
        </w:rPr>
        <w:t>ore than one region, so for the</w:t>
      </w:r>
      <w:commentRangeStart w:id="1029"/>
      <w:r w:rsidR="006473CD" w:rsidRPr="006473CD">
        <w:rPr>
          <w:lang w:val="en-US"/>
        </w:rPr>
        <w:t xml:space="preserve"> analysis </w:t>
      </w:r>
      <w:r w:rsidR="00CE6E3B">
        <w:rPr>
          <w:lang w:val="en-US"/>
        </w:rPr>
        <w:t xml:space="preserve">based on geographic regions </w:t>
      </w:r>
      <w:r w:rsidR="006473CD" w:rsidRPr="006473CD">
        <w:rPr>
          <w:lang w:val="en-US"/>
        </w:rPr>
        <w:t xml:space="preserve">the </w:t>
      </w:r>
      <w:proofErr w:type="spellStart"/>
      <w:r w:rsidR="006473CD" w:rsidRPr="006473CD">
        <w:rPr>
          <w:lang w:val="en-US"/>
        </w:rPr>
        <w:t>generalism</w:t>
      </w:r>
      <w:proofErr w:type="spellEnd"/>
      <w:r w:rsidR="006473CD" w:rsidRPr="006473CD">
        <w:rPr>
          <w:lang w:val="en-US"/>
        </w:rPr>
        <w:t xml:space="preserve"> metrics were calculated separately for each region. </w:t>
      </w:r>
      <w:commentRangeEnd w:id="1029"/>
      <w:r w:rsidR="00076CEE">
        <w:rPr>
          <w:rStyle w:val="CommentReference"/>
        </w:rPr>
        <w:commentReference w:id="1029"/>
      </w:r>
    </w:p>
    <w:p w14:paraId="43239788" w14:textId="77777777" w:rsidR="006473CD" w:rsidRPr="006473CD" w:rsidRDefault="006473CD" w:rsidP="006473CD">
      <w:pPr>
        <w:spacing w:line="276" w:lineRule="auto"/>
        <w:jc w:val="both"/>
        <w:rPr>
          <w:lang w:val="en-US"/>
        </w:rPr>
      </w:pPr>
    </w:p>
    <w:p w14:paraId="47790250" w14:textId="77777777" w:rsidR="006473CD" w:rsidRPr="006473CD" w:rsidRDefault="006473CD" w:rsidP="006473CD">
      <w:pPr>
        <w:spacing w:line="276" w:lineRule="auto"/>
        <w:jc w:val="both"/>
        <w:rPr>
          <w:lang w:val="en-US"/>
        </w:rPr>
      </w:pPr>
      <w:r w:rsidRPr="006473CD">
        <w:rPr>
          <w:lang w:val="en-US"/>
        </w:rPr>
        <w:t xml:space="preserve">Because the </w:t>
      </w:r>
      <w:proofErr w:type="spellStart"/>
      <w:r w:rsidRPr="006473CD">
        <w:rPr>
          <w:lang w:val="en-US"/>
        </w:rPr>
        <w:t>generalism</w:t>
      </w:r>
      <w:proofErr w:type="spellEnd"/>
      <w:r w:rsidRPr="006473CD">
        <w:rPr>
          <w:lang w:val="en-US"/>
        </w:rPr>
        <w:t xml:space="preserve"> metrics come from very different distributions, we used GLMs with different error distributions for statistical analyses. For degree, we used negative binomial regression with a log link function (</w:t>
      </w:r>
      <w:proofErr w:type="spellStart"/>
      <w:proofErr w:type="gramStart"/>
      <w:r w:rsidRPr="006473CD">
        <w:rPr>
          <w:lang w:val="en-US"/>
        </w:rPr>
        <w:t>glm.nb</w:t>
      </w:r>
      <w:proofErr w:type="spellEnd"/>
      <w:r w:rsidRPr="006473CD">
        <w:rPr>
          <w:lang w:val="en-US"/>
        </w:rPr>
        <w:t>(</w:t>
      </w:r>
      <w:proofErr w:type="gramEnd"/>
      <w:r w:rsidRPr="006473CD">
        <w:rPr>
          <w:lang w:val="en-US"/>
        </w:rPr>
        <w:t xml:space="preserve">) in </w:t>
      </w:r>
      <w:ins w:id="1030" w:author="Clay Cressler" w:date="2016-07-18T15:31:00Z">
        <w:r w:rsidR="008B6378">
          <w:rPr>
            <w:lang w:val="en-US"/>
          </w:rPr>
          <w:t xml:space="preserve">the MASS package in </w:t>
        </w:r>
      </w:ins>
      <w:r w:rsidRPr="006473CD">
        <w:rPr>
          <w:lang w:val="en-US"/>
        </w:rPr>
        <w:t>R); for G, logistic regression (</w:t>
      </w:r>
      <w:proofErr w:type="spellStart"/>
      <w:r w:rsidRPr="006473CD">
        <w:rPr>
          <w:lang w:val="en-US"/>
        </w:rPr>
        <w:t>glm</w:t>
      </w:r>
      <w:proofErr w:type="spellEnd"/>
      <w:r w:rsidRPr="006473CD">
        <w:rPr>
          <w:lang w:val="en-US"/>
        </w:rPr>
        <w:t>(family="binomial") in R); and for PD</w:t>
      </w:r>
      <w:r w:rsidR="00752C50">
        <w:rPr>
          <w:lang w:val="en-US"/>
        </w:rPr>
        <w:t>,</w:t>
      </w:r>
      <w:r w:rsidRPr="006473CD">
        <w:rPr>
          <w:lang w:val="en-US"/>
        </w:rPr>
        <w:t xml:space="preserve"> SPD</w:t>
      </w:r>
      <w:r w:rsidR="00752C50">
        <w:rPr>
          <w:lang w:val="en-US"/>
        </w:rPr>
        <w:t>, and SES-PD</w:t>
      </w:r>
      <w:r w:rsidRPr="006473CD">
        <w:rPr>
          <w:lang w:val="en-US"/>
        </w:rPr>
        <w:t>, linear regression (lm() in R), with PD log transformed</w:t>
      </w:r>
      <w:r w:rsidR="00EB263B">
        <w:rPr>
          <w:lang w:val="en-US"/>
        </w:rPr>
        <w:t xml:space="preserve"> (log PD+0.01)</w:t>
      </w:r>
      <w:r w:rsidRPr="006473CD">
        <w:rPr>
          <w:lang w:val="en-US"/>
        </w:rPr>
        <w:t xml:space="preserve">. </w:t>
      </w:r>
    </w:p>
    <w:p w14:paraId="085AA2F7" w14:textId="77777777" w:rsidR="006473CD" w:rsidRPr="006473CD" w:rsidRDefault="006473CD" w:rsidP="006473CD">
      <w:pPr>
        <w:spacing w:line="276" w:lineRule="auto"/>
        <w:jc w:val="both"/>
        <w:rPr>
          <w:lang w:val="en-US"/>
        </w:rPr>
      </w:pPr>
    </w:p>
    <w:p w14:paraId="182A806D" w14:textId="77777777" w:rsidR="006473CD" w:rsidRPr="006473CD" w:rsidRDefault="006473CD" w:rsidP="006473CD">
      <w:pPr>
        <w:pStyle w:val="titlersos"/>
        <w:numPr>
          <w:ilvl w:val="0"/>
          <w:numId w:val="0"/>
        </w:numPr>
        <w:rPr>
          <w:rFonts w:ascii="Times New Roman" w:hAnsi="Times New Roman"/>
          <w:b w:val="0"/>
          <w:sz w:val="24"/>
          <w:szCs w:val="24"/>
        </w:rPr>
      </w:pPr>
    </w:p>
    <w:p w14:paraId="318D8CE5" w14:textId="77777777" w:rsidR="009C45A0" w:rsidRDefault="009C45A0">
      <w:pPr>
        <w:rPr>
          <w:b/>
        </w:rPr>
      </w:pPr>
      <w:r>
        <w:br w:type="page"/>
      </w:r>
    </w:p>
    <w:p w14:paraId="1E6308FB" w14:textId="5800D29C" w:rsidR="006473CD" w:rsidRPr="001473DB" w:rsidRDefault="00937EEF" w:rsidP="006473CD">
      <w:pPr>
        <w:pStyle w:val="titlersos"/>
        <w:numPr>
          <w:ilvl w:val="0"/>
          <w:numId w:val="0"/>
        </w:numPr>
        <w:rPr>
          <w:rFonts w:ascii="Times New Roman" w:hAnsi="Times New Roman"/>
          <w:sz w:val="24"/>
          <w:szCs w:val="24"/>
        </w:rPr>
      </w:pPr>
      <w:ins w:id="1031" w:author="Clay Cressler" w:date="2016-07-18T13:27:00Z">
        <w:r>
          <w:rPr>
            <w:rFonts w:ascii="Times New Roman" w:hAnsi="Times New Roman"/>
            <w:sz w:val="24"/>
            <w:szCs w:val="24"/>
          </w:rPr>
          <w:lastRenderedPageBreak/>
          <w:t>Comparing Model Predictions to Empirical Data</w:t>
        </w:r>
      </w:ins>
    </w:p>
    <w:p w14:paraId="585C4C37" w14:textId="77777777" w:rsidR="006627E7" w:rsidRPr="00284EB9" w:rsidRDefault="006627E7" w:rsidP="00B34BF1">
      <w:pPr>
        <w:rPr>
          <w:i/>
          <w:lang w:val="en-US"/>
        </w:rPr>
      </w:pPr>
      <w:r w:rsidRPr="00284EB9">
        <w:rPr>
          <w:i/>
          <w:lang w:val="en-US"/>
        </w:rPr>
        <w:t>Pairwise genetic distances between hosts</w:t>
      </w:r>
    </w:p>
    <w:p w14:paraId="67E4BB4F" w14:textId="3F7C5596" w:rsidR="009B68D1" w:rsidRDefault="00FF337E" w:rsidP="00B34BF1">
      <w:pPr>
        <w:rPr>
          <w:lang w:val="en-US"/>
        </w:rPr>
      </w:pPr>
      <w:r>
        <w:rPr>
          <w:lang w:val="en-US"/>
        </w:rPr>
        <w:t xml:space="preserve">The total number of host species in our dataset was </w:t>
      </w:r>
      <w:r w:rsidR="00B50217">
        <w:rPr>
          <w:lang w:val="en-US"/>
        </w:rPr>
        <w:t>4621</w:t>
      </w:r>
      <w:r>
        <w:rPr>
          <w:lang w:val="en-US"/>
        </w:rPr>
        <w:t>. Pairwise genetic dist</w:t>
      </w:r>
      <w:r w:rsidR="006C6017">
        <w:rPr>
          <w:lang w:val="en-US"/>
        </w:rPr>
        <w:t xml:space="preserve">ances calculated using the </w:t>
      </w:r>
      <w:r>
        <w:rPr>
          <w:lang w:val="en-US"/>
        </w:rPr>
        <w:t xml:space="preserve">cytochrome oxidase 1 </w:t>
      </w:r>
      <w:r w:rsidR="006C6017">
        <w:rPr>
          <w:lang w:val="en-US"/>
        </w:rPr>
        <w:t xml:space="preserve">gene corresponded to those from </w:t>
      </w:r>
      <w:r w:rsidRPr="006473CD">
        <w:rPr>
          <w:lang w:val="en-US"/>
        </w:rPr>
        <w:t>cytochrome B</w:t>
      </w:r>
      <w:r>
        <w:rPr>
          <w:lang w:val="en-US"/>
        </w:rPr>
        <w:t xml:space="preserve"> </w:t>
      </w:r>
      <w:r w:rsidR="006627E7">
        <w:rPr>
          <w:lang w:val="en-US"/>
        </w:rPr>
        <w:t>(</w:t>
      </w:r>
      <w:ins w:id="1032" w:author="Clay Cressler" w:date="2016-07-18T13:27:00Z">
        <w:r w:rsidR="00937EEF">
          <w:rPr>
            <w:lang w:val="en-US"/>
          </w:rPr>
          <w:t>F</w:t>
        </w:r>
      </w:ins>
      <w:r w:rsidR="006627E7">
        <w:rPr>
          <w:lang w:val="en-US"/>
        </w:rPr>
        <w:t>ig.</w:t>
      </w:r>
      <w:r w:rsidR="00254332">
        <w:rPr>
          <w:lang w:val="en-US"/>
        </w:rPr>
        <w:t xml:space="preserve"> S1</w:t>
      </w:r>
      <w:r>
        <w:rPr>
          <w:lang w:val="en-US"/>
        </w:rPr>
        <w:t xml:space="preserve">) and </w:t>
      </w:r>
      <w:r w:rsidR="006C6017">
        <w:rPr>
          <w:lang w:val="en-US"/>
        </w:rPr>
        <w:t xml:space="preserve">these loci </w:t>
      </w:r>
      <w:r>
        <w:rPr>
          <w:lang w:val="en-US"/>
        </w:rPr>
        <w:t xml:space="preserve">were selected for concatenation and </w:t>
      </w:r>
      <w:r w:rsidR="00146C34">
        <w:rPr>
          <w:lang w:val="en-US"/>
        </w:rPr>
        <w:t xml:space="preserve">subsequent </w:t>
      </w:r>
      <w:r>
        <w:rPr>
          <w:lang w:val="en-US"/>
        </w:rPr>
        <w:t>calculation of pairwise genetic distances. 3253 hosts were represented by cytochrome oxidase 1 sequences</w:t>
      </w:r>
      <w:r w:rsidR="00A2309A">
        <w:rPr>
          <w:lang w:val="en-US"/>
        </w:rPr>
        <w:t xml:space="preserve"> and 2193 hosts by cytochrome B. 1915 hosts had sequences from both loci whilst a total of 3531 hosts had representative sequences from one or both loci.</w:t>
      </w:r>
      <w:r w:rsidR="006627E7">
        <w:rPr>
          <w:lang w:val="en-US"/>
        </w:rPr>
        <w:t xml:space="preserve"> The mean pairwise genetic distance between hosts was 0.263 (standard deviation=</w:t>
      </w:r>
      <w:r w:rsidR="00254332">
        <w:rPr>
          <w:lang w:val="en-US"/>
        </w:rPr>
        <w:t>0.034; fig. S2</w:t>
      </w:r>
      <w:r w:rsidR="006627E7">
        <w:rPr>
          <w:lang w:val="en-US"/>
        </w:rPr>
        <w:t>).</w:t>
      </w:r>
    </w:p>
    <w:p w14:paraId="4CF2C407" w14:textId="77777777" w:rsidR="00B34BF1" w:rsidRDefault="00B34BF1" w:rsidP="00194D56">
      <w:pPr>
        <w:rPr>
          <w:i/>
          <w:lang w:val="en-US"/>
        </w:rPr>
      </w:pPr>
    </w:p>
    <w:p w14:paraId="185723D3" w14:textId="77777777" w:rsidR="005C2D7F" w:rsidRDefault="003B121B" w:rsidP="00194D56">
      <w:pPr>
        <w:rPr>
          <w:i/>
          <w:lang w:val="en-US"/>
        </w:rPr>
      </w:pPr>
      <w:r>
        <w:rPr>
          <w:i/>
          <w:lang w:val="en-US"/>
        </w:rPr>
        <w:t>Infection site</w:t>
      </w:r>
    </w:p>
    <w:p w14:paraId="620622FA" w14:textId="77777777" w:rsidR="005C2D7F" w:rsidRDefault="005C2D7F" w:rsidP="00194D56">
      <w:pPr>
        <w:rPr>
          <w:lang w:val="en-US"/>
        </w:rPr>
      </w:pPr>
      <w:r>
        <w:rPr>
          <w:lang w:val="en-US"/>
        </w:rPr>
        <w:t xml:space="preserve">The </w:t>
      </w:r>
      <w:proofErr w:type="spellStart"/>
      <w:r>
        <w:rPr>
          <w:lang w:val="en-US"/>
        </w:rPr>
        <w:t>allometric</w:t>
      </w:r>
      <w:proofErr w:type="spellEnd"/>
      <w:r>
        <w:rPr>
          <w:lang w:val="en-US"/>
        </w:rPr>
        <w:t xml:space="preserve"> scaling model predicts that </w:t>
      </w:r>
      <w:r w:rsidR="00692C34">
        <w:rPr>
          <w:lang w:val="en-US"/>
        </w:rPr>
        <w:t xml:space="preserve">for parasites with a direct life cycle, </w:t>
      </w:r>
      <w:proofErr w:type="spellStart"/>
      <w:r w:rsidR="00692C34">
        <w:rPr>
          <w:lang w:val="en-US"/>
        </w:rPr>
        <w:t>generalism</w:t>
      </w:r>
      <w:proofErr w:type="spellEnd"/>
      <w:r w:rsidR="00692C34">
        <w:rPr>
          <w:lang w:val="en-US"/>
        </w:rPr>
        <w:t xml:space="preserve"> should be higher in </w:t>
      </w:r>
      <w:proofErr w:type="spellStart"/>
      <w:r w:rsidR="00692C34">
        <w:rPr>
          <w:lang w:val="en-US"/>
        </w:rPr>
        <w:t>endoparasites</w:t>
      </w:r>
      <w:proofErr w:type="spellEnd"/>
      <w:r w:rsidR="00692C34">
        <w:rPr>
          <w:lang w:val="en-US"/>
        </w:rPr>
        <w:t xml:space="preserve"> compared to </w:t>
      </w:r>
      <w:proofErr w:type="spellStart"/>
      <w:r w:rsidR="00692C34">
        <w:rPr>
          <w:lang w:val="en-US"/>
        </w:rPr>
        <w:t>ectoparasites</w:t>
      </w:r>
      <w:proofErr w:type="spellEnd"/>
      <w:r w:rsidR="00692C34">
        <w:rPr>
          <w:lang w:val="en-US"/>
        </w:rPr>
        <w:t xml:space="preserve">. </w:t>
      </w:r>
      <w:r w:rsidR="00A8396A">
        <w:rPr>
          <w:lang w:val="en-US"/>
        </w:rPr>
        <w:t xml:space="preserve">In the </w:t>
      </w:r>
      <w:r w:rsidR="00076CEE">
        <w:rPr>
          <w:lang w:val="en-US"/>
        </w:rPr>
        <w:t xml:space="preserve">fish </w:t>
      </w:r>
      <w:r w:rsidR="00A8396A">
        <w:rPr>
          <w:lang w:val="en-US"/>
        </w:rPr>
        <w:t xml:space="preserve">data set of </w:t>
      </w:r>
      <w:proofErr w:type="spellStart"/>
      <w:r w:rsidR="00A8396A">
        <w:rPr>
          <w:lang w:val="en-US"/>
        </w:rPr>
        <w:t>macroparasites</w:t>
      </w:r>
      <w:proofErr w:type="spellEnd"/>
      <w:r w:rsidR="00A8396A">
        <w:rPr>
          <w:lang w:val="en-US"/>
        </w:rPr>
        <w:t xml:space="preserve">, there are </w:t>
      </w:r>
      <w:commentRangeStart w:id="1033"/>
      <w:r w:rsidR="00A8396A">
        <w:rPr>
          <w:lang w:val="en-US"/>
        </w:rPr>
        <w:t xml:space="preserve">4226 </w:t>
      </w:r>
      <w:commentRangeEnd w:id="1033"/>
      <w:r w:rsidR="00DB3BB3">
        <w:rPr>
          <w:rStyle w:val="CommentReference"/>
        </w:rPr>
        <w:commentReference w:id="1033"/>
      </w:r>
      <w:r w:rsidR="00A8396A">
        <w:rPr>
          <w:lang w:val="en-US"/>
        </w:rPr>
        <w:t xml:space="preserve">parasites with a direct life cycle, of which </w:t>
      </w:r>
      <w:r w:rsidR="00076CEE">
        <w:rPr>
          <w:lang w:val="en-US"/>
        </w:rPr>
        <w:t xml:space="preserve">only </w:t>
      </w:r>
      <w:r w:rsidR="00A8396A">
        <w:rPr>
          <w:lang w:val="en-US"/>
        </w:rPr>
        <w:t xml:space="preserve">10 (0.2%) are </w:t>
      </w:r>
      <w:proofErr w:type="spellStart"/>
      <w:r w:rsidR="00A8396A">
        <w:rPr>
          <w:lang w:val="en-US"/>
        </w:rPr>
        <w:t>endoparasites</w:t>
      </w:r>
      <w:proofErr w:type="spellEnd"/>
      <w:r w:rsidR="00A8396A">
        <w:rPr>
          <w:lang w:val="en-US"/>
        </w:rPr>
        <w:t xml:space="preserve">. </w:t>
      </w:r>
      <w:commentRangeStart w:id="1034"/>
      <w:r w:rsidR="00A8396A">
        <w:rPr>
          <w:lang w:val="en-US"/>
        </w:rPr>
        <w:t xml:space="preserve">Due to the small sample size for </w:t>
      </w:r>
      <w:proofErr w:type="spellStart"/>
      <w:r w:rsidR="00A8396A">
        <w:rPr>
          <w:lang w:val="en-US"/>
        </w:rPr>
        <w:t>endoparasites</w:t>
      </w:r>
      <w:proofErr w:type="spellEnd"/>
      <w:r w:rsidR="00A8396A">
        <w:rPr>
          <w:lang w:val="en-US"/>
        </w:rPr>
        <w:t xml:space="preserve">, no significant difference is found for </w:t>
      </w:r>
      <w:proofErr w:type="spellStart"/>
      <w:r w:rsidR="00A8396A">
        <w:rPr>
          <w:lang w:val="en-US"/>
        </w:rPr>
        <w:t>generalism</w:t>
      </w:r>
      <w:proofErr w:type="spellEnd"/>
      <w:r w:rsidR="00A8396A">
        <w:rPr>
          <w:lang w:val="en-US"/>
        </w:rPr>
        <w:t xml:space="preserve"> metrics </w:t>
      </w:r>
      <w:r w:rsidR="00490105">
        <w:rPr>
          <w:lang w:val="en-US"/>
        </w:rPr>
        <w:t>by infection site</w:t>
      </w:r>
      <w:r w:rsidR="004525E0">
        <w:rPr>
          <w:lang w:val="en-US"/>
        </w:rPr>
        <w:t xml:space="preserve"> (not shown)</w:t>
      </w:r>
      <w:r w:rsidR="00490105">
        <w:rPr>
          <w:lang w:val="en-US"/>
        </w:rPr>
        <w:t>.</w:t>
      </w:r>
      <w:r w:rsidR="00A8396A">
        <w:rPr>
          <w:lang w:val="en-US"/>
        </w:rPr>
        <w:t xml:space="preserve"> </w:t>
      </w:r>
      <w:commentRangeEnd w:id="1034"/>
      <w:r w:rsidR="00514D86">
        <w:rPr>
          <w:rStyle w:val="CommentReference"/>
        </w:rPr>
        <w:commentReference w:id="1034"/>
      </w:r>
    </w:p>
    <w:p w14:paraId="2078BC0C" w14:textId="77777777" w:rsidR="005C2D7F" w:rsidRDefault="005C2D7F" w:rsidP="00194D56">
      <w:pPr>
        <w:rPr>
          <w:lang w:val="en-US"/>
        </w:rPr>
      </w:pPr>
    </w:p>
    <w:p w14:paraId="52D2C910" w14:textId="77777777" w:rsidR="003B121B" w:rsidRPr="00D70908" w:rsidRDefault="003B121B" w:rsidP="00194D56">
      <w:pPr>
        <w:rPr>
          <w:i/>
          <w:lang w:val="en-US"/>
        </w:rPr>
      </w:pPr>
      <w:r>
        <w:rPr>
          <w:i/>
          <w:lang w:val="en-US"/>
        </w:rPr>
        <w:t xml:space="preserve">Host body </w:t>
      </w:r>
      <w:r w:rsidR="0087542F">
        <w:rPr>
          <w:i/>
          <w:lang w:val="en-US"/>
        </w:rPr>
        <w:t>size</w:t>
      </w:r>
    </w:p>
    <w:p w14:paraId="7B784732" w14:textId="21D0232C" w:rsidR="003B121B" w:rsidRDefault="005C2D7F" w:rsidP="00194D56">
      <w:pPr>
        <w:rPr>
          <w:ins w:id="1035" w:author="Clay Cressler" w:date="2016-07-19T16:54:00Z"/>
        </w:rPr>
      </w:pPr>
      <w:r w:rsidRPr="005C2D7F">
        <w:rPr>
          <w:lang w:val="en-US"/>
        </w:rPr>
        <w:t xml:space="preserve">The model predicts that, for </w:t>
      </w:r>
      <w:ins w:id="1036" w:author="Clay Cressler" w:date="2016-07-19T16:53:00Z">
        <w:r w:rsidR="00327EB3">
          <w:rPr>
            <w:lang w:val="en-US"/>
          </w:rPr>
          <w:t>direct life cycle parasites</w:t>
        </w:r>
      </w:ins>
      <w:r w:rsidRPr="005C2D7F">
        <w:rPr>
          <w:lang w:val="en-US"/>
        </w:rPr>
        <w:t xml:space="preserve">, there should be a positive correlation among parasites’ </w:t>
      </w:r>
      <w:proofErr w:type="spellStart"/>
      <w:r w:rsidRPr="005C2D7F">
        <w:rPr>
          <w:lang w:val="en-US"/>
        </w:rPr>
        <w:t>generalism</w:t>
      </w:r>
      <w:proofErr w:type="spellEnd"/>
      <w:r w:rsidRPr="005C2D7F">
        <w:rPr>
          <w:lang w:val="en-US"/>
        </w:rPr>
        <w:t xml:space="preserve"> metrics and both the maximum </w:t>
      </w:r>
      <w:r w:rsidR="003B121B">
        <w:rPr>
          <w:lang w:val="en-US"/>
        </w:rPr>
        <w:t xml:space="preserve">and mean </w:t>
      </w:r>
      <w:r w:rsidRPr="005C2D7F">
        <w:rPr>
          <w:lang w:val="en-US"/>
        </w:rPr>
        <w:t>host body size</w:t>
      </w:r>
      <w:r w:rsidR="003B121B">
        <w:rPr>
          <w:lang w:val="en-US"/>
        </w:rPr>
        <w:t xml:space="preserve">, with a particularly strong positive correlation between </w:t>
      </w:r>
      <w:proofErr w:type="spellStart"/>
      <w:r w:rsidR="003B121B">
        <w:rPr>
          <w:lang w:val="en-US"/>
        </w:rPr>
        <w:t>generalism</w:t>
      </w:r>
      <w:proofErr w:type="spellEnd"/>
      <w:r w:rsidR="003B121B">
        <w:rPr>
          <w:lang w:val="en-US"/>
        </w:rPr>
        <w:t xml:space="preserve"> and the coefficient of variation in host body size</w:t>
      </w:r>
      <w:r w:rsidRPr="005C2D7F">
        <w:rPr>
          <w:lang w:val="en-US"/>
        </w:rPr>
        <w:t>.</w:t>
      </w:r>
      <w:r w:rsidRPr="005C2D7F">
        <w:t xml:space="preserve"> </w:t>
      </w:r>
      <w:ins w:id="1037" w:author="Clay Cressler" w:date="2016-07-19T16:54:00Z">
        <w:r w:rsidR="00327EB3">
          <w:t xml:space="preserve">We observe a strong and significant positive correlation between </w:t>
        </w:r>
        <w:r w:rsidR="00DB3BB3">
          <w:t xml:space="preserve">many, but not all, body size metrics and </w:t>
        </w:r>
        <w:proofErr w:type="spellStart"/>
        <w:r w:rsidR="00DB3BB3">
          <w:t>generalism</w:t>
        </w:r>
        <w:proofErr w:type="spellEnd"/>
        <w:r w:rsidR="00DB3BB3">
          <w:t xml:space="preserve"> metrics (Fig. 1, Table x).</w:t>
        </w:r>
      </w:ins>
    </w:p>
    <w:p w14:paraId="2ABFB5EC" w14:textId="77777777" w:rsidR="00DB3BB3" w:rsidRDefault="00DB3BB3" w:rsidP="00194D56">
      <w:pPr>
        <w:rPr>
          <w:ins w:id="1038" w:author="Clay Cressler" w:date="2016-07-19T16:54:00Z"/>
        </w:rPr>
      </w:pPr>
    </w:p>
    <w:p w14:paraId="13A1C7CF" w14:textId="47301528" w:rsidR="00DB3BB3" w:rsidRDefault="00DB3BB3" w:rsidP="00194D56">
      <w:ins w:id="1039" w:author="Clay Cressler" w:date="2016-07-19T16:54:00Z">
        <w:r>
          <w:t xml:space="preserve">For </w:t>
        </w:r>
        <w:proofErr w:type="spellStart"/>
        <w:r>
          <w:t>trophically</w:t>
        </w:r>
        <w:proofErr w:type="spellEnd"/>
        <w:r>
          <w:t xml:space="preserve"> transmitted parasites, the model makes no definitive predictions. The correlation between </w:t>
        </w:r>
        <w:proofErr w:type="spellStart"/>
        <w:r>
          <w:t>generalism</w:t>
        </w:r>
        <w:proofErr w:type="spellEnd"/>
        <w:r>
          <w:t xml:space="preserve"> and body size can be positive or negative. Interestingly, however, we observe identical patterns of correlation for </w:t>
        </w:r>
        <w:proofErr w:type="spellStart"/>
        <w:r>
          <w:t>trophically</w:t>
        </w:r>
        <w:proofErr w:type="spellEnd"/>
        <w:r>
          <w:t xml:space="preserve"> transmitted parasites as we did for </w:t>
        </w:r>
      </w:ins>
      <w:ins w:id="1040" w:author="Clay Cressler" w:date="2016-07-19T17:00:00Z">
        <w:r>
          <w:t>direct life cycle parasites (Fig. 2, Table y).</w:t>
        </w:r>
      </w:ins>
    </w:p>
    <w:p w14:paraId="505047F1" w14:textId="77777777" w:rsidR="003B121B" w:rsidDel="00DB3BB3" w:rsidRDefault="003B121B" w:rsidP="00194D56">
      <w:pPr>
        <w:rPr>
          <w:del w:id="1041" w:author="Clay Cressler" w:date="2016-07-19T17:00:00Z"/>
        </w:rPr>
      </w:pPr>
    </w:p>
    <w:p w14:paraId="32E4CF47" w14:textId="442B3164" w:rsidR="003B121B" w:rsidDel="00DB3BB3" w:rsidRDefault="005C2D7F" w:rsidP="00194D56">
      <w:pPr>
        <w:rPr>
          <w:del w:id="1042" w:author="Clay Cressler" w:date="2016-07-19T17:00:00Z"/>
          <w:lang w:val="en-US"/>
        </w:rPr>
      </w:pPr>
      <w:del w:id="1043" w:author="Clay Cressler" w:date="2016-07-19T17:00:00Z">
        <w:r w:rsidRPr="005C2D7F" w:rsidDel="00DB3BB3">
          <w:rPr>
            <w:lang w:val="en-US"/>
          </w:rPr>
          <w:delText>For some measures we do see a positive correlation (</w:delText>
        </w:r>
        <w:r w:rsidR="004525E0" w:rsidDel="00DB3BB3">
          <w:rPr>
            <w:lang w:val="en-US"/>
          </w:rPr>
          <w:delText>Table</w:delText>
        </w:r>
        <w:r w:rsidRPr="005C2D7F" w:rsidDel="00DB3BB3">
          <w:rPr>
            <w:lang w:val="en-US"/>
          </w:rPr>
          <w:delText xml:space="preserve"> </w:delText>
        </w:r>
        <w:r w:rsidR="004525E0" w:rsidDel="00DB3BB3">
          <w:rPr>
            <w:lang w:val="en-US"/>
          </w:rPr>
          <w:delText>3</w:delText>
        </w:r>
        <w:r w:rsidRPr="005C2D7F" w:rsidDel="00DB3BB3">
          <w:rPr>
            <w:lang w:val="en-US"/>
          </w:rPr>
          <w:delText xml:space="preserve">), and in particular there is a strong positive correlation between the coefficient of variation of host length and the mean phylogenetic distance between hosts (SPD). </w:delText>
        </w:r>
      </w:del>
    </w:p>
    <w:p w14:paraId="0EF0B1C2" w14:textId="2BA5BC80" w:rsidR="003B121B" w:rsidRPr="006473CD" w:rsidDel="00DB3BB3" w:rsidRDefault="0087542F" w:rsidP="003B121B">
      <w:pPr>
        <w:pStyle w:val="FirstParagraph"/>
        <w:rPr>
          <w:del w:id="1044" w:author="Clay Cressler" w:date="2016-07-19T17:00:00Z"/>
          <w:rFonts w:ascii="Times New Roman" w:hAnsi="Times New Roman"/>
        </w:rPr>
      </w:pPr>
      <w:del w:id="1045" w:author="Clay Cressler" w:date="2016-07-19T17:00:00Z">
        <w:r w:rsidDel="00DB3BB3">
          <w:rPr>
            <w:rFonts w:ascii="Times New Roman" w:hAnsi="Times New Roman"/>
          </w:rPr>
          <w:delText>The model</w:delText>
        </w:r>
        <w:r w:rsidR="003B121B" w:rsidRPr="006473CD" w:rsidDel="00DB3BB3">
          <w:rPr>
            <w:rFonts w:ascii="Times New Roman" w:hAnsi="Times New Roman"/>
          </w:rPr>
          <w:delText xml:space="preserve"> also predicts that for ectoparasites, there should be few generalist parasites of either very small bodied or very large bodied hosts. This seems to be the case for degree, PD, and PS, but not so clear for SPD (</w:delText>
        </w:r>
        <w:r w:rsidR="004525E0" w:rsidDel="00DB3BB3">
          <w:rPr>
            <w:rFonts w:ascii="Times New Roman" w:hAnsi="Times New Roman"/>
          </w:rPr>
          <w:delText>Table 3</w:delText>
        </w:r>
        <w:r w:rsidR="003B121B" w:rsidRPr="006473CD" w:rsidDel="00DB3BB3">
          <w:rPr>
            <w:rFonts w:ascii="Times New Roman" w:hAnsi="Times New Roman"/>
          </w:rPr>
          <w:delText>).However, because we categorized by quartiles, in some cases relatively low host body size metric values end up in the 4</w:delText>
        </w:r>
        <w:r w:rsidR="003B121B" w:rsidRPr="006473CD" w:rsidDel="00DB3BB3">
          <w:rPr>
            <w:rFonts w:ascii="Times New Roman" w:hAnsi="Times New Roman"/>
            <w:vertAlign w:val="superscript"/>
          </w:rPr>
          <w:delText>th</w:delText>
        </w:r>
        <w:r w:rsidR="003B121B" w:rsidRPr="006473CD" w:rsidDel="00DB3BB3">
          <w:rPr>
            <w:rFonts w:ascii="Times New Roman" w:hAnsi="Times New Roman"/>
          </w:rPr>
          <w:delText xml:space="preserve"> quartile because the distribution of metric values is skewed with a long tail. </w:delText>
        </w:r>
      </w:del>
    </w:p>
    <w:p w14:paraId="42E02695" w14:textId="77777777" w:rsidR="003B121B" w:rsidRDefault="003B121B" w:rsidP="00194D56"/>
    <w:p w14:paraId="2C350A6E" w14:textId="77777777" w:rsidR="003B121B" w:rsidRPr="0087542F" w:rsidRDefault="003B121B" w:rsidP="00194D56">
      <w:pPr>
        <w:rPr>
          <w:i/>
        </w:rPr>
      </w:pPr>
      <w:r>
        <w:rPr>
          <w:i/>
        </w:rPr>
        <w:t>Temperature/geographic range of all parasites</w:t>
      </w:r>
    </w:p>
    <w:p w14:paraId="09DDF1CF" w14:textId="5EED3994" w:rsidR="004525E0" w:rsidRPr="004525E0" w:rsidRDefault="00DB3BB3" w:rsidP="004525E0">
      <w:pPr>
        <w:rPr>
          <w:lang w:val="en-US"/>
        </w:rPr>
      </w:pPr>
      <w:ins w:id="1046" w:author="Clay Cressler" w:date="2016-07-19T17:00:00Z">
        <w:r>
          <w:t xml:space="preserve">In general, the </w:t>
        </w:r>
      </w:ins>
      <w:r w:rsidR="00EA1DC1">
        <w:t>model</w:t>
      </w:r>
      <w:ins w:id="1047" w:author="Clay Cressler" w:date="2016-07-19T17:00:00Z">
        <w:r>
          <w:t xml:space="preserve">s make very different predictions about how temperature affects the evolution of </w:t>
        </w:r>
        <w:proofErr w:type="spellStart"/>
        <w:r>
          <w:t>generalism</w:t>
        </w:r>
        <w:proofErr w:type="spellEnd"/>
        <w:r>
          <w:t xml:space="preserve">. At least some models, however, predict that </w:t>
        </w:r>
      </w:ins>
      <w:proofErr w:type="spellStart"/>
      <w:r w:rsidR="00EA1DC1">
        <w:t>generalism</w:t>
      </w:r>
      <w:proofErr w:type="spellEnd"/>
      <w:r w:rsidR="00EA1DC1">
        <w:t xml:space="preserve"> is more likely in colder environments</w:t>
      </w:r>
      <w:ins w:id="1048" w:author="Clay Cressler" w:date="2016-07-19T17:01:00Z">
        <w:r>
          <w:rPr>
            <w:lang w:val="en-US"/>
          </w:rPr>
          <w:t>, and w</w:t>
        </w:r>
      </w:ins>
      <w:r w:rsidR="004525E0" w:rsidRPr="004525E0">
        <w:rPr>
          <w:lang w:val="en-US"/>
        </w:rPr>
        <w:t>e see higher degree</w:t>
      </w:r>
      <w:del w:id="1049" w:author="Clay Cressler" w:date="2016-07-19T17:02:00Z">
        <w:r w:rsidR="004525E0" w:rsidDel="00DB3BB3">
          <w:rPr>
            <w:lang w:val="en-US"/>
          </w:rPr>
          <w:delText>, G, and SPD</w:delText>
        </w:r>
      </w:del>
      <w:r w:rsidR="004525E0" w:rsidRPr="004525E0">
        <w:rPr>
          <w:lang w:val="en-US"/>
        </w:rPr>
        <w:t xml:space="preserve"> in cool regions</w:t>
      </w:r>
      <w:ins w:id="1050" w:author="Clay Cressler" w:date="2016-07-19T17:03:00Z">
        <w:r>
          <w:rPr>
            <w:lang w:val="en-US"/>
          </w:rPr>
          <w:t xml:space="preserve"> for direct life cycle parasites (Fig. 3, Table z) and higher degree, G, and SPD in cool regions for </w:t>
        </w:r>
        <w:proofErr w:type="spellStart"/>
        <w:r>
          <w:rPr>
            <w:lang w:val="en-US"/>
          </w:rPr>
          <w:t>trophically</w:t>
        </w:r>
        <w:proofErr w:type="spellEnd"/>
        <w:r>
          <w:rPr>
            <w:lang w:val="en-US"/>
          </w:rPr>
          <w:t xml:space="preserve"> transmitted parasites (Fig. 4, Table a).</w:t>
        </w:r>
      </w:ins>
      <w:del w:id="1051" w:author="Clay Cressler" w:date="2016-07-19T17:03:00Z">
        <w:r w:rsidR="004525E0" w:rsidRPr="004525E0" w:rsidDel="00DB3BB3">
          <w:rPr>
            <w:lang w:val="en-US"/>
          </w:rPr>
          <w:delText>.</w:delText>
        </w:r>
      </w:del>
      <w:r w:rsidR="004525E0" w:rsidRPr="004525E0">
        <w:rPr>
          <w:lang w:val="en-US"/>
        </w:rPr>
        <w:t xml:space="preserve"> </w:t>
      </w:r>
    </w:p>
    <w:p w14:paraId="22924F7E" w14:textId="77777777" w:rsidR="00514D86" w:rsidRDefault="00BD5BFF" w:rsidP="00DB3BB3">
      <w:ins w:id="1052" w:author="Clay Cressler" w:date="2016-07-18T13:40:00Z">
        <w:r>
          <w:t xml:space="preserve"> </w:t>
        </w:r>
      </w:ins>
    </w:p>
    <w:p w14:paraId="62005E93" w14:textId="5BCECB1C" w:rsidR="00420C16" w:rsidRDefault="00420C16">
      <w:pPr>
        <w:rPr>
          <w:b/>
          <w:bCs/>
          <w:color w:val="4F81BD"/>
          <w:sz w:val="18"/>
          <w:szCs w:val="18"/>
        </w:rPr>
      </w:pPr>
    </w:p>
    <w:p w14:paraId="317BC082" w14:textId="77777777" w:rsidR="006473CD" w:rsidRPr="006473CD" w:rsidRDefault="006473CD" w:rsidP="006473CD">
      <w:pPr>
        <w:pStyle w:val="titlersos"/>
        <w:numPr>
          <w:ilvl w:val="0"/>
          <w:numId w:val="0"/>
        </w:numPr>
        <w:rPr>
          <w:rFonts w:ascii="Times New Roman" w:hAnsi="Times New Roman"/>
          <w:b w:val="0"/>
          <w:sz w:val="24"/>
          <w:szCs w:val="24"/>
          <w:lang w:val="en-US"/>
        </w:rPr>
      </w:pPr>
    </w:p>
    <w:p w14:paraId="73950BB2" w14:textId="77777777" w:rsidR="006473CD" w:rsidRPr="006473CD" w:rsidRDefault="006473CD" w:rsidP="006473CD">
      <w:pPr>
        <w:pStyle w:val="BodyText"/>
        <w:rPr>
          <w:rFonts w:ascii="Times New Roman" w:hAnsi="Times New Roman"/>
        </w:rPr>
      </w:pPr>
    </w:p>
    <w:p w14:paraId="37EEAF04" w14:textId="77777777" w:rsidR="006473CD" w:rsidRPr="006473CD" w:rsidRDefault="006473CD" w:rsidP="006473CD">
      <w:pPr>
        <w:pStyle w:val="titlersos"/>
        <w:numPr>
          <w:ilvl w:val="0"/>
          <w:numId w:val="0"/>
        </w:numPr>
        <w:rPr>
          <w:rFonts w:ascii="Times New Roman" w:hAnsi="Times New Roman"/>
          <w:b w:val="0"/>
          <w:sz w:val="24"/>
          <w:szCs w:val="24"/>
        </w:rPr>
      </w:pPr>
    </w:p>
    <w:p w14:paraId="5ABCEFF6" w14:textId="77777777" w:rsidR="006473CD" w:rsidRPr="006473CD" w:rsidRDefault="006473CD" w:rsidP="006473CD">
      <w:pPr>
        <w:pStyle w:val="FirstParagraph"/>
        <w:rPr>
          <w:rFonts w:ascii="Times New Roman" w:hAnsi="Times New Roman"/>
        </w:rPr>
      </w:pPr>
    </w:p>
    <w:p w14:paraId="1D4EA376" w14:textId="77777777" w:rsidR="006473CD" w:rsidRPr="006473CD" w:rsidRDefault="006473CD" w:rsidP="006473CD"/>
    <w:p w14:paraId="6CE19957" w14:textId="77777777" w:rsidR="006473CD" w:rsidRPr="006473CD" w:rsidRDefault="006473CD" w:rsidP="006473CD"/>
    <w:p w14:paraId="25C496A4" w14:textId="77777777" w:rsidR="006473CD" w:rsidRPr="006473CD" w:rsidRDefault="006473CD" w:rsidP="006473CD"/>
    <w:p w14:paraId="01D3EB1F" w14:textId="77777777" w:rsidR="006473CD" w:rsidRPr="006473CD" w:rsidRDefault="006473CD" w:rsidP="006473CD"/>
    <w:p w14:paraId="39EFBA10" w14:textId="77777777" w:rsidR="006473CD" w:rsidRPr="006473CD" w:rsidRDefault="006473CD" w:rsidP="006473CD"/>
    <w:p w14:paraId="3CC1BB53" w14:textId="77777777" w:rsidR="006473CD" w:rsidRDefault="006473CD" w:rsidP="006473CD"/>
    <w:p w14:paraId="6F3C42E1" w14:textId="77777777" w:rsidR="003542CA" w:rsidRPr="006473CD" w:rsidRDefault="003542CA" w:rsidP="006473CD"/>
    <w:p w14:paraId="75DEA8DF" w14:textId="77777777" w:rsidR="00EA50D4" w:rsidRDefault="00EA50D4">
      <w:pPr>
        <w:rPr>
          <w:b/>
        </w:rPr>
      </w:pPr>
      <w:r>
        <w:br w:type="page"/>
      </w:r>
    </w:p>
    <w:p w14:paraId="7A016C05" w14:textId="77777777" w:rsidR="006473CD" w:rsidRPr="003542CA" w:rsidRDefault="006473CD" w:rsidP="006473CD">
      <w:pPr>
        <w:pStyle w:val="titlersos"/>
        <w:numPr>
          <w:ilvl w:val="0"/>
          <w:numId w:val="0"/>
        </w:numPr>
        <w:rPr>
          <w:rFonts w:ascii="Times New Roman" w:hAnsi="Times New Roman"/>
          <w:sz w:val="24"/>
          <w:szCs w:val="24"/>
        </w:rPr>
      </w:pPr>
      <w:r w:rsidRPr="003542CA">
        <w:rPr>
          <w:rFonts w:ascii="Times New Roman" w:hAnsi="Times New Roman"/>
          <w:sz w:val="24"/>
          <w:szCs w:val="24"/>
        </w:rPr>
        <w:lastRenderedPageBreak/>
        <w:t>Discussion</w:t>
      </w:r>
    </w:p>
    <w:p w14:paraId="2399E325" w14:textId="77777777" w:rsidR="006473CD" w:rsidRPr="006473CD" w:rsidRDefault="006473CD" w:rsidP="006473CD">
      <w:pPr>
        <w:pStyle w:val="titlersos"/>
        <w:numPr>
          <w:ilvl w:val="0"/>
          <w:numId w:val="0"/>
        </w:numPr>
        <w:rPr>
          <w:rFonts w:ascii="Times New Roman" w:hAnsi="Times New Roman"/>
          <w:b w:val="0"/>
          <w:sz w:val="24"/>
          <w:szCs w:val="24"/>
        </w:rPr>
      </w:pPr>
    </w:p>
    <w:p w14:paraId="61ABC87F" w14:textId="77777777" w:rsidR="003C6B03" w:rsidRDefault="006473CD" w:rsidP="00127901">
      <w:pPr>
        <w:pStyle w:val="titlersos"/>
        <w:numPr>
          <w:ilvl w:val="0"/>
          <w:numId w:val="0"/>
        </w:numPr>
        <w:rPr>
          <w:rFonts w:ascii="Times New Roman" w:hAnsi="Times New Roman"/>
          <w:b w:val="0"/>
          <w:sz w:val="24"/>
          <w:szCs w:val="24"/>
        </w:rPr>
      </w:pPr>
      <w:r w:rsidRPr="006473CD">
        <w:rPr>
          <w:rFonts w:ascii="Times New Roman" w:hAnsi="Times New Roman"/>
          <w:b w:val="0"/>
          <w:sz w:val="24"/>
          <w:szCs w:val="24"/>
        </w:rPr>
        <w:t>The number of hosts a parasite can infect has important epidemiological and evolutionary implications</w:t>
      </w:r>
      <w:r w:rsidR="0025264C">
        <w:rPr>
          <w:rFonts w:ascii="Times New Roman" w:hAnsi="Times New Roman"/>
          <w:b w:val="0"/>
          <w:sz w:val="24"/>
          <w:szCs w:val="24"/>
        </w:rPr>
        <w:t xml:space="preserve"> </w:t>
      </w:r>
      <w:r w:rsidR="0025264C">
        <w:rPr>
          <w:rFonts w:ascii="Times New Roman" w:hAnsi="Times New Roman"/>
          <w:b w:val="0"/>
          <w:sz w:val="24"/>
          <w:szCs w:val="24"/>
        </w:rPr>
        <w:fldChar w:fldCharType="begin" w:fldLock="1"/>
      </w:r>
      <w:r w:rsidR="0025264C">
        <w:rPr>
          <w:rFonts w:ascii="Times New Roman" w:hAnsi="Times New Roman"/>
          <w:b w:val="0"/>
          <w:sz w:val="24"/>
          <w:szCs w:val="24"/>
        </w:rPr>
        <w:instrText>ADDIN CSL_CITATION { "citationItems" : [ { "id" : "ITEM-1", "itemData" : { "DOI" : "10.1111/ele.12122", "ISBN" : "1461-0248 (Electronic)\\n1461-023X (Linking)", "ISSN" : "1461023X", "PMID" : "23714379", "abstract" : "Controlling parasites that infect multiple host species often requires targeting single species that dominate transmission. Yet, it is rarely recognised that such 'key hosts' can arise through disparate mechanisms, potentially requiring different approaches for control. We identify three distinct, but not mutually exclusive, processes that underlie host species heterogeneity: infection prevalence, population abundance and infectiousness. We construct a theoretical framework to isolate the role of each process from ecological data and to explore the outcome of different control approaches. Applying this framework to data on 11 gastrointestinal parasites in small mammal communities across the eastern United States reveals variation not only in the magnitude of transmission asymmetries among host species but also in the processes driving heterogeneity. These differences influence the efficiency by which different control strategies reduce transmission. Identifying and tailoring interventions to a specific type of key host may therefore enable more effective management of multihost parasites.", "author" : [ { "dropping-particle" : "", "family" : "Streicker", "given" : "Daniel G.", "non-dropping-particle" : "", "parse-names" : false, "suffix" : "" }, { "dropping-particle" : "", "family" : "Fenton", "given" : "Andy", "non-dropping-particle" : "", "parse-names" : false, "suffix" : "" }, { "dropping-particle" : "", "family" : "Pedersen", "given" : "Amy B.", "non-dropping-particle" : "", "parse-names" : false, "suffix" : "" } ], "container-title" : "Ecology Letters", "id" : "ITEM-1", "issue" : "8", "issued" : { "date-parts" : [ [ "2013" ] ] }, "page" : "975-984", "title" : "Differential sources of host species heterogeneity influence the transmission and control of multihost parasites", "type" : "article-journal", "volume" : "16" }, "uris" : [ "http://www.mendeley.com/documents/?uuid=a1e40768-47ec-4912-bd73-340405b19531" ] }, { "id" : "ITEM-2", "itemData" : { "DOI" : "10.1016/j.tree.2014.03.002", "ISSN" : "01695347", "author" : [ { "dropping-particle" : "", "family" : "Viana", "given" : "Mafalda", "non-dropping-particle" : "", "parse-names" : false, "suffix" : "" }, { "dropping-particle" : "", "family" : "Mancy", "given" : "Rebecca", "non-dropping-particle" : "", "parse-names" : false, "suffix" : "" }, { "dropping-particle" : "", "family" : "Biek", "given" : "Roman", "non-dropping-particle" : "", "parse-names" : false, "suffix" : "" }, { "dropping-particle" : "", "family" : "Cleaveland", "given" : "Sarah", "non-dropping-particle" : "", "parse-names" : false, "suffix" : "" }, { "dropping-particle" : "", "family" : "Cross", "given" : "Paul C", "non-dropping-particle" : "", "parse-names" : false, "suffix" : "" }, { "dropping-particle" : "", "family" : "Lloyd-Smith", "given" : "James O", "non-dropping-particle" : "", "parse-names" : false, "suffix" : "" }, { "dropping-particle" : "", "family" : "Haydon", "given" : "Daniel T", "non-dropping-particle" : "", "parse-names" : false, "suffix" : "" } ], "container-title" : "Trends in Ecology and Evolution", "id" : "ITEM-2", "issue" : "5", "issued" : { "date-parts" : [ [ "2014", "4" ] ] }, "page" : "270-279", "publisher" : "Elsevier Ltd", "title" : "Assembling evidence for identifying reservoirs of infection", "type" : "article-journal", "volume" : "29" }, "uris" : [ "http://www.mendeley.com/documents/?uuid=20618ca4-bcb5-433c-a238-cdacfcf4ecc1" ] }, { "id" : "ITEM-3", "itemData" : { "DOI" : "10.1016/j.tree.2013.07.002", "ISBN" : "0169-5347 (Print)\\r0169-5347 (Linking)", "ISSN" : "01695347", "PMID" : "23968968", "abstract" : "The evolution of parasite-imposed host harm (virulence) will be affected by numerous factors, not least the range of hosts that parasites can infect. Here, we consider four ways that parasite host range (generalism) might directly affect observed levels of parasite virulence: costs of generalism, multiplicity of infection, maladaptive virulence, and host availability. Integrating parasite infectivity range with life-history evolution will generate novel general hypotheses for the evolutionary ecology of virulence, as well as explicit predictions about the virulence of emerging diseases resulting from host shifts. \u00a9 2013 Elsevier Ltd.", "author" : [ { "dropping-particle" : "", "family" : "Leggett", "given" : "Helen C.", "non-dropping-particle" : "", "parse-names" : false, "suffix" : "" }, { "dropping-particle" : "", "family" : "Buckling", "given" : "Angus", "non-dropping-particle" : "", "parse-names" : false, "suffix" : "" }, { "dropping-particle" : "", "family" : "Long", "given" : "Gr\u00e1inne H.", "non-dropping-particle" : "", "parse-names" : false, "suffix" : "" }, { "dropping-particle" : "", "family" : "Boots", "given" : "Mike", "non-dropping-particle" : "", "parse-names" : false, "suffix" : "" } ], "container-title" : "Trends in Ecology and Evolution", "id" : "ITEM-3", "issue" : "10", "issued" : { "date-parts" : [ [ "2013" ] ] }, "page" : "592-596", "title" : "Generalism and the evolution of parasite virulence", "type" : "article-journal", "volume" : "28" }, "uris" : [ "http://www.mendeley.com/documents/?uuid=c4b9d0bb-25eb-4334-b170-c6cb3443266b" ] }, { "id" : "ITEM-4",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4", "issue" : "1411", "issued" : { "date-parts" : [ [ "2001", "7", "29" ] ] }, "page" : "991-999", "title" : "Diseases of humans and their domestic mammals: pathogen characteristics, host range and the risk of emergence.", "type" : "article-journal", "volume" : "356" }, "uris" : [ "http://www.mendeley.com/documents/?uuid=8bda6322-46b5-40ea-96a1-86265e61af1a" ] } ], "mendeley" : { "formattedCitation" : "[1\u20134]", "plainTextFormattedCitation" : "[1\u20134]", "previouslyFormattedCitation" : "[1\u20134]" }, "properties" : { "noteIndex" : 0 }, "schema" : "https://github.com/citation-style-language/schema/raw/master/csl-citation.json" }</w:instrText>
      </w:r>
      <w:r w:rsidR="0025264C">
        <w:rPr>
          <w:rFonts w:ascii="Times New Roman" w:hAnsi="Times New Roman"/>
          <w:b w:val="0"/>
          <w:sz w:val="24"/>
          <w:szCs w:val="24"/>
        </w:rPr>
        <w:fldChar w:fldCharType="separate"/>
      </w:r>
      <w:r w:rsidR="0025264C" w:rsidRPr="0025264C">
        <w:rPr>
          <w:rFonts w:ascii="Times New Roman" w:hAnsi="Times New Roman"/>
          <w:b w:val="0"/>
          <w:noProof/>
          <w:sz w:val="24"/>
          <w:szCs w:val="24"/>
        </w:rPr>
        <w:t>[1–4]</w:t>
      </w:r>
      <w:r w:rsidR="0025264C">
        <w:rPr>
          <w:rFonts w:ascii="Times New Roman" w:hAnsi="Times New Roman"/>
          <w:b w:val="0"/>
          <w:sz w:val="24"/>
          <w:szCs w:val="24"/>
        </w:rPr>
        <w:fldChar w:fldCharType="end"/>
      </w:r>
      <w:r w:rsidR="0025264C">
        <w:rPr>
          <w:rFonts w:ascii="Times New Roman" w:hAnsi="Times New Roman"/>
          <w:b w:val="0"/>
          <w:sz w:val="24"/>
          <w:szCs w:val="24"/>
        </w:rPr>
        <w:t>.</w:t>
      </w:r>
      <w:r w:rsidRPr="006473CD">
        <w:rPr>
          <w:rFonts w:ascii="Times New Roman" w:hAnsi="Times New Roman"/>
          <w:b w:val="0"/>
          <w:sz w:val="24"/>
          <w:szCs w:val="24"/>
        </w:rPr>
        <w:t xml:space="preserve"> Previous authors have approached the study of host range using a comparative approach, analysing groups of closely related parasites that differ in the number of hosts infected by species within the group to attempt to identify the key </w:t>
      </w:r>
      <w:r w:rsidR="00127901">
        <w:rPr>
          <w:rFonts w:ascii="Times New Roman" w:hAnsi="Times New Roman"/>
          <w:b w:val="0"/>
          <w:sz w:val="24"/>
          <w:szCs w:val="24"/>
        </w:rPr>
        <w:t>factors</w:t>
      </w:r>
      <w:r w:rsidRPr="006473CD">
        <w:rPr>
          <w:rFonts w:ascii="Times New Roman" w:hAnsi="Times New Roman"/>
          <w:b w:val="0"/>
          <w:sz w:val="24"/>
          <w:szCs w:val="24"/>
        </w:rPr>
        <w:t xml:space="preserve"> that influence host range</w:t>
      </w:r>
      <w:r w:rsidR="0025264C">
        <w:rPr>
          <w:rFonts w:ascii="Times New Roman" w:hAnsi="Times New Roman"/>
          <w:b w:val="0"/>
          <w:sz w:val="24"/>
          <w:szCs w:val="24"/>
        </w:rPr>
        <w:t xml:space="preserve"> </w:t>
      </w:r>
      <w:r w:rsidR="0025264C">
        <w:rPr>
          <w:rFonts w:ascii="Times New Roman" w:hAnsi="Times New Roman"/>
          <w:b w:val="0"/>
          <w:sz w:val="24"/>
          <w:szCs w:val="24"/>
        </w:rPr>
        <w:fldChar w:fldCharType="begin" w:fldLock="1"/>
      </w:r>
      <w:r w:rsidR="00F70940">
        <w:rPr>
          <w:rFonts w:ascii="Times New Roman" w:hAnsi="Times New Roman"/>
          <w:b w:val="0"/>
          <w:sz w:val="24"/>
          <w:szCs w:val="24"/>
        </w:rPr>
        <w:instrText>ADDIN CSL_CITATION { "citationItems" : [ { "id" : "ITEM-1", "itemData" : { "DOI" : "10.1002/ajpa.21627", "ISBN" : "1096-8644 (Electronic)\\r0002-9483 (Linking)", "ISSN" : "00029483", "PMID" : "21989507", "abstract" : "Host parasite diversity plays a fundamental role in ecological and evolutionary processes, yet the factors that drive it are still poorly understood. A variety of processes, operating across a range of spatial scales, are likely to influence both the probability of parasite encounter and subsequent infection. Here, we explored eight possible determinants of parasite richness, comprising rainfall and temperature at the population level, ranging behavior and home range productivity at the group level, and age, sex, body condition, and social rank at the individual level. We used a unique dataset describing gastrointestinal parasites in a terrestrial subtropical vertebrate (chacma baboons, Papio ursinus), comprising 662 fecal samples from 86 individuals representing all age-sex classes across two groups over two dry seasons in a desert population. Three mixed models were used to identify the most important factor at each of the three spatial scales (population, group, individual); these were then standardized and combined in a single, global, mixed model. Individual age had the strongest influence on parasite richness, in a convex relationship. Parasite richness was also higher in females and animals in poor condition, albeit at a lower order of magnitude than age. Finally, with a further halving of effect size, parasite richness was positively correlated to day range and temperature. These findings indicate that a range of factors influence host parasite richness through both encounter and infection probabilities but that individual-level processes may be more important than those at the group or population level.", "author" : [ { "dropping-particle" : "", "family" : "Benavides", "given" : "Julio A.", "non-dropping-particle" : "", "parse-names" : false, "suffix" : "" }, { "dropping-particle" : "", "family" : "Huchard", "given" : "Elise", "non-dropping-particle" : "", "parse-names" : false, "suffix" : "" }, { "dropping-particle" : "", "family" : "Pettorelli", "given" : "Nathalie", "non-dropping-particle" : "", "parse-names" : false, "suffix" : "" }, { "dropping-particle" : "", "family" : "King", "given" : "Andrew J.", "non-dropping-particle" : "", "parse-names" : false, "suffix" : "" }, { "dropping-particle" : "", "family" : "Brown", "given" : "Molly E.", "non-dropping-particle" : "", "parse-names" : false, "suffix" : "" }, { "dropping-particle" : "", "family" : "Archer", "given" : "Colleen E.", "non-dropping-particle" : "", "parse-names" : false, "suffix" : "" }, { "dropping-particle" : "", "family" : "Appleton", "given" : "Chris C.", "non-dropping-particle" : "", "parse-names" : false, "suffix" : "" }, { "dropping-particle" : "", "family" : "Raymond", "given" : "Michel", "non-dropping-particle" : "", "parse-names" : false, "suffix" : "" }, { "dropping-particle" : "", "family" : "Cowlishaw", "given" : "Guy", "non-dropping-particle" : "", "parse-names" : false, "suffix" : "" } ], "container-title" : "American Journal of Physical Anthropology", "id" : "ITEM-1", "issue" : "1", "issued" : { "date-parts" : [ [ "2012" ] ] }, "page" : "52-63", "title" : "From parasite encounter to infection: Multiple-scale drivers of parasite richness in a wild social primate population", "type" : "article-journal", "volume" : "147" }, "uris" : [ "http://www.mendeley.com/documents/?uuid=71a78bb0-4a84-406e-b497-bde23893af2b" ] }, { "id" : "ITEM-2", "itemData" : { "DOI" : "10.1002/ajpa.22888", "ISSN" : "00029483", "author" : [ { "dropping-particle" : "", "family" : "Poirotte", "given" : "Cl\u00e9mence", "non-dropping-particle" : "", "parse-names" : false, "suffix" : "" }, { "dropping-particle" : "", "family" : "Basset", "given" : "Didier", "non-dropping-particle" : "", "parse-names" : false, "suffix" : "" }, { "dropping-particle" : "", "family" : "Willaume", "given" : "Eric", "non-dropping-particle" : "", "parse-names" : false, "suffix" : "" }, { "dropping-particle" : "", "family" : "Makaba", "given" : "Fred", "non-dropping-particle" : "", "parse-names" : false, "suffix" : "" }, { "dropping-particle" : "", "family" : "Kappeler", "given" : "Peter M.", "non-dropping-particle" : "", "parse-names" : false, "suffix" : "" }, { "dropping-particle" : "", "family" : "Charpentier", "given" : "Marie J.E.", "non-dropping-particle" : "", "parse-names" : false, "suffix" : "" } ], "container-title" : "American Journal of Physical Anthropology", "id" : "ITEM-2", "issue" : "3", "issued" : { "date-parts" : [ [ "2016", "3" ] ] }, "page" : "442-456", "title" : "Environmental and individual determinants of parasite richness across seasons in a free-ranging population of Mandrills ( &lt;i&gt;M&lt;/i&gt; &lt;i&gt;andrillus sphinx)&lt;/i&gt;", "type" : "article-journal", "volume" : "159" }, "uris" : [ "http://www.mendeley.com/documents/?uuid=9228dd8b-ba44-365c-850c-b542704dc40d" ] }, { "id" : "ITEM-3",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3",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s" : [ "http://www.mendeley.com/documents/?uuid=afba3d5a-ce18-4cb3-9631-f54f1bda7f63" ] }, { "id" : "ITEM-4", "itemData" : { "DOI" : "10.1007/s004420050160", "ISSN" : "0029-8549", "author" : [ { "dropping-particle" : "", "family" : "Poulin", "given" : "Robert", "non-dropping-particle" : "", "parse-names" : false, "suffix" : "" }, { "dropping-particle" : "", "family" : "Rohde", "given" : "Klaus", "non-dropping-particle" : "", "parse-names" : false, "suffix" : "" } ], "container-title" : "Oecologia", "id" : "ITEM-4", "issue" : "2", "issued" : { "date-parts" : [ [ "1997", "4", "3" ] ] }, "page" : "278-283", "publisher" : "Springer-Verlag", "title" : "Comparing the richness of metazoan ectoparasite communities of marine fishes: controlling for host phylogeny", "type" : "article-journal", "volume" : "110" }, "uris" : [ "http://www.mendeley.com/documents/?uuid=9959be40-62b5-305d-a6f9-ce0452423ff6" ] }, { "id" : "ITEM-5", "itemData" : { "DOI" : "10.1007/BF00317176", "ISSN" : "0029-8549", "author" : [ { "dropping-particle" : "", "family" : "Gu\u00e9gan", "given" : "Jean-Fran\u00e7ois", "non-dropping-particle" : "", "parse-names" : false, "suffix" : "" }, { "dropping-particle" : "", "family" : "Lambert", "given" : "Alain", "non-dropping-particle" : "", "parse-names" : false, "suffix" : "" }, { "dropping-particle" : "", "family" : "L\u00e9v\u00eaque", "given" : "Christian", "non-dropping-particle" : "", "parse-names" : false, "suffix" : "" }, { "dropping-particle" : "", "family" : "Combes", "given" : "Claude", "non-dropping-particle" : "", "parse-names" : false, "suffix" : "" }, { "dropping-particle" : "", "family" : "Euzet", "given" : "Louis", "non-dropping-particle" : "", "parse-names" : false, "suffix" : "" } ], "container-title" : "Oecologia", "id" : "ITEM-5", "issue" : "2", "issued" : { "date-parts" : [ [ "1992", "5" ] ] }, "page" : "197-204", "publisher" : "Springer-Verlag", "title" : "Can host body size explain the parasite species richness in tropical freshwater fishes?", "type" : "article-journal", "volume" : "90" }, "uris" : [ "http://www.mendeley.com/documents/?uuid=b95ce838-8205-3741-8d5d-e4e97a95c641" ] } ], "mendeley" : { "formattedCitation" : "[14\u201318]", "plainTextFormattedCitation" : "[14\u201318]", "previouslyFormattedCitation" : "[14\u201318]" }, "properties" : { "noteIndex" : 0 }, "schema" : "https://github.com/citation-style-language/schema/raw/master/csl-citation.json" }</w:instrText>
      </w:r>
      <w:r w:rsidR="0025264C">
        <w:rPr>
          <w:rFonts w:ascii="Times New Roman" w:hAnsi="Times New Roman"/>
          <w:b w:val="0"/>
          <w:sz w:val="24"/>
          <w:szCs w:val="24"/>
        </w:rPr>
        <w:fldChar w:fldCharType="separate"/>
      </w:r>
      <w:r w:rsidR="0025264C" w:rsidRPr="0025264C">
        <w:rPr>
          <w:rFonts w:ascii="Times New Roman" w:hAnsi="Times New Roman"/>
          <w:b w:val="0"/>
          <w:noProof/>
          <w:sz w:val="24"/>
          <w:szCs w:val="24"/>
        </w:rPr>
        <w:t>[</w:t>
      </w:r>
      <w:del w:id="1053" w:author="Clay Cressler" w:date="2016-07-18T15:36:00Z">
        <w:r w:rsidR="0025264C" w:rsidRPr="0025264C" w:rsidDel="008B6378">
          <w:rPr>
            <w:rFonts w:ascii="Times New Roman" w:hAnsi="Times New Roman"/>
            <w:b w:val="0"/>
            <w:noProof/>
            <w:sz w:val="24"/>
            <w:szCs w:val="24"/>
          </w:rPr>
          <w:delText>14–18</w:delText>
        </w:r>
      </w:del>
      <w:ins w:id="1054" w:author="Clay Cressler" w:date="2016-07-18T15:36:00Z">
        <w:r w:rsidR="008B6378">
          <w:rPr>
            <w:rFonts w:ascii="Times New Roman" w:hAnsi="Times New Roman"/>
            <w:b w:val="0"/>
            <w:noProof/>
            <w:sz w:val="24"/>
            <w:szCs w:val="24"/>
          </w:rPr>
          <w:t>18-22</w:t>
        </w:r>
      </w:ins>
      <w:r w:rsidR="0025264C" w:rsidRPr="0025264C">
        <w:rPr>
          <w:rFonts w:ascii="Times New Roman" w:hAnsi="Times New Roman"/>
          <w:b w:val="0"/>
          <w:noProof/>
          <w:sz w:val="24"/>
          <w:szCs w:val="24"/>
        </w:rPr>
        <w:t>]</w:t>
      </w:r>
      <w:r w:rsidR="0025264C">
        <w:rPr>
          <w:rFonts w:ascii="Times New Roman" w:hAnsi="Times New Roman"/>
          <w:b w:val="0"/>
          <w:sz w:val="24"/>
          <w:szCs w:val="24"/>
        </w:rPr>
        <w:fldChar w:fldCharType="end"/>
      </w:r>
      <w:r w:rsidR="0025264C">
        <w:rPr>
          <w:rFonts w:ascii="Times New Roman" w:hAnsi="Times New Roman"/>
          <w:b w:val="0"/>
          <w:sz w:val="24"/>
          <w:szCs w:val="24"/>
        </w:rPr>
        <w:t>.</w:t>
      </w:r>
      <w:r w:rsidR="00127901">
        <w:rPr>
          <w:rFonts w:ascii="Times New Roman" w:hAnsi="Times New Roman"/>
          <w:b w:val="0"/>
          <w:sz w:val="24"/>
          <w:szCs w:val="24"/>
        </w:rPr>
        <w:t xml:space="preserve"> </w:t>
      </w:r>
      <w:ins w:id="1055" w:author="Clay Cressler" w:date="2016-07-18T15:37:00Z">
        <w:r w:rsidR="00127901">
          <w:rPr>
            <w:rFonts w:ascii="Times New Roman" w:hAnsi="Times New Roman"/>
            <w:b w:val="0"/>
            <w:sz w:val="24"/>
            <w:szCs w:val="24"/>
          </w:rPr>
          <w:t xml:space="preserve">On the basis of </w:t>
        </w:r>
      </w:ins>
      <w:del w:id="1056" w:author="Clay Cressler" w:date="2016-07-18T15:37:00Z">
        <w:r w:rsidR="00127901" w:rsidRPr="006473CD" w:rsidDel="008B6378">
          <w:rPr>
            <w:rFonts w:ascii="Times New Roman" w:hAnsi="Times New Roman"/>
            <w:b w:val="0"/>
            <w:sz w:val="24"/>
            <w:szCs w:val="24"/>
          </w:rPr>
          <w:delText>T</w:delText>
        </w:r>
      </w:del>
      <w:ins w:id="1057" w:author="Clay Cressler" w:date="2016-07-18T15:37:00Z">
        <w:r w:rsidR="00127901">
          <w:rPr>
            <w:rFonts w:ascii="Times New Roman" w:hAnsi="Times New Roman"/>
            <w:b w:val="0"/>
            <w:sz w:val="24"/>
            <w:szCs w:val="24"/>
          </w:rPr>
          <w:t>t</w:t>
        </w:r>
      </w:ins>
      <w:r w:rsidR="00127901" w:rsidRPr="006473CD">
        <w:rPr>
          <w:rFonts w:ascii="Times New Roman" w:hAnsi="Times New Roman"/>
          <w:b w:val="0"/>
          <w:sz w:val="24"/>
          <w:szCs w:val="24"/>
        </w:rPr>
        <w:t>hese studies</w:t>
      </w:r>
      <w:ins w:id="1058" w:author="Clay Cressler" w:date="2016-07-18T15:38:00Z">
        <w:r w:rsidR="00127901">
          <w:rPr>
            <w:rFonts w:ascii="Times New Roman" w:hAnsi="Times New Roman"/>
            <w:b w:val="0"/>
            <w:sz w:val="24"/>
            <w:szCs w:val="24"/>
          </w:rPr>
          <w:t xml:space="preserve">, </w:t>
        </w:r>
      </w:ins>
      <w:ins w:id="1059" w:author="Clay Cressler" w:date="2016-07-18T15:44:00Z">
        <w:r w:rsidR="00127901">
          <w:rPr>
            <w:rFonts w:ascii="Times New Roman" w:hAnsi="Times New Roman"/>
            <w:b w:val="0"/>
            <w:sz w:val="24"/>
            <w:szCs w:val="24"/>
          </w:rPr>
          <w:t xml:space="preserve">verbal models have been developed </w:t>
        </w:r>
      </w:ins>
      <w:ins w:id="1060" w:author="Clay Cressler" w:date="2016-07-18T15:45:00Z">
        <w:r w:rsidR="00127901">
          <w:rPr>
            <w:rFonts w:ascii="Times New Roman" w:hAnsi="Times New Roman"/>
            <w:b w:val="0"/>
            <w:sz w:val="24"/>
            <w:szCs w:val="24"/>
          </w:rPr>
          <w:t xml:space="preserve">that </w:t>
        </w:r>
      </w:ins>
      <w:ins w:id="1061" w:author="Clay Cressler" w:date="2016-07-18T15:44:00Z">
        <w:r w:rsidR="00127901">
          <w:rPr>
            <w:rFonts w:ascii="Times New Roman" w:hAnsi="Times New Roman"/>
            <w:b w:val="0"/>
            <w:sz w:val="24"/>
            <w:szCs w:val="24"/>
          </w:rPr>
          <w:t xml:space="preserve">suggest </w:t>
        </w:r>
      </w:ins>
      <w:ins w:id="1062" w:author="Clay Cressler" w:date="2016-07-18T15:45:00Z">
        <w:r w:rsidR="00127901">
          <w:rPr>
            <w:rFonts w:ascii="Times New Roman" w:hAnsi="Times New Roman"/>
            <w:b w:val="0"/>
            <w:sz w:val="24"/>
            <w:szCs w:val="24"/>
          </w:rPr>
          <w:t xml:space="preserve">how such </w:t>
        </w:r>
      </w:ins>
      <w:r w:rsidR="00127901">
        <w:rPr>
          <w:rFonts w:ascii="Times New Roman" w:hAnsi="Times New Roman"/>
          <w:b w:val="0"/>
          <w:sz w:val="24"/>
          <w:szCs w:val="24"/>
        </w:rPr>
        <w:t>factors</w:t>
      </w:r>
      <w:ins w:id="1063" w:author="Clay Cressler" w:date="2016-07-18T15:45:00Z">
        <w:r w:rsidR="00127901">
          <w:rPr>
            <w:rFonts w:ascii="Times New Roman" w:hAnsi="Times New Roman"/>
            <w:b w:val="0"/>
            <w:sz w:val="24"/>
            <w:szCs w:val="24"/>
          </w:rPr>
          <w:t xml:space="preserve"> might influence the evolution of host range more generally </w:t>
        </w:r>
      </w:ins>
      <w:del w:id="1064" w:author="Clay Cressler" w:date="2016-07-18T15:38:00Z">
        <w:r w:rsidR="00127901" w:rsidRPr="006473CD" w:rsidDel="008B6378">
          <w:rPr>
            <w:rFonts w:ascii="Times New Roman" w:hAnsi="Times New Roman"/>
            <w:b w:val="0"/>
            <w:sz w:val="24"/>
            <w:szCs w:val="24"/>
          </w:rPr>
          <w:delText xml:space="preserve"> have suggested a number of important factors thought to</w:delText>
        </w:r>
      </w:del>
      <w:del w:id="1065" w:author="Clay Cressler" w:date="2016-07-18T15:45:00Z">
        <w:r w:rsidR="00127901" w:rsidRPr="006473CD" w:rsidDel="00EC6886">
          <w:rPr>
            <w:rFonts w:ascii="Times New Roman" w:hAnsi="Times New Roman"/>
            <w:b w:val="0"/>
            <w:sz w:val="24"/>
            <w:szCs w:val="24"/>
          </w:rPr>
          <w:delText xml:space="preserve"> influence the evolution of host range </w:delText>
        </w:r>
      </w:del>
      <w:r w:rsidR="00127901" w:rsidRPr="006473CD">
        <w:rPr>
          <w:rFonts w:ascii="Times New Roman" w:hAnsi="Times New Roman"/>
          <w:b w:val="0"/>
          <w:sz w:val="24"/>
          <w:szCs w:val="24"/>
        </w:rPr>
        <w:t>(Table 1</w:t>
      </w:r>
      <w:r w:rsidR="00127901">
        <w:rPr>
          <w:rFonts w:ascii="Times New Roman" w:hAnsi="Times New Roman"/>
          <w:b w:val="0"/>
          <w:sz w:val="24"/>
          <w:szCs w:val="24"/>
        </w:rPr>
        <w:t>, and see reviews in refs. 10 and 29</w:t>
      </w:r>
      <w:r w:rsidR="00127901" w:rsidRPr="006473CD">
        <w:rPr>
          <w:rFonts w:ascii="Times New Roman" w:hAnsi="Times New Roman"/>
          <w:b w:val="0"/>
          <w:sz w:val="24"/>
          <w:szCs w:val="24"/>
        </w:rPr>
        <w:t>).</w:t>
      </w:r>
      <w:r w:rsidR="00127901">
        <w:rPr>
          <w:rFonts w:ascii="Times New Roman" w:hAnsi="Times New Roman"/>
          <w:b w:val="0"/>
          <w:sz w:val="24"/>
          <w:szCs w:val="24"/>
        </w:rPr>
        <w:t xml:space="preserve"> For example, </w:t>
      </w:r>
      <w:r w:rsidR="00127901" w:rsidRPr="00127901">
        <w:rPr>
          <w:rFonts w:ascii="Times New Roman" w:hAnsi="Times New Roman"/>
          <w:b w:val="0"/>
          <w:sz w:val="24"/>
          <w:szCs w:val="24"/>
        </w:rPr>
        <w:t xml:space="preserve">host range </w:t>
      </w:r>
      <w:r w:rsidR="00127901">
        <w:rPr>
          <w:rFonts w:ascii="Times New Roman" w:hAnsi="Times New Roman"/>
          <w:b w:val="0"/>
          <w:sz w:val="24"/>
          <w:szCs w:val="24"/>
        </w:rPr>
        <w:t>might be influenced by phylogenetic constraints</w:t>
      </w:r>
      <w:r w:rsidR="00127901" w:rsidRPr="00127901">
        <w:rPr>
          <w:rFonts w:ascii="Times New Roman" w:hAnsi="Times New Roman"/>
          <w:b w:val="0"/>
          <w:sz w:val="24"/>
          <w:szCs w:val="24"/>
        </w:rPr>
        <w:t xml:space="preserve"> if the fitness cost of infecting multiple hosts is lower when the hosts are closely related </w:t>
      </w:r>
      <w:r w:rsidR="00CF34A7">
        <w:rPr>
          <w:rFonts w:ascii="Times New Roman" w:hAnsi="Times New Roman"/>
          <w:b w:val="0"/>
          <w:sz w:val="24"/>
          <w:szCs w:val="24"/>
        </w:rPr>
        <w:t>[50</w:t>
      </w:r>
      <w:r w:rsidR="003C6B03">
        <w:rPr>
          <w:rFonts w:ascii="Times New Roman" w:hAnsi="Times New Roman"/>
          <w:b w:val="0"/>
          <w:sz w:val="24"/>
          <w:szCs w:val="24"/>
        </w:rPr>
        <w:t xml:space="preserve">]. However, while these verbal models are intuitively appealing, empirical tests of their predictions are often equivocal [10,29]. </w:t>
      </w:r>
    </w:p>
    <w:p w14:paraId="1637A9F9" w14:textId="77777777" w:rsidR="003C6B03" w:rsidRDefault="003C6B03" w:rsidP="00127901">
      <w:pPr>
        <w:pStyle w:val="titlersos"/>
        <w:numPr>
          <w:ilvl w:val="0"/>
          <w:numId w:val="0"/>
        </w:numPr>
        <w:rPr>
          <w:rFonts w:ascii="Times New Roman" w:hAnsi="Times New Roman"/>
          <w:b w:val="0"/>
          <w:sz w:val="24"/>
          <w:szCs w:val="24"/>
        </w:rPr>
      </w:pPr>
    </w:p>
    <w:p w14:paraId="70807644" w14:textId="77777777" w:rsidR="003C6B03" w:rsidRDefault="003C6B03" w:rsidP="003C6B03">
      <w:pPr>
        <w:pStyle w:val="titlersos"/>
        <w:numPr>
          <w:ilvl w:val="0"/>
          <w:numId w:val="0"/>
        </w:numPr>
        <w:rPr>
          <w:rFonts w:ascii="Times New Roman" w:hAnsi="Times New Roman"/>
          <w:b w:val="0"/>
          <w:sz w:val="24"/>
          <w:szCs w:val="24"/>
        </w:rPr>
      </w:pPr>
      <w:r w:rsidRPr="006473CD">
        <w:rPr>
          <w:rFonts w:ascii="Times New Roman" w:hAnsi="Times New Roman"/>
          <w:b w:val="0"/>
          <w:sz w:val="24"/>
          <w:szCs w:val="24"/>
        </w:rPr>
        <w:t>Here, we take a different approach, deriving simple mathematical models that incorporate host, parasite, and environmental characteristics</w:t>
      </w:r>
      <w:r>
        <w:rPr>
          <w:rFonts w:ascii="Times New Roman" w:hAnsi="Times New Roman"/>
          <w:b w:val="0"/>
          <w:sz w:val="24"/>
          <w:szCs w:val="24"/>
        </w:rPr>
        <w:t xml:space="preserve"> using principles from metabolic scaling theory [23,25]. This allows us to incorporate biologically feasible constraints on the epidemiological processes included in mathematical models of host-parasite interaction. We then use evolutionary invasion analysis [30] to study how variation in host body size, temperature, infection site, and parasite life cycle influence the evolution of host range, here quantified as the effect of these characteristics on the magnitude of a generalist parasite’s invasion fitness. </w:t>
      </w:r>
    </w:p>
    <w:p w14:paraId="0B46137B" w14:textId="77777777" w:rsidR="003C6B03" w:rsidRDefault="003C6B03" w:rsidP="003C6B03">
      <w:pPr>
        <w:pStyle w:val="titlersos"/>
        <w:numPr>
          <w:ilvl w:val="0"/>
          <w:numId w:val="0"/>
        </w:numPr>
        <w:rPr>
          <w:rFonts w:ascii="Times New Roman" w:hAnsi="Times New Roman"/>
          <w:b w:val="0"/>
          <w:sz w:val="24"/>
          <w:szCs w:val="24"/>
        </w:rPr>
      </w:pPr>
    </w:p>
    <w:p w14:paraId="1A660411" w14:textId="5F833D2B" w:rsidR="003C6B03" w:rsidRPr="00A30DB0" w:rsidRDefault="003C6B03" w:rsidP="003C6B03">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This mathematical approach can help illuminate the strengths and the weaknesses of verbal models for the evolution of host range. In particular, </w:t>
      </w:r>
      <w:r w:rsidR="00896EE3">
        <w:rPr>
          <w:rFonts w:ascii="Times New Roman" w:hAnsi="Times New Roman"/>
          <w:b w:val="0"/>
          <w:sz w:val="24"/>
          <w:szCs w:val="24"/>
        </w:rPr>
        <w:t>the</w:t>
      </w:r>
      <w:r w:rsidR="00593DEF">
        <w:rPr>
          <w:rFonts w:ascii="Times New Roman" w:hAnsi="Times New Roman"/>
          <w:b w:val="0"/>
          <w:sz w:val="24"/>
          <w:szCs w:val="24"/>
        </w:rPr>
        <w:t xml:space="preserve"> </w:t>
      </w:r>
      <w:r>
        <w:rPr>
          <w:rFonts w:ascii="Times New Roman" w:hAnsi="Times New Roman"/>
          <w:b w:val="0"/>
          <w:sz w:val="24"/>
          <w:szCs w:val="24"/>
        </w:rPr>
        <w:t xml:space="preserve">dynamical </w:t>
      </w:r>
      <w:r w:rsidR="00896EE3">
        <w:rPr>
          <w:rFonts w:ascii="Times New Roman" w:hAnsi="Times New Roman"/>
          <w:b w:val="0"/>
          <w:sz w:val="24"/>
          <w:szCs w:val="24"/>
        </w:rPr>
        <w:t>interaction between hosts and parasites can have counterintuitive outcomes that affect the validity of verbal model predictions</w:t>
      </w:r>
      <w:r w:rsidR="000C52B9">
        <w:rPr>
          <w:rFonts w:ascii="Times New Roman" w:hAnsi="Times New Roman"/>
          <w:b w:val="0"/>
          <w:sz w:val="24"/>
          <w:szCs w:val="24"/>
        </w:rPr>
        <w:t xml:space="preserve">. </w:t>
      </w:r>
      <w:r w:rsidR="00A30DB0">
        <w:rPr>
          <w:rFonts w:ascii="Times New Roman" w:hAnsi="Times New Roman"/>
          <w:b w:val="0"/>
          <w:sz w:val="24"/>
          <w:szCs w:val="24"/>
        </w:rPr>
        <w:t xml:space="preserve">For example, </w:t>
      </w:r>
      <w:r w:rsidR="00A30DB0" w:rsidRPr="00A30DB0">
        <w:rPr>
          <w:rFonts w:ascii="Times New Roman" w:hAnsi="Times New Roman"/>
          <w:b w:val="0"/>
          <w:sz w:val="24"/>
          <w:szCs w:val="24"/>
        </w:rPr>
        <w:t xml:space="preserve">previous authors have suggested that </w:t>
      </w:r>
      <w:r w:rsidR="000A67C9">
        <w:rPr>
          <w:rFonts w:ascii="Times New Roman" w:hAnsi="Times New Roman"/>
          <w:b w:val="0"/>
          <w:sz w:val="24"/>
          <w:szCs w:val="24"/>
        </w:rPr>
        <w:t>a narrow host r</w:t>
      </w:r>
      <w:r w:rsidR="004307C2">
        <w:rPr>
          <w:rFonts w:ascii="Times New Roman" w:hAnsi="Times New Roman"/>
          <w:b w:val="0"/>
          <w:sz w:val="24"/>
          <w:szCs w:val="24"/>
        </w:rPr>
        <w:t xml:space="preserve">ange (high </w:t>
      </w:r>
      <w:r w:rsidR="00A30DB0" w:rsidRPr="00A30DB0">
        <w:rPr>
          <w:rFonts w:ascii="Times New Roman" w:hAnsi="Times New Roman"/>
          <w:b w:val="0"/>
          <w:sz w:val="24"/>
          <w:szCs w:val="24"/>
        </w:rPr>
        <w:t xml:space="preserve">host specificity) is more likely to evolve when hosts are abundant because increased abundance increases the probability that a specialist will encounter its host [51,52]. Our model analyses reveal that host abundance is unlikely to be directly relevant to the evolution of host range. This is because parasite fitness depends not on the </w:t>
      </w:r>
      <w:r w:rsidR="00A30DB0" w:rsidRPr="000766E8">
        <w:rPr>
          <w:rFonts w:ascii="Times New Roman" w:hAnsi="Times New Roman"/>
          <w:b w:val="0"/>
          <w:i/>
          <w:sz w:val="24"/>
          <w:szCs w:val="24"/>
        </w:rPr>
        <w:t>total</w:t>
      </w:r>
      <w:r w:rsidR="00A30DB0" w:rsidRPr="00A30DB0">
        <w:rPr>
          <w:rFonts w:ascii="Times New Roman" w:hAnsi="Times New Roman"/>
          <w:b w:val="0"/>
          <w:sz w:val="24"/>
          <w:szCs w:val="24"/>
        </w:rPr>
        <w:t xml:space="preserve"> abundance of hosts, but on the abundance of </w:t>
      </w:r>
      <w:r w:rsidR="00A30DB0" w:rsidRPr="00A30DB0">
        <w:rPr>
          <w:rFonts w:ascii="Times New Roman" w:hAnsi="Times New Roman"/>
          <w:b w:val="0"/>
          <w:i/>
          <w:sz w:val="24"/>
          <w:szCs w:val="24"/>
        </w:rPr>
        <w:t xml:space="preserve">susceptible </w:t>
      </w:r>
      <w:r w:rsidR="00A30DB0" w:rsidRPr="00A30DB0">
        <w:rPr>
          <w:rFonts w:ascii="Times New Roman" w:hAnsi="Times New Roman"/>
          <w:b w:val="0"/>
          <w:sz w:val="24"/>
          <w:szCs w:val="24"/>
        </w:rPr>
        <w:t xml:space="preserve">hosts. The </w:t>
      </w:r>
      <w:r w:rsidR="000766E8">
        <w:rPr>
          <w:rFonts w:ascii="Times New Roman" w:hAnsi="Times New Roman"/>
          <w:b w:val="0"/>
          <w:sz w:val="24"/>
          <w:szCs w:val="24"/>
        </w:rPr>
        <w:t>dynamic interaction</w:t>
      </w:r>
      <w:r w:rsidR="00A30DB0" w:rsidRPr="00A30DB0">
        <w:rPr>
          <w:rFonts w:ascii="Times New Roman" w:hAnsi="Times New Roman"/>
          <w:b w:val="0"/>
          <w:sz w:val="24"/>
          <w:szCs w:val="24"/>
        </w:rPr>
        <w:t xml:space="preserve"> between the host and parasite cause</w:t>
      </w:r>
      <w:r w:rsidR="000766E8">
        <w:rPr>
          <w:rFonts w:ascii="Times New Roman" w:hAnsi="Times New Roman"/>
          <w:b w:val="0"/>
          <w:sz w:val="24"/>
          <w:szCs w:val="24"/>
        </w:rPr>
        <w:t>s</w:t>
      </w:r>
      <w:r w:rsidR="00A30DB0" w:rsidRPr="00A30DB0">
        <w:rPr>
          <w:rFonts w:ascii="Times New Roman" w:hAnsi="Times New Roman"/>
          <w:b w:val="0"/>
          <w:sz w:val="24"/>
          <w:szCs w:val="24"/>
        </w:rPr>
        <w:t xml:space="preserve"> the abundance of susceptible hos</w:t>
      </w:r>
      <w:r w:rsidR="000766E8">
        <w:rPr>
          <w:rFonts w:ascii="Times New Roman" w:hAnsi="Times New Roman"/>
          <w:b w:val="0"/>
          <w:sz w:val="24"/>
          <w:szCs w:val="24"/>
        </w:rPr>
        <w:t>ts to depend on parasite traits</w:t>
      </w:r>
      <w:r w:rsidR="00A30DB0" w:rsidRPr="00A30DB0">
        <w:rPr>
          <w:rFonts w:ascii="Times New Roman" w:hAnsi="Times New Roman"/>
          <w:b w:val="0"/>
          <w:sz w:val="24"/>
          <w:szCs w:val="24"/>
        </w:rPr>
        <w:t xml:space="preserve"> rather than host traits like carrying capacity. Thus </w:t>
      </w:r>
      <w:r w:rsidR="00B84506">
        <w:rPr>
          <w:rFonts w:ascii="Times New Roman" w:hAnsi="Times New Roman"/>
          <w:b w:val="0"/>
          <w:sz w:val="24"/>
          <w:szCs w:val="24"/>
        </w:rPr>
        <w:t>the fitness of the generalist</w:t>
      </w:r>
      <w:r w:rsidR="00A30DB0" w:rsidRPr="00A30DB0">
        <w:rPr>
          <w:rFonts w:ascii="Times New Roman" w:hAnsi="Times New Roman"/>
          <w:b w:val="0"/>
          <w:sz w:val="24"/>
          <w:szCs w:val="24"/>
        </w:rPr>
        <w:t xml:space="preserve"> does not depend directly on host abundance, which can be seen from the fact that carrying capacity </w:t>
      </w:r>
      <m:oMath>
        <m:sSub>
          <m:sSubPr>
            <m:ctrlPr>
              <w:rPr>
                <w:rFonts w:ascii="Cambria Math" w:hAnsi="Cambria Math"/>
                <w:b w:val="0"/>
                <w:i/>
                <w:sz w:val="24"/>
                <w:szCs w:val="24"/>
              </w:rPr>
            </m:ctrlPr>
          </m:sSubPr>
          <m:e>
            <m:r>
              <m:rPr>
                <m:sty m:val="bi"/>
              </m:rPr>
              <w:rPr>
                <w:rFonts w:ascii="Cambria Math" w:hAnsi="Cambria Math"/>
                <w:sz w:val="24"/>
                <w:szCs w:val="24"/>
              </w:rPr>
              <m:t>K</m:t>
            </m:r>
          </m:e>
          <m:sub>
            <m:r>
              <m:rPr>
                <m:sty m:val="bi"/>
              </m:rPr>
              <w:rPr>
                <w:rFonts w:ascii="Cambria Math" w:hAnsi="Cambria Math"/>
                <w:sz w:val="24"/>
                <w:szCs w:val="24"/>
              </w:rPr>
              <m:t>i</m:t>
            </m:r>
          </m:sub>
        </m:sSub>
      </m:oMath>
      <w:r w:rsidR="00A30DB0" w:rsidRPr="00A30DB0">
        <w:rPr>
          <w:rFonts w:ascii="Times New Roman" w:hAnsi="Times New Roman"/>
          <w:b w:val="0"/>
          <w:sz w:val="24"/>
          <w:szCs w:val="24"/>
        </w:rPr>
        <w:t xml:space="preserve"> rarely appears in the generalist </w:t>
      </w:r>
      <m:oMath>
        <m:sSub>
          <m:sSubPr>
            <m:ctrlPr>
              <w:rPr>
                <w:rFonts w:ascii="Cambria Math" w:hAnsi="Cambria Math"/>
                <w:b w:val="0"/>
                <w:i/>
                <w:sz w:val="24"/>
                <w:szCs w:val="24"/>
              </w:rPr>
            </m:ctrlPr>
          </m:sSubPr>
          <m:e>
            <m:r>
              <m:rPr>
                <m:sty m:val="bi"/>
              </m:rPr>
              <w:rPr>
                <w:rFonts w:ascii="Cambria Math" w:hAnsi="Cambria Math"/>
                <w:sz w:val="24"/>
                <w:szCs w:val="24"/>
              </w:rPr>
              <m:t>R</m:t>
            </m:r>
          </m:e>
          <m:sub>
            <m:r>
              <m:rPr>
                <m:sty m:val="bi"/>
              </m:rPr>
              <w:rPr>
                <w:rFonts w:ascii="Cambria Math" w:hAnsi="Cambria Math"/>
                <w:sz w:val="24"/>
                <w:szCs w:val="24"/>
              </w:rPr>
              <m:t>0</m:t>
            </m:r>
          </m:sub>
        </m:sSub>
      </m:oMath>
      <w:r w:rsidR="00A30DB0" w:rsidRPr="00A30DB0">
        <w:rPr>
          <w:rFonts w:ascii="Times New Roman" w:hAnsi="Times New Roman"/>
          <w:b w:val="0"/>
          <w:sz w:val="24"/>
          <w:szCs w:val="24"/>
        </w:rPr>
        <w:t xml:space="preserve"> values presented in Table 2. The exception is when the parasite actively seeks out hosts, but cannot discriminate between infected hosts (which are a dead-end for those parasites) and susceptible hosts. In that case, generalists are more easily able to invade when there is a high probability that a parasite will be lost from the system (i.e., </w:t>
      </w:r>
      <m:oMath>
        <m:f>
          <m:fPr>
            <m:ctrlPr>
              <w:rPr>
                <w:rFonts w:ascii="Cambria Math" w:hAnsi="Cambria Math"/>
                <w:b w:val="0"/>
                <w:i/>
                <w:sz w:val="24"/>
                <w:szCs w:val="24"/>
              </w:rPr>
            </m:ctrlPr>
          </m:fPr>
          <m:num>
            <m:r>
              <m:rPr>
                <m:sty m:val="bi"/>
              </m:rPr>
              <w:rPr>
                <w:rFonts w:ascii="Cambria Math" w:hAnsi="Cambria Math"/>
                <w:sz w:val="24"/>
                <w:szCs w:val="24"/>
              </w:rPr>
              <m:t>γ</m:t>
            </m:r>
          </m:num>
          <m:den>
            <m:sSub>
              <m:sSubPr>
                <m:ctrlPr>
                  <w:rPr>
                    <w:rFonts w:ascii="Cambria Math" w:hAnsi="Cambria Math"/>
                    <w:b w:val="0"/>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1</m:t>
                </m:r>
              </m:sub>
            </m:sSub>
            <m:sSub>
              <m:sSubPr>
                <m:ctrlPr>
                  <w:rPr>
                    <w:rFonts w:ascii="Cambria Math" w:hAnsi="Cambria Math"/>
                    <w:b w:val="0"/>
                    <w:i/>
                    <w:sz w:val="24"/>
                    <w:szCs w:val="24"/>
                  </w:rPr>
                </m:ctrlPr>
              </m:sSubPr>
              <m:e>
                <m:r>
                  <m:rPr>
                    <m:sty m:val="bi"/>
                  </m:rPr>
                  <w:rPr>
                    <w:rFonts w:ascii="Cambria Math" w:hAnsi="Cambria Math"/>
                    <w:sz w:val="24"/>
                    <w:szCs w:val="24"/>
                  </w:rPr>
                  <m:t>K</m:t>
                </m:r>
              </m:e>
              <m:sub>
                <m:r>
                  <m:rPr>
                    <m:sty m:val="bi"/>
                  </m:rPr>
                  <w:rPr>
                    <w:rFonts w:ascii="Cambria Math" w:hAnsi="Cambria Math"/>
                    <w:sz w:val="24"/>
                    <w:szCs w:val="24"/>
                  </w:rPr>
                  <m:t>1</m:t>
                </m:r>
              </m:sub>
            </m:sSub>
            <m:r>
              <m:rPr>
                <m:sty m:val="bi"/>
              </m:rPr>
              <w:rPr>
                <w:rFonts w:ascii="Cambria Math" w:hAnsi="Cambria Math"/>
                <w:sz w:val="24"/>
                <w:szCs w:val="24"/>
              </w:rPr>
              <m:t>+</m:t>
            </m:r>
            <m:sSub>
              <m:sSubPr>
                <m:ctrlPr>
                  <w:rPr>
                    <w:rFonts w:ascii="Cambria Math" w:hAnsi="Cambria Math"/>
                    <w:b w:val="0"/>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2</m:t>
                </m:r>
              </m:sub>
            </m:sSub>
            <m:sSub>
              <m:sSubPr>
                <m:ctrlPr>
                  <w:rPr>
                    <w:rFonts w:ascii="Cambria Math" w:hAnsi="Cambria Math"/>
                    <w:b w:val="0"/>
                    <w:i/>
                    <w:sz w:val="24"/>
                    <w:szCs w:val="24"/>
                  </w:rPr>
                </m:ctrlPr>
              </m:sSubPr>
              <m:e>
                <m:r>
                  <m:rPr>
                    <m:sty m:val="bi"/>
                  </m:rPr>
                  <w:rPr>
                    <w:rFonts w:ascii="Cambria Math" w:hAnsi="Cambria Math"/>
                    <w:sz w:val="24"/>
                    <w:szCs w:val="24"/>
                  </w:rPr>
                  <m:t>K</m:t>
                </m:r>
              </m:e>
              <m:sub>
                <m:r>
                  <m:rPr>
                    <m:sty m:val="bi"/>
                  </m:rPr>
                  <w:rPr>
                    <w:rFonts w:ascii="Cambria Math" w:hAnsi="Cambria Math"/>
                    <w:sz w:val="24"/>
                    <w:szCs w:val="24"/>
                  </w:rPr>
                  <m:t>2</m:t>
                </m:r>
              </m:sub>
            </m:sSub>
            <m:r>
              <m:rPr>
                <m:sty m:val="bi"/>
              </m:rPr>
              <w:rPr>
                <w:rFonts w:ascii="Cambria Math" w:hAnsi="Cambria Math"/>
                <w:sz w:val="24"/>
                <w:szCs w:val="24"/>
              </w:rPr>
              <m:t>+γ</m:t>
            </m:r>
          </m:den>
        </m:f>
      </m:oMath>
      <w:r w:rsidR="00A30DB0" w:rsidRPr="00A30DB0">
        <w:rPr>
          <w:rFonts w:ascii="Times New Roman" w:hAnsi="Times New Roman"/>
          <w:b w:val="0"/>
          <w:sz w:val="24"/>
          <w:szCs w:val="24"/>
        </w:rPr>
        <w:t xml:space="preserve"> is large). Turning that prediction around, specialist parasites will be favoured when it is likely that they are able to come in contact with a host, as suggested by the verbal theory.</w:t>
      </w:r>
      <w:r w:rsidR="004307C2">
        <w:rPr>
          <w:rFonts w:ascii="Times New Roman" w:hAnsi="Times New Roman"/>
          <w:b w:val="0"/>
          <w:sz w:val="24"/>
          <w:szCs w:val="24"/>
        </w:rPr>
        <w:t xml:space="preserve"> Thus, by analysing the question mathematically, we come to a more complete understanding of when an intuitive verbal prediction is likely to apply.</w:t>
      </w:r>
    </w:p>
    <w:p w14:paraId="56B6C45C" w14:textId="77777777" w:rsidR="003C6B03" w:rsidRDefault="003C6B03" w:rsidP="00127901">
      <w:pPr>
        <w:pStyle w:val="titlersos"/>
        <w:numPr>
          <w:ilvl w:val="0"/>
          <w:numId w:val="0"/>
        </w:numPr>
        <w:rPr>
          <w:rFonts w:ascii="Times New Roman" w:hAnsi="Times New Roman"/>
          <w:b w:val="0"/>
          <w:sz w:val="24"/>
          <w:szCs w:val="24"/>
        </w:rPr>
      </w:pPr>
    </w:p>
    <w:p w14:paraId="3C97E280" w14:textId="01FB67C1" w:rsidR="00127901" w:rsidRDefault="00B84506" w:rsidP="00127901">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There are, however, important challenges in attempting to test the predictions of simple mathematical models using data from real host-parasite systems. In particular, theory on the evolution of specialization indicates that the crucial determinant of host range is the trade-off </w:t>
      </w:r>
      <w:r w:rsidR="00127901" w:rsidRPr="00127901">
        <w:rPr>
          <w:rFonts w:ascii="Times New Roman" w:hAnsi="Times New Roman"/>
          <w:b w:val="0"/>
          <w:sz w:val="24"/>
          <w:szCs w:val="24"/>
        </w:rPr>
        <w:t xml:space="preserve">between </w:t>
      </w:r>
      <w:r>
        <w:rPr>
          <w:rFonts w:ascii="Times New Roman" w:hAnsi="Times New Roman"/>
          <w:b w:val="0"/>
          <w:sz w:val="24"/>
          <w:szCs w:val="24"/>
        </w:rPr>
        <w:t>a parasite’s</w:t>
      </w:r>
      <w:r w:rsidR="00127901" w:rsidRPr="00127901">
        <w:rPr>
          <w:rFonts w:ascii="Times New Roman" w:hAnsi="Times New Roman"/>
          <w:b w:val="0"/>
          <w:sz w:val="24"/>
          <w:szCs w:val="24"/>
        </w:rPr>
        <w:t xml:space="preserve"> ability to infect multiple hosts and its fitness on each host </w:t>
      </w:r>
      <w:r w:rsidR="004D6EAC">
        <w:rPr>
          <w:rFonts w:ascii="Times New Roman" w:hAnsi="Times New Roman"/>
          <w:b w:val="0"/>
          <w:sz w:val="24"/>
          <w:szCs w:val="24"/>
        </w:rPr>
        <w:t>[</w:t>
      </w:r>
      <w:r w:rsidR="00834D54">
        <w:rPr>
          <w:rFonts w:ascii="Times New Roman" w:hAnsi="Times New Roman"/>
          <w:b w:val="0"/>
          <w:sz w:val="24"/>
          <w:szCs w:val="24"/>
        </w:rPr>
        <w:t>7,</w:t>
      </w:r>
      <w:r w:rsidR="004D6EAC">
        <w:rPr>
          <w:rFonts w:ascii="Times New Roman" w:hAnsi="Times New Roman"/>
          <w:b w:val="0"/>
          <w:sz w:val="24"/>
          <w:szCs w:val="24"/>
        </w:rPr>
        <w:t>53</w:t>
      </w:r>
      <w:r w:rsidR="00127901">
        <w:rPr>
          <w:rFonts w:ascii="Times New Roman" w:hAnsi="Times New Roman"/>
          <w:b w:val="0"/>
          <w:sz w:val="24"/>
          <w:szCs w:val="24"/>
        </w:rPr>
        <w:t xml:space="preserve">]. </w:t>
      </w:r>
      <w:r w:rsidR="00127901" w:rsidRPr="00127901">
        <w:rPr>
          <w:rFonts w:ascii="Times New Roman" w:hAnsi="Times New Roman"/>
          <w:b w:val="0"/>
          <w:sz w:val="24"/>
          <w:szCs w:val="24"/>
        </w:rPr>
        <w:t xml:space="preserve">Here we quantified that trade-off using the parameter </w:t>
      </w:r>
      <w:r w:rsidR="00127901" w:rsidRPr="00127901">
        <w:rPr>
          <w:rFonts w:ascii="Times New Roman" w:hAnsi="Times New Roman"/>
          <w:b w:val="0"/>
          <w:i/>
          <w:sz w:val="24"/>
          <w:szCs w:val="24"/>
        </w:rPr>
        <w:t>a</w:t>
      </w:r>
      <w:r w:rsidR="00127901" w:rsidRPr="00127901">
        <w:rPr>
          <w:rFonts w:ascii="Times New Roman" w:hAnsi="Times New Roman"/>
          <w:b w:val="0"/>
          <w:sz w:val="24"/>
          <w:szCs w:val="24"/>
        </w:rPr>
        <w:t>, which reduced the shedding rate of a generalist parasite to a fraction of that of a specialist parasite. Such a reduction in shedding might be caused by a reduction in infection intensity, as other studies have shown that generalist parasites often have lower infection intensities than specialists</w:t>
      </w:r>
      <w:r w:rsidR="00EF3393">
        <w:rPr>
          <w:rFonts w:ascii="Times New Roman" w:hAnsi="Times New Roman"/>
          <w:b w:val="0"/>
          <w:sz w:val="24"/>
          <w:szCs w:val="24"/>
        </w:rPr>
        <w:t xml:space="preserve"> [54,55]</w:t>
      </w:r>
      <w:r w:rsidR="00127901" w:rsidRPr="00127901">
        <w:rPr>
          <w:rFonts w:ascii="Times New Roman" w:hAnsi="Times New Roman"/>
          <w:b w:val="0"/>
          <w:sz w:val="24"/>
          <w:szCs w:val="24"/>
        </w:rPr>
        <w:t>. Indeed, many experimental evolution studies have shown that, as a parasite is forced to adapt to a novel host, it gradually loses its infectiousness and/or replication ability in the original host, such that, when the parasite is able to infect both the original and novel host, its fitness is lower in each than w</w:t>
      </w:r>
      <w:r w:rsidR="00EF3393">
        <w:rPr>
          <w:rFonts w:ascii="Times New Roman" w:hAnsi="Times New Roman"/>
          <w:b w:val="0"/>
          <w:sz w:val="24"/>
          <w:szCs w:val="24"/>
        </w:rPr>
        <w:t>hen it is specialized [56].</w:t>
      </w:r>
      <w:r w:rsidR="00127901" w:rsidRPr="00127901">
        <w:rPr>
          <w:rFonts w:ascii="Times New Roman" w:hAnsi="Times New Roman"/>
          <w:b w:val="0"/>
          <w:sz w:val="24"/>
          <w:szCs w:val="24"/>
        </w:rPr>
        <w:t xml:space="preserve"> However, fitness trade-offs are notoriously challenging to measure, so assessing the importance of such trade-offs to the evolution of host range </w:t>
      </w:r>
      <w:r w:rsidR="00127901" w:rsidRPr="00127901">
        <w:rPr>
          <w:rFonts w:ascii="Times New Roman" w:hAnsi="Times New Roman"/>
          <w:b w:val="0"/>
          <w:sz w:val="24"/>
          <w:szCs w:val="24"/>
        </w:rPr>
        <w:lastRenderedPageBreak/>
        <w:t>in any large host-parasite dataset is practically impossible.</w:t>
      </w:r>
      <w:r w:rsidR="00EF3393">
        <w:rPr>
          <w:rFonts w:ascii="Times New Roman" w:hAnsi="Times New Roman"/>
          <w:b w:val="0"/>
          <w:sz w:val="24"/>
          <w:szCs w:val="24"/>
        </w:rPr>
        <w:t xml:space="preserve"> </w:t>
      </w:r>
      <w:r>
        <w:rPr>
          <w:rFonts w:ascii="Times New Roman" w:hAnsi="Times New Roman"/>
          <w:b w:val="0"/>
          <w:sz w:val="24"/>
          <w:szCs w:val="24"/>
        </w:rPr>
        <w:t xml:space="preserve">Using </w:t>
      </w:r>
      <w:proofErr w:type="spellStart"/>
      <w:r>
        <w:rPr>
          <w:rFonts w:ascii="Times New Roman" w:hAnsi="Times New Roman"/>
          <w:b w:val="0"/>
          <w:sz w:val="24"/>
          <w:szCs w:val="24"/>
        </w:rPr>
        <w:t>allometric</w:t>
      </w:r>
      <w:proofErr w:type="spellEnd"/>
      <w:r>
        <w:rPr>
          <w:rFonts w:ascii="Times New Roman" w:hAnsi="Times New Roman"/>
          <w:b w:val="0"/>
          <w:sz w:val="24"/>
          <w:szCs w:val="24"/>
        </w:rPr>
        <w:t xml:space="preserve"> scaling relationships to define model parameters in terms of easily measurable host traits like body size and temperature provides us with an opportunity</w:t>
      </w:r>
      <w:r w:rsidR="00795ED1">
        <w:rPr>
          <w:rFonts w:ascii="Times New Roman" w:hAnsi="Times New Roman"/>
          <w:b w:val="0"/>
          <w:sz w:val="24"/>
          <w:szCs w:val="24"/>
        </w:rPr>
        <w:t xml:space="preserve"> more explicitly connect the model with data.</w:t>
      </w:r>
    </w:p>
    <w:p w14:paraId="723CE3AF" w14:textId="77777777" w:rsidR="00795ED1" w:rsidRDefault="00795ED1" w:rsidP="00127901">
      <w:pPr>
        <w:pStyle w:val="titlersos"/>
        <w:numPr>
          <w:ilvl w:val="0"/>
          <w:numId w:val="0"/>
        </w:numPr>
        <w:rPr>
          <w:rFonts w:ascii="Times New Roman" w:hAnsi="Times New Roman"/>
          <w:b w:val="0"/>
          <w:sz w:val="24"/>
          <w:szCs w:val="24"/>
        </w:rPr>
      </w:pPr>
    </w:p>
    <w:p w14:paraId="02413996" w14:textId="76953EA8" w:rsidR="009A3B29" w:rsidRDefault="009A3B29" w:rsidP="00127901">
      <w:pPr>
        <w:pStyle w:val="titlersos"/>
        <w:numPr>
          <w:ilvl w:val="0"/>
          <w:numId w:val="0"/>
        </w:numPr>
        <w:rPr>
          <w:rFonts w:ascii="Times New Roman" w:hAnsi="Times New Roman"/>
          <w:b w:val="0"/>
          <w:sz w:val="24"/>
          <w:szCs w:val="24"/>
        </w:rPr>
      </w:pPr>
      <w:r>
        <w:rPr>
          <w:rFonts w:ascii="Times New Roman" w:hAnsi="Times New Roman"/>
          <w:b w:val="0"/>
          <w:sz w:val="24"/>
          <w:szCs w:val="24"/>
        </w:rPr>
        <w:t>A second general issue with connecting the model results to data is that of phylogenetic relatedness. The model only makes predictions about the number of hosts that a par</w:t>
      </w:r>
      <w:r w:rsidR="00381E14">
        <w:rPr>
          <w:rFonts w:ascii="Times New Roman" w:hAnsi="Times New Roman"/>
          <w:b w:val="0"/>
          <w:sz w:val="24"/>
          <w:szCs w:val="24"/>
        </w:rPr>
        <w:t xml:space="preserve">asite can infect. In reality, however, we want to distinguish between a parasite that infects </w:t>
      </w:r>
      <w:r w:rsidR="00381E14">
        <w:rPr>
          <w:rFonts w:ascii="Times New Roman" w:hAnsi="Times New Roman"/>
          <w:b w:val="0"/>
          <w:i/>
          <w:sz w:val="24"/>
          <w:szCs w:val="24"/>
        </w:rPr>
        <w:t xml:space="preserve">n </w:t>
      </w:r>
      <w:r w:rsidR="00381E14">
        <w:rPr>
          <w:rFonts w:ascii="Times New Roman" w:hAnsi="Times New Roman"/>
          <w:b w:val="0"/>
          <w:sz w:val="24"/>
          <w:szCs w:val="24"/>
        </w:rPr>
        <w:t xml:space="preserve">hosts within the same genus and a parasite than infects </w:t>
      </w:r>
      <w:r w:rsidR="00381E14">
        <w:rPr>
          <w:rFonts w:ascii="Times New Roman" w:hAnsi="Times New Roman"/>
          <w:b w:val="0"/>
          <w:i/>
          <w:sz w:val="24"/>
          <w:szCs w:val="24"/>
        </w:rPr>
        <w:t xml:space="preserve">n </w:t>
      </w:r>
      <w:r w:rsidR="00381E14">
        <w:rPr>
          <w:rFonts w:ascii="Times New Roman" w:hAnsi="Times New Roman"/>
          <w:b w:val="0"/>
          <w:sz w:val="24"/>
          <w:szCs w:val="24"/>
        </w:rPr>
        <w:t xml:space="preserve">hosts across many genera. Here we addressed that issue by using several measures of host range. We measured “structural” </w:t>
      </w:r>
      <w:proofErr w:type="spellStart"/>
      <w:r w:rsidR="00381E14">
        <w:rPr>
          <w:rFonts w:ascii="Times New Roman" w:hAnsi="Times New Roman"/>
          <w:b w:val="0"/>
          <w:sz w:val="24"/>
          <w:szCs w:val="24"/>
        </w:rPr>
        <w:t>generalism</w:t>
      </w:r>
      <w:proofErr w:type="spellEnd"/>
      <w:r w:rsidR="00381E14">
        <w:rPr>
          <w:rFonts w:ascii="Times New Roman" w:hAnsi="Times New Roman"/>
          <w:b w:val="0"/>
          <w:sz w:val="24"/>
          <w:szCs w:val="24"/>
        </w:rPr>
        <w:t xml:space="preserve"> using the number of hosts (degree and G), and we measured “phylogenetic” </w:t>
      </w:r>
      <w:proofErr w:type="spellStart"/>
      <w:r w:rsidR="00381E14">
        <w:rPr>
          <w:rFonts w:ascii="Times New Roman" w:hAnsi="Times New Roman"/>
          <w:b w:val="0"/>
          <w:sz w:val="24"/>
          <w:szCs w:val="24"/>
        </w:rPr>
        <w:t>generalism</w:t>
      </w:r>
      <w:proofErr w:type="spellEnd"/>
      <w:r w:rsidR="00381E14">
        <w:rPr>
          <w:rFonts w:ascii="Times New Roman" w:hAnsi="Times New Roman"/>
          <w:b w:val="0"/>
          <w:sz w:val="24"/>
          <w:szCs w:val="24"/>
        </w:rPr>
        <w:t xml:space="preserve"> using metrics that account for the phylogenetic distance between hosts (SPD and SES-PD). SPD, which measures the mean pairwise phylogenetic distance between hosts, has been shown to correlate with degree [31], so we also included a measure of phylogenetic </w:t>
      </w:r>
      <w:proofErr w:type="spellStart"/>
      <w:r w:rsidR="00381E14">
        <w:rPr>
          <w:rFonts w:ascii="Times New Roman" w:hAnsi="Times New Roman"/>
          <w:b w:val="0"/>
          <w:sz w:val="24"/>
          <w:szCs w:val="24"/>
        </w:rPr>
        <w:t>generalism</w:t>
      </w:r>
      <w:proofErr w:type="spellEnd"/>
      <w:r w:rsidR="00381E14">
        <w:rPr>
          <w:rFonts w:ascii="Times New Roman" w:hAnsi="Times New Roman"/>
          <w:b w:val="0"/>
          <w:sz w:val="24"/>
          <w:szCs w:val="24"/>
        </w:rPr>
        <w:t xml:space="preserve"> that is scaled to remove the association with number of hosts (SES-PD). </w:t>
      </w:r>
      <w:r w:rsidR="0026057C">
        <w:rPr>
          <w:rFonts w:ascii="Times New Roman" w:hAnsi="Times New Roman"/>
          <w:b w:val="0"/>
          <w:sz w:val="24"/>
          <w:szCs w:val="24"/>
        </w:rPr>
        <w:t xml:space="preserve">SES-PD therefore attempts to measure only the phylogenetic distinctiveness of the host range, so a parasite with only two hosts could have a much higher value of SES-PD than a parasite with ten hosts. </w:t>
      </w:r>
      <w:r w:rsidR="00381E14">
        <w:rPr>
          <w:rFonts w:ascii="Times New Roman" w:hAnsi="Times New Roman"/>
          <w:b w:val="0"/>
          <w:sz w:val="24"/>
          <w:szCs w:val="24"/>
        </w:rPr>
        <w:t>The important point is that the model is directly making predictio</w:t>
      </w:r>
      <w:r w:rsidR="0026057C">
        <w:rPr>
          <w:rFonts w:ascii="Times New Roman" w:hAnsi="Times New Roman"/>
          <w:b w:val="0"/>
          <w:sz w:val="24"/>
          <w:szCs w:val="24"/>
        </w:rPr>
        <w:t xml:space="preserve">ns about structural </w:t>
      </w:r>
      <w:proofErr w:type="spellStart"/>
      <w:r w:rsidR="0026057C">
        <w:rPr>
          <w:rFonts w:ascii="Times New Roman" w:hAnsi="Times New Roman"/>
          <w:b w:val="0"/>
          <w:sz w:val="24"/>
          <w:szCs w:val="24"/>
        </w:rPr>
        <w:t>generalism</w:t>
      </w:r>
      <w:proofErr w:type="spellEnd"/>
      <w:r w:rsidR="0026057C">
        <w:rPr>
          <w:rFonts w:ascii="Times New Roman" w:hAnsi="Times New Roman"/>
          <w:b w:val="0"/>
          <w:sz w:val="24"/>
          <w:szCs w:val="24"/>
        </w:rPr>
        <w:t xml:space="preserve"> and we are assuming that phylogenetic </w:t>
      </w:r>
      <w:proofErr w:type="spellStart"/>
      <w:r w:rsidR="0026057C">
        <w:rPr>
          <w:rFonts w:ascii="Times New Roman" w:hAnsi="Times New Roman"/>
          <w:b w:val="0"/>
          <w:sz w:val="24"/>
          <w:szCs w:val="24"/>
        </w:rPr>
        <w:t>generalism</w:t>
      </w:r>
      <w:proofErr w:type="spellEnd"/>
      <w:r w:rsidR="0026057C">
        <w:rPr>
          <w:rFonts w:ascii="Times New Roman" w:hAnsi="Times New Roman"/>
          <w:b w:val="0"/>
          <w:sz w:val="24"/>
          <w:szCs w:val="24"/>
        </w:rPr>
        <w:t xml:space="preserve"> is more likely under the same conditions as structural </w:t>
      </w:r>
      <w:proofErr w:type="spellStart"/>
      <w:r w:rsidR="0026057C">
        <w:rPr>
          <w:rFonts w:ascii="Times New Roman" w:hAnsi="Times New Roman"/>
          <w:b w:val="0"/>
          <w:sz w:val="24"/>
          <w:szCs w:val="24"/>
        </w:rPr>
        <w:t>generalism</w:t>
      </w:r>
      <w:proofErr w:type="spellEnd"/>
      <w:r w:rsidR="0026057C">
        <w:rPr>
          <w:rFonts w:ascii="Times New Roman" w:hAnsi="Times New Roman"/>
          <w:b w:val="0"/>
          <w:sz w:val="24"/>
          <w:szCs w:val="24"/>
        </w:rPr>
        <w:t>.</w:t>
      </w:r>
    </w:p>
    <w:p w14:paraId="012FA8FD" w14:textId="77777777" w:rsidR="0026057C" w:rsidRDefault="0026057C" w:rsidP="00127901">
      <w:pPr>
        <w:pStyle w:val="titlersos"/>
        <w:numPr>
          <w:ilvl w:val="0"/>
          <w:numId w:val="0"/>
        </w:numPr>
        <w:rPr>
          <w:rFonts w:ascii="Times New Roman" w:hAnsi="Times New Roman"/>
          <w:b w:val="0"/>
          <w:sz w:val="24"/>
          <w:szCs w:val="24"/>
        </w:rPr>
      </w:pPr>
    </w:p>
    <w:p w14:paraId="29D9239D" w14:textId="39F88E2B" w:rsidR="008B6378" w:rsidRDefault="00795ED1" w:rsidP="000D47FF">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The models predict that, for direct life cycle parasites, increasing host body size increases the fitness of the generalist parasite, suggesting that there should be positive correlation between host body size and host range. </w:t>
      </w:r>
      <w:r w:rsidR="000D7E2E">
        <w:rPr>
          <w:rFonts w:ascii="Times New Roman" w:hAnsi="Times New Roman"/>
          <w:b w:val="0"/>
          <w:sz w:val="24"/>
          <w:szCs w:val="24"/>
        </w:rPr>
        <w:t xml:space="preserve">For </w:t>
      </w:r>
      <w:proofErr w:type="spellStart"/>
      <w:r w:rsidR="000D7E2E">
        <w:rPr>
          <w:rFonts w:ascii="Times New Roman" w:hAnsi="Times New Roman"/>
          <w:b w:val="0"/>
          <w:sz w:val="24"/>
          <w:szCs w:val="24"/>
        </w:rPr>
        <w:t>trophically</w:t>
      </w:r>
      <w:proofErr w:type="spellEnd"/>
      <w:r w:rsidR="000D7E2E">
        <w:rPr>
          <w:rFonts w:ascii="Times New Roman" w:hAnsi="Times New Roman"/>
          <w:b w:val="0"/>
          <w:sz w:val="24"/>
          <w:szCs w:val="24"/>
        </w:rPr>
        <w:t xml:space="preserve"> transmitted parasites, the model predictions were more complicated, suggesting that this correlation could be positive or negative, depending on model assumptions and the value of other parameters. </w:t>
      </w:r>
      <w:r w:rsidR="000F3223" w:rsidRPr="000F3223">
        <w:rPr>
          <w:rFonts w:ascii="Times New Roman" w:hAnsi="Times New Roman"/>
          <w:b w:val="0"/>
          <w:sz w:val="24"/>
          <w:szCs w:val="24"/>
        </w:rPr>
        <w:t xml:space="preserve">Interestingly, previous verbal models for host range evolution have suggested the correlation between host range and host body size should work in the opposite direction, with high host specificity evolving when hosts are large-bodied </w:t>
      </w:r>
      <w:r w:rsidR="000F3223">
        <w:rPr>
          <w:rFonts w:ascii="Times New Roman" w:hAnsi="Times New Roman"/>
          <w:b w:val="0"/>
          <w:sz w:val="24"/>
          <w:szCs w:val="24"/>
        </w:rPr>
        <w:t>[22], supposedly because</w:t>
      </w:r>
      <w:r w:rsidR="000F3223" w:rsidRPr="000F3223">
        <w:rPr>
          <w:rFonts w:ascii="Times New Roman" w:hAnsi="Times New Roman"/>
          <w:b w:val="0"/>
          <w:sz w:val="24"/>
          <w:szCs w:val="24"/>
        </w:rPr>
        <w:t xml:space="preserve"> large-bodied species are </w:t>
      </w:r>
      <w:r w:rsidR="000F3223">
        <w:rPr>
          <w:rFonts w:ascii="Times New Roman" w:hAnsi="Times New Roman"/>
          <w:b w:val="0"/>
          <w:sz w:val="24"/>
          <w:szCs w:val="24"/>
        </w:rPr>
        <w:t xml:space="preserve">longer-lived, and thus </w:t>
      </w:r>
      <w:r w:rsidR="000F3223" w:rsidRPr="000F3223">
        <w:rPr>
          <w:rFonts w:ascii="Times New Roman" w:hAnsi="Times New Roman"/>
          <w:b w:val="0"/>
          <w:sz w:val="24"/>
          <w:szCs w:val="24"/>
        </w:rPr>
        <w:t>more predictable in their availability. However, the predictability of a resource  (in this case, the host) depends on the probability of encountering that resource</w:t>
      </w:r>
      <w:r w:rsidR="000F3223">
        <w:rPr>
          <w:rFonts w:ascii="Times New Roman" w:hAnsi="Times New Roman"/>
          <w:b w:val="0"/>
          <w:sz w:val="24"/>
          <w:szCs w:val="24"/>
        </w:rPr>
        <w:t xml:space="preserve"> [52]</w:t>
      </w:r>
      <w:r w:rsidR="000F3223" w:rsidRPr="000F3223">
        <w:rPr>
          <w:rFonts w:ascii="Times New Roman" w:hAnsi="Times New Roman"/>
          <w:b w:val="0"/>
          <w:sz w:val="24"/>
          <w:szCs w:val="24"/>
        </w:rPr>
        <w:t xml:space="preserve">, which is determined not by resource lifespan but by abundance. Thus the observed </w:t>
      </w:r>
      <w:proofErr w:type="spellStart"/>
      <w:r w:rsidR="000F3223" w:rsidRPr="000F3223">
        <w:rPr>
          <w:rFonts w:ascii="Times New Roman" w:hAnsi="Times New Roman"/>
          <w:b w:val="0"/>
          <w:sz w:val="24"/>
          <w:szCs w:val="24"/>
        </w:rPr>
        <w:t>allometric</w:t>
      </w:r>
      <w:proofErr w:type="spellEnd"/>
      <w:r w:rsidR="000F3223" w:rsidRPr="000F3223">
        <w:rPr>
          <w:rFonts w:ascii="Times New Roman" w:hAnsi="Times New Roman"/>
          <w:b w:val="0"/>
          <w:sz w:val="24"/>
          <w:szCs w:val="24"/>
        </w:rPr>
        <w:t xml:space="preserve"> relationship between body size and abundance would seem to run counter to this verbal model. Nevertheless, </w:t>
      </w:r>
      <w:r w:rsidR="000F3223">
        <w:rPr>
          <w:rFonts w:ascii="Times New Roman" w:hAnsi="Times New Roman"/>
          <w:b w:val="0"/>
          <w:sz w:val="24"/>
          <w:szCs w:val="24"/>
        </w:rPr>
        <w:t xml:space="preserve">a number of studies </w:t>
      </w:r>
      <w:r w:rsidR="000F3223" w:rsidRPr="000F3223">
        <w:rPr>
          <w:rFonts w:ascii="Times New Roman" w:hAnsi="Times New Roman"/>
          <w:b w:val="0"/>
          <w:sz w:val="24"/>
          <w:szCs w:val="24"/>
        </w:rPr>
        <w:t xml:space="preserve">have shown a negative correlation between mean or maximum host body size and </w:t>
      </w:r>
      <w:proofErr w:type="spellStart"/>
      <w:r w:rsidR="000F3223" w:rsidRPr="000F3223">
        <w:rPr>
          <w:rFonts w:ascii="Times New Roman" w:hAnsi="Times New Roman"/>
          <w:b w:val="0"/>
          <w:sz w:val="24"/>
          <w:szCs w:val="24"/>
        </w:rPr>
        <w:t>generalism</w:t>
      </w:r>
      <w:proofErr w:type="spellEnd"/>
      <w:r w:rsidR="000F3223" w:rsidRPr="000F3223">
        <w:rPr>
          <w:rFonts w:ascii="Times New Roman" w:hAnsi="Times New Roman"/>
          <w:b w:val="0"/>
          <w:sz w:val="24"/>
          <w:szCs w:val="24"/>
        </w:rPr>
        <w:t xml:space="preserve"> </w:t>
      </w:r>
      <w:r w:rsidR="002D6AE8">
        <w:rPr>
          <w:rFonts w:ascii="Times New Roman" w:hAnsi="Times New Roman"/>
          <w:b w:val="0"/>
          <w:sz w:val="24"/>
          <w:szCs w:val="24"/>
        </w:rPr>
        <w:t>[20-22]</w:t>
      </w:r>
      <w:r w:rsidR="000F3223" w:rsidRPr="000F3223">
        <w:rPr>
          <w:rFonts w:ascii="Times New Roman" w:hAnsi="Times New Roman"/>
          <w:b w:val="0"/>
          <w:sz w:val="24"/>
          <w:szCs w:val="24"/>
        </w:rPr>
        <w:t xml:space="preserve">. </w:t>
      </w:r>
      <w:r w:rsidR="000D7E2E">
        <w:rPr>
          <w:rFonts w:ascii="Times New Roman" w:hAnsi="Times New Roman"/>
          <w:b w:val="0"/>
          <w:sz w:val="24"/>
          <w:szCs w:val="24"/>
        </w:rPr>
        <w:t>W</w:t>
      </w:r>
      <w:r>
        <w:rPr>
          <w:rFonts w:ascii="Times New Roman" w:hAnsi="Times New Roman"/>
          <w:b w:val="0"/>
          <w:sz w:val="24"/>
          <w:szCs w:val="24"/>
        </w:rPr>
        <w:t xml:space="preserve">e examined </w:t>
      </w:r>
      <w:r w:rsidR="002D6AE8">
        <w:rPr>
          <w:rFonts w:ascii="Times New Roman" w:hAnsi="Times New Roman"/>
          <w:b w:val="0"/>
          <w:sz w:val="24"/>
          <w:szCs w:val="24"/>
        </w:rPr>
        <w:t>this</w:t>
      </w:r>
      <w:r>
        <w:rPr>
          <w:rFonts w:ascii="Times New Roman" w:hAnsi="Times New Roman"/>
          <w:b w:val="0"/>
          <w:sz w:val="24"/>
          <w:szCs w:val="24"/>
        </w:rPr>
        <w:t xml:space="preserve"> correlation </w:t>
      </w:r>
      <w:r w:rsidR="000D7E2E">
        <w:rPr>
          <w:rFonts w:ascii="Times New Roman" w:hAnsi="Times New Roman"/>
          <w:b w:val="0"/>
          <w:sz w:val="24"/>
          <w:szCs w:val="24"/>
        </w:rPr>
        <w:t>in our fish-</w:t>
      </w:r>
      <w:proofErr w:type="spellStart"/>
      <w:r w:rsidR="000D7E2E">
        <w:rPr>
          <w:rFonts w:ascii="Times New Roman" w:hAnsi="Times New Roman"/>
          <w:b w:val="0"/>
          <w:sz w:val="24"/>
          <w:szCs w:val="24"/>
        </w:rPr>
        <w:t>macroparasite</w:t>
      </w:r>
      <w:proofErr w:type="spellEnd"/>
      <w:r w:rsidR="000D7E2E">
        <w:rPr>
          <w:rFonts w:ascii="Times New Roman" w:hAnsi="Times New Roman"/>
          <w:b w:val="0"/>
          <w:sz w:val="24"/>
          <w:szCs w:val="24"/>
        </w:rPr>
        <w:t xml:space="preserve"> database </w:t>
      </w:r>
      <w:r>
        <w:rPr>
          <w:rFonts w:ascii="Times New Roman" w:hAnsi="Times New Roman"/>
          <w:b w:val="0"/>
          <w:sz w:val="24"/>
          <w:szCs w:val="24"/>
        </w:rPr>
        <w:t>using different metrics of host size (size of a parasite’s largest host, mean size of all hosts, and the coefficient of variation in host size) and of host range (</w:t>
      </w:r>
      <w:r w:rsidR="000D7E2E">
        <w:rPr>
          <w:rFonts w:ascii="Times New Roman" w:hAnsi="Times New Roman"/>
          <w:b w:val="0"/>
          <w:sz w:val="24"/>
          <w:szCs w:val="24"/>
        </w:rPr>
        <w:t xml:space="preserve">Table 4). For both direct and trophic life cycle parasites, we </w:t>
      </w:r>
      <w:r w:rsidR="00BE3315">
        <w:rPr>
          <w:rFonts w:ascii="Times New Roman" w:hAnsi="Times New Roman"/>
          <w:b w:val="0"/>
          <w:sz w:val="24"/>
          <w:szCs w:val="24"/>
        </w:rPr>
        <w:t>found a strong and significant positive correlation between the coefficient of variation in host body siz</w:t>
      </w:r>
      <w:r w:rsidR="0026057C">
        <w:rPr>
          <w:rFonts w:ascii="Times New Roman" w:hAnsi="Times New Roman"/>
          <w:b w:val="0"/>
          <w:sz w:val="24"/>
          <w:szCs w:val="24"/>
        </w:rPr>
        <w:t>e and all metrics of host range.</w:t>
      </w:r>
      <w:r w:rsidR="00BE3315">
        <w:rPr>
          <w:rFonts w:ascii="Times New Roman" w:hAnsi="Times New Roman"/>
          <w:b w:val="0"/>
          <w:sz w:val="24"/>
          <w:szCs w:val="24"/>
        </w:rPr>
        <w:t xml:space="preserve"> </w:t>
      </w:r>
      <w:r w:rsidR="0026057C">
        <w:rPr>
          <w:rFonts w:ascii="Times New Roman" w:hAnsi="Times New Roman"/>
          <w:b w:val="0"/>
          <w:sz w:val="24"/>
          <w:szCs w:val="24"/>
        </w:rPr>
        <w:t xml:space="preserve">The maximum host body size was positively correlated with all </w:t>
      </w:r>
      <w:proofErr w:type="spellStart"/>
      <w:r w:rsidR="0026057C">
        <w:rPr>
          <w:rFonts w:ascii="Times New Roman" w:hAnsi="Times New Roman"/>
          <w:b w:val="0"/>
          <w:sz w:val="24"/>
          <w:szCs w:val="24"/>
        </w:rPr>
        <w:t>generalism</w:t>
      </w:r>
      <w:proofErr w:type="spellEnd"/>
      <w:r w:rsidR="0026057C">
        <w:rPr>
          <w:rFonts w:ascii="Times New Roman" w:hAnsi="Times New Roman"/>
          <w:b w:val="0"/>
          <w:sz w:val="24"/>
          <w:szCs w:val="24"/>
        </w:rPr>
        <w:t xml:space="preserve"> metrics except SES-PD. T</w:t>
      </w:r>
      <w:r w:rsidR="00BE3315">
        <w:rPr>
          <w:rFonts w:ascii="Times New Roman" w:hAnsi="Times New Roman"/>
          <w:b w:val="0"/>
          <w:sz w:val="24"/>
          <w:szCs w:val="24"/>
        </w:rPr>
        <w:t xml:space="preserve">here was a </w:t>
      </w:r>
      <w:r w:rsidR="00D06267">
        <w:rPr>
          <w:rFonts w:ascii="Times New Roman" w:hAnsi="Times New Roman"/>
          <w:b w:val="0"/>
          <w:sz w:val="24"/>
          <w:szCs w:val="24"/>
        </w:rPr>
        <w:t xml:space="preserve">weak </w:t>
      </w:r>
      <w:r w:rsidR="00BE3315">
        <w:rPr>
          <w:rFonts w:ascii="Times New Roman" w:hAnsi="Times New Roman"/>
          <w:b w:val="0"/>
          <w:sz w:val="24"/>
          <w:szCs w:val="24"/>
        </w:rPr>
        <w:t xml:space="preserve">negative correlation between mean host body size and all metrics of host range (Fig. 1, 2). </w:t>
      </w:r>
      <w:r w:rsidR="0097118B">
        <w:rPr>
          <w:rFonts w:ascii="Times New Roman" w:hAnsi="Times New Roman"/>
          <w:b w:val="0"/>
          <w:sz w:val="24"/>
          <w:szCs w:val="24"/>
        </w:rPr>
        <w:t>The data thus provides some support for the model predictions</w:t>
      </w:r>
      <w:r w:rsidR="00B70E76">
        <w:rPr>
          <w:rFonts w:ascii="Times New Roman" w:hAnsi="Times New Roman"/>
          <w:b w:val="0"/>
          <w:sz w:val="24"/>
          <w:szCs w:val="24"/>
        </w:rPr>
        <w:t xml:space="preserve">, especially when looking at structural </w:t>
      </w:r>
      <w:proofErr w:type="spellStart"/>
      <w:r w:rsidR="00B70E76">
        <w:rPr>
          <w:rFonts w:ascii="Times New Roman" w:hAnsi="Times New Roman"/>
          <w:b w:val="0"/>
          <w:sz w:val="24"/>
          <w:szCs w:val="24"/>
        </w:rPr>
        <w:t>generalism</w:t>
      </w:r>
      <w:proofErr w:type="spellEnd"/>
      <w:r w:rsidR="00B70E76">
        <w:rPr>
          <w:rFonts w:ascii="Times New Roman" w:hAnsi="Times New Roman"/>
          <w:b w:val="0"/>
          <w:sz w:val="24"/>
          <w:szCs w:val="24"/>
        </w:rPr>
        <w:t xml:space="preserve"> metrics. The</w:t>
      </w:r>
      <w:r w:rsidR="0097118B">
        <w:rPr>
          <w:rFonts w:ascii="Times New Roman" w:hAnsi="Times New Roman"/>
          <w:b w:val="0"/>
          <w:sz w:val="24"/>
          <w:szCs w:val="24"/>
        </w:rPr>
        <w:t xml:space="preserve"> negative corre</w:t>
      </w:r>
      <w:r w:rsidR="00B70E76">
        <w:rPr>
          <w:rFonts w:ascii="Times New Roman" w:hAnsi="Times New Roman"/>
          <w:b w:val="0"/>
          <w:sz w:val="24"/>
          <w:szCs w:val="24"/>
        </w:rPr>
        <w:t xml:space="preserve">lation between mean host body size and </w:t>
      </w:r>
      <w:proofErr w:type="spellStart"/>
      <w:r w:rsidR="00B70E76">
        <w:rPr>
          <w:rFonts w:ascii="Times New Roman" w:hAnsi="Times New Roman"/>
          <w:b w:val="0"/>
          <w:sz w:val="24"/>
          <w:szCs w:val="24"/>
        </w:rPr>
        <w:t>generalism</w:t>
      </w:r>
      <w:proofErr w:type="spellEnd"/>
      <w:r w:rsidR="00B70E76">
        <w:rPr>
          <w:rFonts w:ascii="Times New Roman" w:hAnsi="Times New Roman"/>
          <w:b w:val="0"/>
          <w:sz w:val="24"/>
          <w:szCs w:val="24"/>
        </w:rPr>
        <w:t xml:space="preserve"> is </w:t>
      </w:r>
      <w:r w:rsidR="000D47FF">
        <w:rPr>
          <w:rFonts w:ascii="Times New Roman" w:hAnsi="Times New Roman"/>
          <w:b w:val="0"/>
          <w:sz w:val="24"/>
          <w:szCs w:val="24"/>
        </w:rPr>
        <w:t xml:space="preserve">interesting, as it has been observed in other studies with smaller datasets [21,22]. As it turns out, whether </w:t>
      </w:r>
      <w:r w:rsidR="00851891">
        <w:rPr>
          <w:rFonts w:ascii="Times New Roman" w:hAnsi="Times New Roman"/>
          <w:b w:val="0"/>
          <w:sz w:val="24"/>
          <w:szCs w:val="24"/>
        </w:rPr>
        <w:t xml:space="preserve">we interpret </w:t>
      </w:r>
      <w:r w:rsidR="000D47FF">
        <w:rPr>
          <w:rFonts w:ascii="Times New Roman" w:hAnsi="Times New Roman"/>
          <w:b w:val="0"/>
          <w:sz w:val="24"/>
          <w:szCs w:val="24"/>
        </w:rPr>
        <w:t xml:space="preserve">the model </w:t>
      </w:r>
      <w:r w:rsidR="00851891">
        <w:rPr>
          <w:rFonts w:ascii="Times New Roman" w:hAnsi="Times New Roman"/>
          <w:b w:val="0"/>
          <w:sz w:val="24"/>
          <w:szCs w:val="24"/>
        </w:rPr>
        <w:t>as predicting</w:t>
      </w:r>
      <w:r w:rsidR="000D47FF">
        <w:rPr>
          <w:rFonts w:ascii="Times New Roman" w:hAnsi="Times New Roman"/>
          <w:b w:val="0"/>
          <w:sz w:val="24"/>
          <w:szCs w:val="24"/>
        </w:rPr>
        <w:t xml:space="preserve"> that the mean host body size for generalist parasites</w:t>
      </w:r>
      <w:r w:rsidR="00851891">
        <w:rPr>
          <w:rFonts w:ascii="Times New Roman" w:hAnsi="Times New Roman"/>
          <w:b w:val="0"/>
          <w:sz w:val="24"/>
          <w:szCs w:val="24"/>
        </w:rPr>
        <w:t xml:space="preserve"> is larger than that for specialist parasites depends on the implicit assumption that, if the generalist parasite can invade (its invasion fitness is greater than one), it displaces the specialist parasite. </w:t>
      </w:r>
    </w:p>
    <w:p w14:paraId="5E974868" w14:textId="77777777" w:rsidR="00851891" w:rsidRDefault="00851891" w:rsidP="00B70E76">
      <w:pPr>
        <w:rPr>
          <w:rFonts w:ascii="MyriadPro-Cond" w:hAnsi="MyriadPro-Cond"/>
          <w:b/>
          <w:sz w:val="36"/>
          <w:szCs w:val="36"/>
        </w:rPr>
      </w:pPr>
    </w:p>
    <w:p w14:paraId="1F61E2FF" w14:textId="0FD2D84B" w:rsidR="00B70E76" w:rsidRDefault="00B70E76" w:rsidP="00B70E76">
      <w:r>
        <w:t xml:space="preserve">If we had instead assumed that </w:t>
      </w:r>
      <w:proofErr w:type="gramStart"/>
      <w:r>
        <w:t xml:space="preserve">the </w:t>
      </w:r>
      <w:r w:rsidR="00851891">
        <w:t>a</w:t>
      </w:r>
      <w:proofErr w:type="gramEnd"/>
      <w:r w:rsidR="00851891">
        <w:t xml:space="preserve"> generalist parasite would coexist with any specialist parasites, our predictions would be affected. </w:t>
      </w:r>
      <w:r>
        <w:t xml:space="preserve">To see how, consider the system defined above </w:t>
      </w:r>
      <w:proofErr w:type="gramStart"/>
      <w:r>
        <w:t>A</w:t>
      </w:r>
      <w:proofErr w:type="gramEnd"/>
      <w:r>
        <w:t xml:space="preserve"> generalist parasite can invade if (eq. 1)</w:t>
      </w:r>
    </w:p>
    <w:p w14:paraId="094E00D2" w14:textId="77777777" w:rsidR="00B70E76" w:rsidRPr="00BD3BC3" w:rsidRDefault="00B70E76" w:rsidP="00B70E76">
      <w:pPr>
        <w:spacing w:line="276" w:lineRule="auto"/>
      </w:pPr>
      <m:oMathPara>
        <m:oMathParaPr>
          <m:jc m:val="center"/>
        </m:oMathParaPr>
        <m:oMath>
          <m:f>
            <m:fPr>
              <m:ctrlPr>
                <w:rPr>
                  <w:rFonts w:ascii="Cambria Math" w:hAnsi="Cambria Math"/>
                  <w:i/>
                </w:rPr>
              </m:ctrlPr>
            </m:fPr>
            <m:num>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num>
            <m:den>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r>
                <w:rPr>
                  <w:rFonts w:ascii="Cambria Math" w:hAnsi="Cambria Math"/>
                </w:rPr>
                <m:t>+γ</m:t>
              </m:r>
            </m:den>
          </m:f>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1</m:t>
                      </m:r>
                    </m:sub>
                  </m:sSub>
                </m:num>
                <m:den>
                  <m:sSub>
                    <m:sSubPr>
                      <m:ctrlPr>
                        <w:rPr>
                          <w:rFonts w:ascii="Cambria Math" w:hAnsi="Cambria Math"/>
                          <w:i/>
                        </w:rPr>
                      </m:ctrlPr>
                    </m:sSubPr>
                    <m:e>
                      <m:r>
                        <w:rPr>
                          <w:rFonts w:ascii="Cambria Math" w:hAnsi="Cambria Math"/>
                        </w:rPr>
                        <m:t>μ</m:t>
                      </m:r>
                    </m:e>
                    <m:sub>
                      <m:r>
                        <w:rPr>
                          <w:rFonts w:ascii="Cambria Math" w:hAnsi="Cambria Math"/>
                        </w:rPr>
                        <m:t>1</m:t>
                      </m:r>
                    </m:sub>
                  </m:sSub>
                </m:den>
              </m:f>
            </m:e>
          </m:d>
          <m:r>
            <w:rPr>
              <w:rFonts w:ascii="Cambria Math" w:hAnsi="Cambria Math"/>
            </w:rPr>
            <m:t>+</m:t>
          </m:r>
          <m:f>
            <m:fPr>
              <m:ctrlPr>
                <w:rPr>
                  <w:rFonts w:ascii="Cambria Math" w:hAnsi="Cambria Math"/>
                  <w:i/>
                </w:rPr>
              </m:ctrlPr>
            </m:fPr>
            <m:num>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num>
            <m:den>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r>
                <w:rPr>
                  <w:rFonts w:ascii="Cambria Math" w:hAnsi="Cambria Math"/>
                </w:rPr>
                <m:t>+γ</m:t>
              </m:r>
            </m:den>
          </m:f>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num>
                <m:den>
                  <m:sSub>
                    <m:sSubPr>
                      <m:ctrlPr>
                        <w:rPr>
                          <w:rFonts w:ascii="Cambria Math" w:hAnsi="Cambria Math"/>
                          <w:i/>
                        </w:rPr>
                      </m:ctrlPr>
                    </m:sSubPr>
                    <m:e>
                      <m:r>
                        <w:rPr>
                          <w:rFonts w:ascii="Cambria Math" w:hAnsi="Cambria Math"/>
                        </w:rPr>
                        <m:t>μ</m:t>
                      </m:r>
                    </m:e>
                    <m:sub>
                      <m:r>
                        <w:rPr>
                          <w:rFonts w:ascii="Cambria Math" w:hAnsi="Cambria Math"/>
                        </w:rPr>
                        <m:t>2</m:t>
                      </m:r>
                    </m:sub>
                  </m:sSub>
                </m:den>
              </m:f>
            </m:e>
          </m:d>
          <m:r>
            <w:rPr>
              <w:rFonts w:ascii="Cambria Math" w:hAnsi="Cambria Math"/>
            </w:rPr>
            <m:t>&gt;1,</m:t>
          </m:r>
        </m:oMath>
      </m:oMathPara>
    </w:p>
    <w:p w14:paraId="108223E7" w14:textId="77777777" w:rsidR="00B70E76" w:rsidRPr="00BD3BC3" w:rsidRDefault="00B70E76" w:rsidP="00B70E76">
      <w:pPr>
        <w:spacing w:line="276" w:lineRule="auto"/>
      </w:pPr>
      <w:proofErr w:type="gramStart"/>
      <w:r>
        <w:t>whereas</w:t>
      </w:r>
      <w:proofErr w:type="gramEnd"/>
      <w:r>
        <w:t xml:space="preserve"> a parasite specialized on the smaller secondary host can invade if </w:t>
      </w:r>
    </w:p>
    <w:p w14:paraId="6BA7FD74" w14:textId="77777777" w:rsidR="00B70E76" w:rsidRPr="00BD3BC3" w:rsidRDefault="00B70E76" w:rsidP="00B70E76">
      <m:oMathPara>
        <m:oMath>
          <m:f>
            <m:fPr>
              <m:ctrlPr>
                <w:rPr>
                  <w:rFonts w:ascii="Cambria Math" w:hAnsi="Cambria Math"/>
                  <w:i/>
                </w:rPr>
              </m:ctrlPr>
            </m:fPr>
            <m:num>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num>
            <m:den>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r>
                <w:rPr>
                  <w:rFonts w:ascii="Cambria Math" w:hAnsi="Cambria Math"/>
                </w:rPr>
                <m:t>+γ</m:t>
              </m:r>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2</m:t>
                      </m:r>
                    </m:sub>
                  </m:sSub>
                </m:num>
                <m:den>
                  <m:sSub>
                    <m:sSubPr>
                      <m:ctrlPr>
                        <w:rPr>
                          <w:rFonts w:ascii="Cambria Math" w:hAnsi="Cambria Math"/>
                          <w:i/>
                        </w:rPr>
                      </m:ctrlPr>
                    </m:sSubPr>
                    <m:e>
                      <m:r>
                        <w:rPr>
                          <w:rFonts w:ascii="Cambria Math" w:hAnsi="Cambria Math"/>
                        </w:rPr>
                        <m:t>μ</m:t>
                      </m:r>
                    </m:e>
                    <m:sub>
                      <m:r>
                        <w:rPr>
                          <w:rFonts w:ascii="Cambria Math" w:hAnsi="Cambria Math"/>
                        </w:rPr>
                        <m:t>2</m:t>
                      </m:r>
                    </m:sub>
                  </m:sSub>
                </m:den>
              </m:f>
            </m:e>
          </m:d>
          <m:r>
            <w:rPr>
              <w:rFonts w:ascii="Cambria Math" w:hAnsi="Cambria Math"/>
            </w:rPr>
            <m:t>&gt;1.</m:t>
          </m:r>
        </m:oMath>
      </m:oMathPara>
    </w:p>
    <w:p w14:paraId="3A452B98" w14:textId="25F8C685" w:rsidR="00B70E76" w:rsidRDefault="00B70E76" w:rsidP="008B6378">
      <w:r>
        <w:t xml:space="preserve">It is clear from comparing these two expressions that it is quite likely that a generalist parasite could invade even when a specialist could not because the generalist’s fitness also depends on the primary host. A specialist parasite could invade when a generalist could not only when </w:t>
      </w:r>
      <w:proofErr w:type="gramStart"/>
      <w:r>
        <w:rPr>
          <w:i/>
        </w:rPr>
        <w:t>a</w:t>
      </w:r>
      <w:r>
        <w:t xml:space="preserve"> is</w:t>
      </w:r>
      <w:proofErr w:type="gramEnd"/>
      <w:r>
        <w:t xml:space="preserve"> very small (the cost of </w:t>
      </w:r>
      <w:proofErr w:type="spellStart"/>
      <w:r>
        <w:t>generalism</w:t>
      </w:r>
      <w:proofErr w:type="spellEnd"/>
      <w:r>
        <w:t xml:space="preserve"> is very high). If generalists and specialists can coexist, this result suggests that both generalist and specialist parasites will infect large-bodied hosts, whereas only generalist parasites will infect small-bodied hosts. This would lead to a prediction that the correlation between mean host body size and host range should be negative, as we observed in our dataset. On the other hand, there would likely be no correlation between the maximum host body size and host range, which is not what we observed. </w:t>
      </w:r>
      <w:r w:rsidR="00851891">
        <w:t xml:space="preserve">Thus, there is no simple way to reconcile the differences between the model and data analyses, which </w:t>
      </w:r>
      <w:proofErr w:type="gramStart"/>
      <w:r w:rsidR="00851891">
        <w:t>underscores</w:t>
      </w:r>
      <w:proofErr w:type="gramEnd"/>
      <w:r w:rsidR="00851891">
        <w:t xml:space="preserve"> the importance of understanding how model results are translated into empirically testable predictions. </w:t>
      </w:r>
    </w:p>
    <w:p w14:paraId="3B092F4A" w14:textId="77777777" w:rsidR="00B70E76" w:rsidRDefault="00B70E76" w:rsidP="008B6378"/>
    <w:p w14:paraId="16F753F1" w14:textId="669FBEC3" w:rsidR="00AF2317" w:rsidRDefault="00AF2317" w:rsidP="008B6378">
      <w:r>
        <w:t xml:space="preserve">The models made very inconsistent predictions about the influence of temperature on host range evolution (Table 2, 3). Perhaps unsurprisingly, the data is also somewhat ambivalent on this question. </w:t>
      </w:r>
      <w:r w:rsidR="0028030E">
        <w:t>Our analysis</w:t>
      </w:r>
      <w:r>
        <w:t xml:space="preserve"> suggests that the number of hosts a parasite can infect (‘degree’) is higher in colder regions (Fig. 3,4)</w:t>
      </w:r>
      <w:r w:rsidR="0028030E">
        <w:t xml:space="preserve"> for both direct and trophic life cycle parasites</w:t>
      </w:r>
      <w:r>
        <w:t>, a result which has been observed before [26]</w:t>
      </w:r>
      <w:r w:rsidR="0028030E">
        <w:t xml:space="preserve">. </w:t>
      </w:r>
      <w:r w:rsidR="009A3B29">
        <w:t xml:space="preserve">On the other hand, for direct life cycle parasites, the other metrics of host range do not show any significant differences between warm and cold regions (Fig. 3), whereas for </w:t>
      </w:r>
      <w:proofErr w:type="spellStart"/>
      <w:r w:rsidR="009A3B29">
        <w:t>trophically</w:t>
      </w:r>
      <w:proofErr w:type="spellEnd"/>
      <w:r w:rsidR="009A3B29">
        <w:t xml:space="preserve"> transmitted parasites, there are some positive and some negative correlations between host range and temperature. </w:t>
      </w:r>
      <w:r w:rsidR="0028030E">
        <w:t xml:space="preserve">However, it is important to be aware that </w:t>
      </w:r>
      <w:proofErr w:type="spellStart"/>
      <w:r w:rsidR="0028030E">
        <w:t>ectotherm</w:t>
      </w:r>
      <w:proofErr w:type="spellEnd"/>
      <w:r w:rsidR="0028030E">
        <w:t xml:space="preserve"> body size also increases with decreasing temperature. If hosts in colder waters are larger, that could be </w:t>
      </w:r>
      <w:r w:rsidR="009A3B29">
        <w:t>an important confounding influence on the</w:t>
      </w:r>
      <w:r w:rsidR="0028030E">
        <w:t>s</w:t>
      </w:r>
      <w:r w:rsidR="009A3B29">
        <w:t>e</w:t>
      </w:r>
      <w:r w:rsidR="0028030E">
        <w:t xml:space="preserve"> pattern</w:t>
      </w:r>
      <w:r w:rsidR="009A3B29">
        <w:t>s</w:t>
      </w:r>
      <w:r w:rsidR="0028030E">
        <w:t xml:space="preserve">. </w:t>
      </w:r>
      <w:r w:rsidR="0028030E" w:rsidRPr="0028030E">
        <w:rPr>
          <w:highlight w:val="yellow"/>
        </w:rPr>
        <w:t>(Does host size distribution differ by region in our dataset?)</w:t>
      </w:r>
      <w:r w:rsidR="0028030E">
        <w:t xml:space="preserve"> </w:t>
      </w:r>
    </w:p>
    <w:p w14:paraId="1EB91528" w14:textId="77777777" w:rsidR="00AF2317" w:rsidRDefault="00AF2317" w:rsidP="008B6378"/>
    <w:p w14:paraId="4CE24B1D" w14:textId="5242D8DA" w:rsidR="0059523E" w:rsidRDefault="00851891" w:rsidP="008B6378">
      <w:r>
        <w:t xml:space="preserve">Here we attempted to study the ecological factors that influence host range by </w:t>
      </w:r>
      <w:r w:rsidR="0059523E">
        <w:t>combining an evolutionary analysis of a class of simple epidemiological model with analysis of a massive database of host-parasite associations. This revealed a number of places where model and data agree, as well as important areas of disagreement. We suggest that this approach is a v</w:t>
      </w:r>
      <w:r w:rsidR="00D536A7">
        <w:t>aluable approach going forward</w:t>
      </w:r>
      <w:r w:rsidR="0059523E">
        <w:t xml:space="preserve">, </w:t>
      </w:r>
      <w:r w:rsidR="00D536A7">
        <w:t>and highlight a few of the ways in which the models developed here could be productively extended.</w:t>
      </w:r>
    </w:p>
    <w:p w14:paraId="04EA8D95" w14:textId="77777777" w:rsidR="0059523E" w:rsidRDefault="0059523E" w:rsidP="008B6378"/>
    <w:p w14:paraId="5795BDAE" w14:textId="098ECCD9" w:rsidR="0059523E" w:rsidRDefault="0059523E" w:rsidP="008B6378">
      <w:r>
        <w:t>In particular, we have ignored the role of parasite size here, as our database did not include that information. However, parasite life history is likely to be dependent on body size as well [</w:t>
      </w:r>
      <w:r w:rsidR="00541745">
        <w:t xml:space="preserve">23], and there is a positive correlation between host and parasite body size, both empirically and theoretically [20,21,57,58]. </w:t>
      </w:r>
      <w:r w:rsidR="00796054">
        <w:t>In particular, parasite body size will affect within-host abundance, and thus shedding rate. Moreover, we have assumed that shedding rate is positive correlated with abundance, but for many parasites the opposite is true: increased within-host abundance increases density-dependence, thereby reducing parasite fecundity such that shedding is actually lower [24,59].</w:t>
      </w:r>
      <w:r w:rsidR="006F62FF">
        <w:t xml:space="preserve"> </w:t>
      </w:r>
    </w:p>
    <w:p w14:paraId="591B5B6A" w14:textId="77777777" w:rsidR="006F62FF" w:rsidRDefault="006F62FF" w:rsidP="008B6378"/>
    <w:p w14:paraId="0AECD005" w14:textId="3DA79082" w:rsidR="006F62FF" w:rsidRDefault="006F62FF" w:rsidP="006F62FF">
      <w:r>
        <w:t xml:space="preserve">Another important simplification is in our assumptions about parasite virulence. Simple verbal models would suggest that more virulent parasites are more likely to be specialists, as the fitness trade-off for infecting multiple hosts should be steeper [29]. In our models, increasing the value of host mortality </w:t>
      </w:r>
      <m:oMath>
        <m:r>
          <w:rPr>
            <w:rFonts w:ascii="Cambria Math" w:hAnsi="Cambria Math"/>
          </w:rPr>
          <m:t>μ</m:t>
        </m:r>
      </m:oMath>
      <w:r>
        <w:t xml:space="preserve"> would always reduce a generalist’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suggesting the specialism would be favoured. However, we have assumed that virulence depends only on host body size. If instead it depends upon within-host abundance, then shedding and virulence are linked. This might make a more virulent generalist parasite more likely to invade. For example, from Table 2, th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of a generalist when there are two specialist parasites is </w:t>
      </w:r>
    </w:p>
    <w:p w14:paraId="39F4FD86" w14:textId="77777777" w:rsidR="006F62FF" w:rsidRDefault="006F62FF" w:rsidP="006F62FF">
      <m:oMathPara>
        <m:oMath>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num>
            <m:den>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num>
            <m:den>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den>
          </m:f>
          <m:r>
            <w:rPr>
              <w:rFonts w:ascii="Cambria Math" w:hAnsi="Cambria Math"/>
            </w:rPr>
            <m:t>.</m:t>
          </m:r>
        </m:oMath>
      </m:oMathPara>
    </w:p>
    <w:p w14:paraId="06AECFE1" w14:textId="77777777" w:rsidR="006F62FF" w:rsidRDefault="006F62FF" w:rsidP="006F62FF">
      <w:r>
        <w:lastRenderedPageBreak/>
        <w:t xml:space="preserve">If shedding rate is a function of virulence, then whether increased virulence increases or decreases the generalist’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depends on the signs of </w:t>
      </w:r>
      <m:oMath>
        <m:sSub>
          <m:sSubPr>
            <m:ctrlPr>
              <w:rPr>
                <w:rFonts w:ascii="Cambria Math" w:hAnsi="Cambria Math"/>
                <w:i/>
              </w:rPr>
            </m:ctrlPr>
          </m:sSubPr>
          <m:e>
            <m:r>
              <w:rPr>
                <w:rFonts w:ascii="Cambria Math" w:hAnsi="Cambria Math"/>
              </w:rPr>
              <m:t>μ</m:t>
            </m:r>
          </m:e>
          <m:sub>
            <m:r>
              <w:rPr>
                <w:rFonts w:ascii="Cambria Math" w:hAnsi="Cambria Math"/>
              </w:rPr>
              <m:t>1</m:t>
            </m:r>
          </m:sub>
        </m:sSub>
        <m:sSubSup>
          <m:sSubSupPr>
            <m:ctrlPr>
              <w:rPr>
                <w:rFonts w:ascii="Cambria Math" w:hAnsi="Cambria Math"/>
                <w:i/>
              </w:rPr>
            </m:ctrlPr>
          </m:sSubSupPr>
          <m:e>
            <m:r>
              <w:rPr>
                <w:rFonts w:ascii="Cambria Math" w:hAnsi="Cambria Math"/>
              </w:rPr>
              <m:t>λ</m:t>
            </m:r>
          </m:e>
          <m:sub>
            <m:r>
              <w:rPr>
                <w:rFonts w:ascii="Cambria Math" w:hAnsi="Cambria Math"/>
              </w:rPr>
              <m:t>1</m:t>
            </m:r>
          </m:sub>
          <m:sup>
            <m:r>
              <w:rPr>
                <w:rFonts w:ascii="Cambria Math" w:hAnsi="Cambria Math"/>
              </w:rPr>
              <m:t>'</m:t>
            </m:r>
          </m:sup>
        </m:sSub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μ</m:t>
            </m:r>
          </m:e>
          <m:sub>
            <m:r>
              <w:rPr>
                <w:rFonts w:ascii="Cambria Math" w:hAnsi="Cambria Math"/>
              </w:rPr>
              <m:t>2</m:t>
            </m:r>
          </m:sub>
        </m:sSub>
        <m:sSubSup>
          <m:sSubSupPr>
            <m:ctrlPr>
              <w:rPr>
                <w:rFonts w:ascii="Cambria Math" w:hAnsi="Cambria Math"/>
                <w:i/>
              </w:rPr>
            </m:ctrlPr>
          </m:sSubSupPr>
          <m:e>
            <m:r>
              <w:rPr>
                <w:rFonts w:ascii="Cambria Math" w:hAnsi="Cambria Math"/>
              </w:rPr>
              <m:t>λ</m:t>
            </m:r>
          </m:e>
          <m:sub>
            <m:r>
              <w:rPr>
                <w:rFonts w:ascii="Cambria Math" w:hAnsi="Cambria Math"/>
              </w:rPr>
              <m:t>2</m:t>
            </m:r>
          </m:sub>
          <m:sup>
            <m:r>
              <w:rPr>
                <w:rFonts w:ascii="Cambria Math" w:hAnsi="Cambria Math"/>
              </w:rPr>
              <m:t>'</m:t>
            </m:r>
          </m:sup>
        </m:sSub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oMath>
      <w:r>
        <w:t xml:space="preserve">. If the increase in shedding with virulence is large enough, then the virulent generalist can invade. </w:t>
      </w:r>
    </w:p>
    <w:p w14:paraId="59B7E68D" w14:textId="77777777" w:rsidR="00DC2380" w:rsidRPr="00DC2380" w:rsidRDefault="00DC2380" w:rsidP="00284EB9"/>
    <w:p w14:paraId="1D7F23F6" w14:textId="3FAA62E3" w:rsidR="001243E9" w:rsidRPr="006473CD" w:rsidRDefault="00D536A7" w:rsidP="006473CD">
      <w:r>
        <w:t xml:space="preserve">Understanding the processes that influence host range evolution is often highlighted as a key challenge for the evolutionary ecology of parasites [10,29,31], especially given that </w:t>
      </w:r>
      <w:r w:rsidR="00CC2C96">
        <w:t xml:space="preserve">host range is closely linked to transmission, particularly in regards to reservoir hosts, </w:t>
      </w:r>
      <w:proofErr w:type="spellStart"/>
      <w:r w:rsidR="00CC2C96">
        <w:t>spillover</w:t>
      </w:r>
      <w:proofErr w:type="spellEnd"/>
      <w:r w:rsidR="00CC2C96">
        <w:t>/emergence, and changes in virulence</w:t>
      </w:r>
      <w:r>
        <w:t xml:space="preserve"> [1-4]. Combining simple mathematical models with analysis of host-parasite databases may help reveal general principles shaping the evolution of host range. </w:t>
      </w:r>
    </w:p>
    <w:p w14:paraId="7A71788D" w14:textId="6C0A50D5" w:rsidR="006473CD" w:rsidRPr="006473CD" w:rsidRDefault="0015787C" w:rsidP="00DB3BB3">
      <w:pPr>
        <w:rPr>
          <w:color w:val="323031"/>
        </w:rPr>
        <w:pPrChange w:id="1066" w:author="Clay Cressler" w:date="2016-07-19T17:04:00Z">
          <w:pPr>
            <w:shd w:val="clear" w:color="auto" w:fill="FFFFFF"/>
            <w:spacing w:after="240"/>
            <w:textAlignment w:val="baseline"/>
          </w:pPr>
        </w:pPrChange>
      </w:pPr>
      <w:ins w:id="1067" w:author="JG Walker" w:date="2016-07-01T13:48:00Z">
        <w:r>
          <w:rPr>
            <w:color w:val="323031"/>
          </w:rPr>
          <w:br w:type="page"/>
        </w:r>
      </w:ins>
      <w:ins w:id="1068" w:author="Clay Cressler" w:date="2016-07-15T15:56:00Z">
        <w:r w:rsidR="00E77400">
          <w:rPr>
            <w:color w:val="323031"/>
          </w:rPr>
          <w:lastRenderedPageBreak/>
          <w:t xml:space="preserve"> </w:t>
        </w:r>
      </w:ins>
      <w:r w:rsidR="006473CD" w:rsidRPr="006473CD">
        <w:rPr>
          <w:color w:val="323031"/>
        </w:rPr>
        <w:t>Additional Information</w:t>
      </w:r>
    </w:p>
    <w:p w14:paraId="6E2AB347" w14:textId="77777777" w:rsidR="006473CD" w:rsidRPr="006473CD" w:rsidRDefault="006473CD" w:rsidP="006473CD">
      <w:pPr>
        <w:rPr>
          <w:b/>
        </w:rPr>
      </w:pPr>
      <w:r w:rsidRPr="006473CD">
        <w:rPr>
          <w:b/>
        </w:rPr>
        <w:t xml:space="preserve">Information on the following should be included whenever relevant. </w:t>
      </w:r>
    </w:p>
    <w:p w14:paraId="772CA6F2" w14:textId="77777777" w:rsidR="006473CD" w:rsidRPr="006473CD" w:rsidRDefault="006473CD" w:rsidP="006473CD"/>
    <w:p w14:paraId="070D915F" w14:textId="77777777" w:rsidR="006473CD" w:rsidRPr="006473CD" w:rsidRDefault="006473CD" w:rsidP="006473CD">
      <w:pPr>
        <w:rPr>
          <w:b/>
        </w:rPr>
      </w:pPr>
      <w:r w:rsidRPr="006473CD">
        <w:rPr>
          <w:b/>
        </w:rPr>
        <w:t>Acknowledgments</w:t>
      </w:r>
    </w:p>
    <w:p w14:paraId="2E8E9BF1" w14:textId="77777777" w:rsidR="006473CD" w:rsidRPr="006473CD" w:rsidRDefault="006473CD" w:rsidP="006473CD">
      <w:r w:rsidRPr="006473CD">
        <w:rPr>
          <w:color w:val="333333"/>
          <w:shd w:val="clear" w:color="auto" w:fill="FFFFFF"/>
        </w:rPr>
        <w:t xml:space="preserve">Please acknowledge anyone who contributed to the study but did not meet the authorship </w:t>
      </w:r>
      <w:commentRangeStart w:id="1069"/>
      <w:r w:rsidRPr="006473CD">
        <w:rPr>
          <w:color w:val="333333"/>
          <w:shd w:val="clear" w:color="auto" w:fill="FFFFFF"/>
        </w:rPr>
        <w:t>criteria</w:t>
      </w:r>
      <w:commentRangeEnd w:id="1069"/>
      <w:r w:rsidR="00194D56">
        <w:rPr>
          <w:rStyle w:val="CommentReference"/>
        </w:rPr>
        <w:commentReference w:id="1069"/>
      </w:r>
      <w:r w:rsidRPr="006473CD">
        <w:rPr>
          <w:color w:val="333333"/>
          <w:shd w:val="clear" w:color="auto" w:fill="FFFFFF"/>
        </w:rPr>
        <w:t>.</w:t>
      </w:r>
      <w:r w:rsidR="00B34BF1">
        <w:rPr>
          <w:color w:val="333333"/>
          <w:shd w:val="clear" w:color="auto" w:fill="FFFFFF"/>
        </w:rPr>
        <w:t xml:space="preserve"> </w:t>
      </w:r>
      <w:commentRangeStart w:id="1070"/>
      <w:r w:rsidR="00B34BF1">
        <w:rPr>
          <w:color w:val="333333"/>
          <w:shd w:val="clear" w:color="auto" w:fill="FFFFFF"/>
        </w:rPr>
        <w:t xml:space="preserve">We thank </w:t>
      </w:r>
      <w:proofErr w:type="spellStart"/>
      <w:r w:rsidR="00B34BF1">
        <w:rPr>
          <w:color w:val="333333"/>
          <w:shd w:val="clear" w:color="auto" w:fill="FFFFFF"/>
        </w:rPr>
        <w:t>Oana</w:t>
      </w:r>
      <w:proofErr w:type="spellEnd"/>
      <w:r w:rsidR="00B34BF1">
        <w:rPr>
          <w:color w:val="333333"/>
          <w:shd w:val="clear" w:color="auto" w:fill="FFFFFF"/>
        </w:rPr>
        <w:t xml:space="preserve"> </w:t>
      </w:r>
      <w:proofErr w:type="spellStart"/>
      <w:r w:rsidR="00B34BF1">
        <w:rPr>
          <w:color w:val="333333"/>
          <w:shd w:val="clear" w:color="auto" w:fill="FFFFFF"/>
        </w:rPr>
        <w:t>Paun</w:t>
      </w:r>
      <w:proofErr w:type="spellEnd"/>
      <w:r w:rsidR="00B34BF1">
        <w:rPr>
          <w:color w:val="333333"/>
          <w:shd w:val="clear" w:color="auto" w:fill="FFFFFF"/>
        </w:rPr>
        <w:t xml:space="preserve"> for assistance in data collection.</w:t>
      </w:r>
      <w:commentRangeEnd w:id="1070"/>
      <w:r w:rsidR="00B34BF1">
        <w:rPr>
          <w:rStyle w:val="CommentReference"/>
        </w:rPr>
        <w:commentReference w:id="1070"/>
      </w:r>
    </w:p>
    <w:p w14:paraId="30012965" w14:textId="77777777" w:rsidR="006473CD" w:rsidRPr="006473CD" w:rsidRDefault="006473CD" w:rsidP="006473CD">
      <w:pPr>
        <w:rPr>
          <w:b/>
        </w:rPr>
      </w:pPr>
    </w:p>
    <w:p w14:paraId="379DCE0D" w14:textId="77777777" w:rsidR="006473CD" w:rsidRPr="006473CD" w:rsidRDefault="006473CD" w:rsidP="006473CD">
      <w:pPr>
        <w:rPr>
          <w:b/>
        </w:rPr>
      </w:pPr>
      <w:r w:rsidRPr="006473CD">
        <w:rPr>
          <w:b/>
        </w:rPr>
        <w:t>Ethics</w:t>
      </w:r>
    </w:p>
    <w:p w14:paraId="3BF691B4" w14:textId="77777777" w:rsidR="006473CD" w:rsidRPr="006473CD" w:rsidRDefault="00194D56" w:rsidP="006473CD">
      <w:pPr>
        <w:rPr>
          <w:bCs/>
        </w:rPr>
      </w:pPr>
      <w:r>
        <w:rPr>
          <w:bCs/>
        </w:rPr>
        <w:t>NA</w:t>
      </w:r>
    </w:p>
    <w:p w14:paraId="7D407D14" w14:textId="77777777" w:rsidR="006473CD" w:rsidRPr="006473CD" w:rsidRDefault="006473CD" w:rsidP="006473CD"/>
    <w:p w14:paraId="2E0B6E8A" w14:textId="77777777" w:rsidR="006473CD" w:rsidRPr="006473CD" w:rsidRDefault="006473CD" w:rsidP="006473CD">
      <w:pPr>
        <w:rPr>
          <w:b/>
        </w:rPr>
      </w:pPr>
      <w:r w:rsidRPr="006473CD">
        <w:rPr>
          <w:b/>
        </w:rPr>
        <w:t>Data Accessibility</w:t>
      </w:r>
    </w:p>
    <w:p w14:paraId="079C6ACB" w14:textId="77777777" w:rsidR="006473CD" w:rsidRPr="006473CD" w:rsidRDefault="006473CD" w:rsidP="006473CD">
      <w:pPr>
        <w:rPr>
          <w:color w:val="333333"/>
          <w:shd w:val="clear" w:color="auto" w:fill="FFFFFF"/>
        </w:rPr>
      </w:pPr>
      <w:r w:rsidRPr="006473CD">
        <w:rPr>
          <w:color w:val="333333"/>
          <w:shd w:val="clear" w:color="auto" w:fill="FFFFFF"/>
        </w:rPr>
        <w:t xml:space="preserve">All manuscripts which report primary data (usually research articles) should include a Data Accessibility </w:t>
      </w:r>
      <w:proofErr w:type="gramStart"/>
      <w:r w:rsidRPr="006473CD">
        <w:rPr>
          <w:color w:val="333333"/>
          <w:shd w:val="clear" w:color="auto" w:fill="FFFFFF"/>
        </w:rPr>
        <w:t>section which</w:t>
      </w:r>
      <w:proofErr w:type="gramEnd"/>
      <w:r w:rsidRPr="006473CD">
        <w:rPr>
          <w:color w:val="333333"/>
          <w:shd w:val="clear" w:color="auto" w:fill="FFFFFF"/>
        </w:rPr>
        <w:t xml:space="preserve"> states where the article's supporting data can be accessed. This section should also include details, where possible, of where to access other relevant research materials such as statistical tools, protocols, software etc.</w:t>
      </w:r>
      <w:r w:rsidRPr="006473CD">
        <w:rPr>
          <w:color w:val="333333"/>
        </w:rPr>
        <w:t> </w:t>
      </w:r>
      <w:r w:rsidRPr="006473CD">
        <w:rPr>
          <w:color w:val="333333"/>
          <w:shd w:val="clear" w:color="auto" w:fill="FFFFFF"/>
        </w:rPr>
        <w:t>If the data has been deposited in an external repository this section should list the database, accession number and link to the DOI for all data from the article that has been made publicly available, for instance:</w:t>
      </w:r>
    </w:p>
    <w:p w14:paraId="16B9AC3D" w14:textId="77777777" w:rsidR="006473CD" w:rsidRPr="006473CD" w:rsidRDefault="006473CD" w:rsidP="006473CD">
      <w:r w:rsidRPr="006473CD">
        <w:rPr>
          <w:iCs/>
          <w:color w:val="333333"/>
        </w:rPr>
        <w:t xml:space="preserve">DNA sequences: </w:t>
      </w:r>
      <w:proofErr w:type="spellStart"/>
      <w:r w:rsidRPr="006473CD">
        <w:rPr>
          <w:iCs/>
          <w:color w:val="333333"/>
        </w:rPr>
        <w:t>Genbank</w:t>
      </w:r>
      <w:proofErr w:type="spellEnd"/>
      <w:r w:rsidRPr="006473CD">
        <w:rPr>
          <w:iCs/>
          <w:color w:val="333333"/>
        </w:rPr>
        <w:t xml:space="preserve"> accessions F234391-F234402 (</w:t>
      </w:r>
      <w:r w:rsidRPr="006473CD">
        <w:rPr>
          <w:b/>
          <w:bCs/>
          <w:iCs/>
        </w:rPr>
        <w:t>http://dx.doi.org/xxxxx</w:t>
      </w:r>
      <w:r w:rsidRPr="006473CD">
        <w:rPr>
          <w:iCs/>
        </w:rPr>
        <w:t>)</w:t>
      </w:r>
      <w:r w:rsidRPr="006473CD">
        <w:rPr>
          <w:iCs/>
          <w:bdr w:val="none" w:sz="0" w:space="0" w:color="auto" w:frame="1"/>
          <w:shd w:val="clear" w:color="auto" w:fill="FFFFFF"/>
        </w:rPr>
        <w:br/>
      </w:r>
      <w:r w:rsidRPr="006473CD">
        <w:rPr>
          <w:iCs/>
        </w:rPr>
        <w:t xml:space="preserve">Phylogenetic data, including alignments: </w:t>
      </w:r>
      <w:proofErr w:type="spellStart"/>
      <w:r w:rsidRPr="006473CD">
        <w:rPr>
          <w:iCs/>
        </w:rPr>
        <w:t>TreeBASE</w:t>
      </w:r>
      <w:proofErr w:type="spellEnd"/>
      <w:r w:rsidRPr="006473CD">
        <w:rPr>
          <w:iCs/>
        </w:rPr>
        <w:t xml:space="preserve"> accession number S9123 (</w:t>
      </w:r>
      <w:r w:rsidRPr="006473CD">
        <w:rPr>
          <w:b/>
          <w:bCs/>
          <w:iCs/>
        </w:rPr>
        <w:t>http://dx.doi.org/xxxxx</w:t>
      </w:r>
      <w:r w:rsidRPr="006473CD">
        <w:rPr>
          <w:iCs/>
        </w:rPr>
        <w:t>)</w:t>
      </w:r>
      <w:r w:rsidRPr="006473CD">
        <w:rPr>
          <w:iCs/>
          <w:bdr w:val="none" w:sz="0" w:space="0" w:color="auto" w:frame="1"/>
          <w:shd w:val="clear" w:color="auto" w:fill="FFFFFF"/>
        </w:rPr>
        <w:br/>
      </w:r>
      <w:r w:rsidRPr="006473CD">
        <w:rPr>
          <w:iCs/>
        </w:rPr>
        <w:t xml:space="preserve">Climate data and </w:t>
      </w:r>
      <w:proofErr w:type="spellStart"/>
      <w:r w:rsidRPr="006473CD">
        <w:rPr>
          <w:iCs/>
        </w:rPr>
        <w:t>MaxEnt</w:t>
      </w:r>
      <w:proofErr w:type="spellEnd"/>
      <w:r w:rsidRPr="006473CD">
        <w:rPr>
          <w:iCs/>
        </w:rPr>
        <w:t xml:space="preserve"> input files: Dryad doi</w:t>
      </w:r>
      <w:proofErr w:type="gramStart"/>
      <w:r w:rsidRPr="006473CD">
        <w:rPr>
          <w:iCs/>
        </w:rPr>
        <w:t>:10.5521</w:t>
      </w:r>
      <w:proofErr w:type="gramEnd"/>
      <w:r w:rsidRPr="006473CD">
        <w:rPr>
          <w:iCs/>
        </w:rPr>
        <w:t>/dryad.12311 (</w:t>
      </w:r>
      <w:r w:rsidRPr="006473CD">
        <w:rPr>
          <w:b/>
          <w:bCs/>
          <w:iCs/>
        </w:rPr>
        <w:t>http://dx.doi.org/xxxxx</w:t>
      </w:r>
      <w:r w:rsidRPr="006473CD">
        <w:rPr>
          <w:iCs/>
        </w:rPr>
        <w:t>)</w:t>
      </w:r>
      <w:r w:rsidRPr="006473CD">
        <w:rPr>
          <w:color w:val="333333"/>
        </w:rPr>
        <w:br/>
      </w:r>
      <w:r w:rsidRPr="006473CD">
        <w:rPr>
          <w:color w:val="333333"/>
        </w:rPr>
        <w:br/>
      </w:r>
      <w:r w:rsidRPr="006473CD">
        <w:rPr>
          <w:color w:val="333333"/>
          <w:shd w:val="clear" w:color="auto" w:fill="FFFFFF"/>
        </w:rPr>
        <w:t>If the data is included in the article’s Supplementary Material this should be stated here, for instance:</w:t>
      </w:r>
      <w:r w:rsidRPr="006473CD">
        <w:rPr>
          <w:color w:val="333333"/>
        </w:rPr>
        <w:br/>
      </w:r>
      <w:r w:rsidRPr="006473CD">
        <w:rPr>
          <w:iCs/>
          <w:color w:val="333333"/>
        </w:rPr>
        <w:t xml:space="preserve">The datasets supporting this article have been uploaded as part of the Supplementary </w:t>
      </w:r>
      <w:commentRangeStart w:id="1071"/>
      <w:r w:rsidRPr="006473CD">
        <w:rPr>
          <w:iCs/>
          <w:color w:val="333333"/>
        </w:rPr>
        <w:t>Material</w:t>
      </w:r>
      <w:commentRangeEnd w:id="1071"/>
      <w:r w:rsidR="00194D56">
        <w:rPr>
          <w:rStyle w:val="CommentReference"/>
        </w:rPr>
        <w:commentReference w:id="1071"/>
      </w:r>
      <w:r w:rsidRPr="006473CD">
        <w:rPr>
          <w:iCs/>
          <w:color w:val="333333"/>
        </w:rPr>
        <w:t>.</w:t>
      </w:r>
      <w:r w:rsidRPr="006473CD">
        <w:rPr>
          <w:i/>
          <w:iCs/>
          <w:color w:val="333333"/>
          <w:bdr w:val="none" w:sz="0" w:space="0" w:color="auto" w:frame="1"/>
          <w:shd w:val="clear" w:color="auto" w:fill="FFFFFF"/>
        </w:rPr>
        <w:br/>
      </w:r>
    </w:p>
    <w:p w14:paraId="6C11665E" w14:textId="77777777" w:rsidR="006473CD" w:rsidRPr="006473CD" w:rsidRDefault="006473CD" w:rsidP="006473CD">
      <w:pPr>
        <w:shd w:val="clear" w:color="auto" w:fill="FFFFFF"/>
        <w:textAlignment w:val="baseline"/>
        <w:rPr>
          <w:color w:val="333333"/>
        </w:rPr>
      </w:pPr>
      <w:r w:rsidRPr="006473CD">
        <w:rPr>
          <w:b/>
          <w:bCs/>
          <w:color w:val="333333"/>
        </w:rPr>
        <w:t xml:space="preserve">Authors' </w:t>
      </w:r>
      <w:commentRangeStart w:id="1072"/>
      <w:r w:rsidRPr="006473CD">
        <w:rPr>
          <w:b/>
          <w:bCs/>
          <w:color w:val="333333"/>
        </w:rPr>
        <w:t>Contributions</w:t>
      </w:r>
      <w:commentRangeEnd w:id="1072"/>
      <w:r w:rsidR="00194D56">
        <w:rPr>
          <w:rStyle w:val="CommentReference"/>
        </w:rPr>
        <w:commentReference w:id="1072"/>
      </w:r>
      <w:r w:rsidRPr="006473CD">
        <w:rPr>
          <w:color w:val="333333"/>
        </w:rPr>
        <w:br/>
        <w:t>All authors contributed to the conception and design of the article. CEC and AH contributed model derivation and analysis. JGW, JC, ARE acquired the data. JGW and SJP calculated the phylogenetic metrics</w:t>
      </w:r>
      <w:r w:rsidR="00CA63A4">
        <w:rPr>
          <w:color w:val="333333"/>
        </w:rPr>
        <w:t xml:space="preserve"> and cleaned and analysed the data</w:t>
      </w:r>
      <w:r w:rsidRPr="006473CD">
        <w:rPr>
          <w:color w:val="333333"/>
        </w:rPr>
        <w:t>. JGW and CEC wrote the first version of the article and all authors contributed to revisions and final editing.</w:t>
      </w:r>
    </w:p>
    <w:p w14:paraId="7291058D" w14:textId="77777777" w:rsidR="006473CD" w:rsidRPr="006473CD" w:rsidRDefault="006473CD" w:rsidP="006473CD">
      <w:pPr>
        <w:shd w:val="clear" w:color="auto" w:fill="FFFFFF"/>
        <w:textAlignment w:val="baseline"/>
        <w:rPr>
          <w:color w:val="333333"/>
        </w:rPr>
      </w:pPr>
      <w:r w:rsidRPr="006473CD">
        <w:rPr>
          <w:color w:val="333333"/>
        </w:rPr>
        <w:br/>
      </w:r>
    </w:p>
    <w:p w14:paraId="408EF785" w14:textId="77777777" w:rsidR="006473CD" w:rsidRPr="006473CD" w:rsidRDefault="006473CD" w:rsidP="006473CD">
      <w:pPr>
        <w:tabs>
          <w:tab w:val="left" w:pos="120"/>
        </w:tabs>
        <w:rPr>
          <w:b/>
        </w:rPr>
      </w:pPr>
      <w:r w:rsidRPr="006473CD">
        <w:rPr>
          <w:b/>
        </w:rPr>
        <w:t>Competing Interests</w:t>
      </w:r>
    </w:p>
    <w:p w14:paraId="47BA888D" w14:textId="77777777" w:rsidR="006473CD" w:rsidRPr="006473CD" w:rsidRDefault="00194D56" w:rsidP="006473CD">
      <w:pPr>
        <w:rPr>
          <w:color w:val="333333"/>
          <w:shd w:val="clear" w:color="auto" w:fill="FFFFFF"/>
        </w:rPr>
      </w:pPr>
      <w:r>
        <w:rPr>
          <w:color w:val="333333"/>
          <w:shd w:val="clear" w:color="auto" w:fill="FFFFFF"/>
        </w:rPr>
        <w:t>We have no competing interests.</w:t>
      </w:r>
      <w:r w:rsidR="006473CD" w:rsidRPr="006473CD">
        <w:rPr>
          <w:color w:val="333333"/>
        </w:rPr>
        <w:br/>
      </w:r>
    </w:p>
    <w:p w14:paraId="5A155DE4" w14:textId="77777777" w:rsidR="006473CD" w:rsidRPr="006473CD" w:rsidRDefault="006473CD" w:rsidP="006473CD">
      <w:pPr>
        <w:rPr>
          <w:b/>
        </w:rPr>
      </w:pPr>
      <w:commentRangeStart w:id="1073"/>
      <w:r w:rsidRPr="00284EB9">
        <w:rPr>
          <w:b/>
          <w:highlight w:val="yellow"/>
        </w:rPr>
        <w:t>Funding</w:t>
      </w:r>
      <w:commentRangeEnd w:id="1073"/>
      <w:r w:rsidR="00194D56" w:rsidRPr="00284EB9">
        <w:rPr>
          <w:rStyle w:val="CommentReference"/>
          <w:highlight w:val="yellow"/>
        </w:rPr>
        <w:commentReference w:id="1073"/>
      </w:r>
    </w:p>
    <w:p w14:paraId="00BFD769" w14:textId="77777777" w:rsidR="00B34BF1" w:rsidRPr="00BB3236" w:rsidRDefault="00194D56" w:rsidP="00EE44FD">
      <w:pPr>
        <w:rPr>
          <w:b/>
          <w:lang w:val="en-US"/>
        </w:rPr>
      </w:pPr>
      <w:proofErr w:type="gramStart"/>
      <w:r>
        <w:rPr>
          <w:color w:val="333333"/>
          <w:shd w:val="clear" w:color="auto" w:fill="FFFFFF"/>
        </w:rPr>
        <w:t>All authors were supported by the British Ecological Society Parasite and Pathogen Special Interest Group to attend</w:t>
      </w:r>
      <w:r w:rsidRPr="00FC610B">
        <w:rPr>
          <w:rFonts w:eastAsia="ＭＳ 明朝"/>
        </w:rPr>
        <w:t xml:space="preserve"> the </w:t>
      </w:r>
      <w:r w:rsidR="00FB0950" w:rsidRPr="00FC610B">
        <w:rPr>
          <w:rFonts w:eastAsia="ＭＳ 明朝"/>
        </w:rPr>
        <w:t xml:space="preserve">2015 </w:t>
      </w:r>
      <w:r w:rsidRPr="00FC610B">
        <w:rPr>
          <w:rFonts w:eastAsia="ＭＳ 明朝"/>
        </w:rPr>
        <w:t>Transmission Research Retreat</w:t>
      </w:r>
      <w:proofErr w:type="gramEnd"/>
      <w:r w:rsidRPr="00FC610B">
        <w:rPr>
          <w:rFonts w:eastAsia="ＭＳ 明朝"/>
        </w:rPr>
        <w:t>.</w:t>
      </w:r>
      <w:r w:rsidR="00B34BF1">
        <w:rPr>
          <w:color w:val="18376A"/>
          <w:lang w:val="en-US"/>
        </w:rPr>
        <w:t xml:space="preserve"> </w:t>
      </w:r>
      <w:proofErr w:type="gramStart"/>
      <w:r w:rsidR="00C30ACA" w:rsidRPr="00BB3236">
        <w:rPr>
          <w:color w:val="18376A"/>
          <w:lang w:val="en-US"/>
        </w:rPr>
        <w:t xml:space="preserve">JC and AE were funded by the Welsh Government and Higher Education Funding Council for Wales through the </w:t>
      </w:r>
      <w:proofErr w:type="spellStart"/>
      <w:r w:rsidR="00C30ACA" w:rsidRPr="00BB3236">
        <w:rPr>
          <w:color w:val="18376A"/>
          <w:lang w:val="en-US"/>
        </w:rPr>
        <w:t>Sêr</w:t>
      </w:r>
      <w:proofErr w:type="spellEnd"/>
      <w:r w:rsidR="00C30ACA" w:rsidRPr="00BB3236">
        <w:rPr>
          <w:color w:val="18376A"/>
          <w:lang w:val="en-US"/>
        </w:rPr>
        <w:t xml:space="preserve"> </w:t>
      </w:r>
      <w:proofErr w:type="spellStart"/>
      <w:r w:rsidR="00C30ACA" w:rsidRPr="00BB3236">
        <w:rPr>
          <w:color w:val="18376A"/>
          <w:lang w:val="en-US"/>
        </w:rPr>
        <w:t>Cymru</w:t>
      </w:r>
      <w:proofErr w:type="spellEnd"/>
      <w:r w:rsidR="00C30ACA" w:rsidRPr="00BB3236">
        <w:rPr>
          <w:color w:val="18376A"/>
          <w:lang w:val="en-US"/>
        </w:rPr>
        <w:t xml:space="preserve"> National Research Network</w:t>
      </w:r>
      <w:proofErr w:type="gramEnd"/>
      <w:r w:rsidR="00C30ACA" w:rsidRPr="00BB3236">
        <w:rPr>
          <w:color w:val="18376A"/>
          <w:lang w:val="en-US"/>
        </w:rPr>
        <w:t xml:space="preserve"> for Low Carbon, Energy and Environment</w:t>
      </w:r>
      <w:r w:rsidR="00C30ACA">
        <w:rPr>
          <w:color w:val="18376A"/>
          <w:lang w:val="en-US"/>
        </w:rPr>
        <w:t>.</w:t>
      </w:r>
      <w:r w:rsidR="00462E14">
        <w:rPr>
          <w:color w:val="18376A"/>
          <w:lang w:val="en-US"/>
        </w:rPr>
        <w:t xml:space="preserve"> AH was supported by a Discovery Grant (RGPIN 2014-05413) from the National Sciences and Engineering Research Council of Canada.</w:t>
      </w:r>
      <w:r w:rsidR="00B34BF1">
        <w:rPr>
          <w:color w:val="18376A"/>
          <w:lang w:val="en-US"/>
        </w:rPr>
        <w:t xml:space="preserve"> SJP is funded by NERC grants </w:t>
      </w:r>
      <w:r w:rsidR="00B34BF1" w:rsidRPr="00DF4158">
        <w:rPr>
          <w:color w:val="18376A"/>
          <w:lang w:val="en-US"/>
        </w:rPr>
        <w:t>NE/M000338/1</w:t>
      </w:r>
      <w:r w:rsidR="00B34BF1">
        <w:rPr>
          <w:color w:val="18376A"/>
          <w:lang w:val="en-US"/>
        </w:rPr>
        <w:t>,</w:t>
      </w:r>
      <w:r w:rsidR="00B34BF1" w:rsidRPr="00DF4158">
        <w:rPr>
          <w:color w:val="18376A"/>
          <w:lang w:val="en-US"/>
        </w:rPr>
        <w:t xml:space="preserve"> NE/M000591/1</w:t>
      </w:r>
      <w:r w:rsidR="00B34BF1">
        <w:rPr>
          <w:color w:val="18376A"/>
          <w:lang w:val="en-US"/>
        </w:rPr>
        <w:t xml:space="preserve"> &amp;</w:t>
      </w:r>
      <w:r w:rsidR="00B34BF1" w:rsidRPr="00DF4158">
        <w:rPr>
          <w:color w:val="18376A"/>
          <w:lang w:val="en-US"/>
        </w:rPr>
        <w:t xml:space="preserve"> NE/M00080X/1</w:t>
      </w:r>
      <w:r w:rsidR="00B34BF1">
        <w:rPr>
          <w:color w:val="18376A"/>
          <w:lang w:val="en-US"/>
        </w:rPr>
        <w:t>.</w:t>
      </w:r>
    </w:p>
    <w:p w14:paraId="5AB799FB" w14:textId="77777777" w:rsidR="00C30ACA" w:rsidRPr="00BB3236" w:rsidRDefault="00C30ACA" w:rsidP="00C30ACA">
      <w:pPr>
        <w:spacing w:line="360" w:lineRule="auto"/>
        <w:jc w:val="both"/>
        <w:rPr>
          <w:b/>
          <w:lang w:val="en-US"/>
        </w:rPr>
      </w:pPr>
    </w:p>
    <w:p w14:paraId="509B0CEC" w14:textId="77777777" w:rsidR="006473CD" w:rsidRPr="006473CD" w:rsidRDefault="006473CD" w:rsidP="006473CD">
      <w:pPr>
        <w:shd w:val="clear" w:color="auto" w:fill="FFFFFF"/>
        <w:textAlignment w:val="baseline"/>
        <w:rPr>
          <w:color w:val="333333"/>
        </w:rPr>
      </w:pPr>
      <w:r w:rsidRPr="006473CD">
        <w:rPr>
          <w:color w:val="333333"/>
        </w:rPr>
        <w:br/>
      </w:r>
    </w:p>
    <w:p w14:paraId="674B9DC3" w14:textId="77777777" w:rsidR="006473CD" w:rsidRPr="006473CD" w:rsidRDefault="006473CD" w:rsidP="006473CD">
      <w:pPr>
        <w:rPr>
          <w:color w:val="323031"/>
        </w:rPr>
      </w:pPr>
      <w:r w:rsidRPr="006473CD">
        <w:rPr>
          <w:color w:val="323031"/>
        </w:rPr>
        <w:br w:type="page"/>
      </w:r>
    </w:p>
    <w:p w14:paraId="5AF02E7C" w14:textId="77777777" w:rsidR="006473CD" w:rsidRPr="006473CD" w:rsidRDefault="006473CD" w:rsidP="006473CD">
      <w:pPr>
        <w:shd w:val="clear" w:color="auto" w:fill="FFFFFF"/>
        <w:spacing w:after="240"/>
        <w:textAlignment w:val="baseline"/>
        <w:rPr>
          <w:color w:val="323031"/>
        </w:rPr>
      </w:pPr>
      <w:commentRangeStart w:id="1074"/>
      <w:r w:rsidRPr="006473CD">
        <w:rPr>
          <w:color w:val="323031"/>
        </w:rPr>
        <w:lastRenderedPageBreak/>
        <w:t>References</w:t>
      </w:r>
      <w:commentRangeEnd w:id="1074"/>
      <w:r w:rsidRPr="006473CD">
        <w:rPr>
          <w:rStyle w:val="CommentReference"/>
          <w:sz w:val="24"/>
          <w:szCs w:val="24"/>
        </w:rPr>
        <w:commentReference w:id="1074"/>
      </w:r>
    </w:p>
    <w:p w14:paraId="4B34336C" w14:textId="77777777" w:rsidR="006473CD" w:rsidRPr="006473CD" w:rsidRDefault="006473CD" w:rsidP="006473CD">
      <w:pPr>
        <w:rPr>
          <w:color w:val="323031"/>
        </w:rPr>
        <w:sectPr w:rsidR="006473CD" w:rsidRPr="006473CD" w:rsidSect="000D3361">
          <w:headerReference w:type="even" r:id="rId17"/>
          <w:headerReference w:type="first" r:id="rId18"/>
          <w:footerReference w:type="first" r:id="rId19"/>
          <w:type w:val="continuous"/>
          <w:pgSz w:w="11907" w:h="16840" w:code="9"/>
          <w:pgMar w:top="1601" w:right="1134" w:bottom="709" w:left="1304" w:header="720" w:footer="567" w:gutter="0"/>
          <w:lnNumType w:countBy="1" w:restart="continuous"/>
          <w:cols w:space="397" w:equalWidth="0">
            <w:col w:w="9780" w:space="720"/>
          </w:cols>
          <w:titlePg/>
          <w:docGrid w:linePitch="360"/>
        </w:sectPr>
      </w:pPr>
    </w:p>
    <w:p w14:paraId="2CA5910D" w14:textId="77777777" w:rsidR="006473CD" w:rsidRPr="006473CD" w:rsidRDefault="006473CD" w:rsidP="006473CD">
      <w:pPr>
        <w:autoSpaceDE w:val="0"/>
        <w:autoSpaceDN w:val="0"/>
        <w:adjustRightInd w:val="0"/>
        <w:spacing w:line="276" w:lineRule="auto"/>
        <w:rPr>
          <w:color w:val="231F20"/>
        </w:rPr>
      </w:pPr>
      <w:r w:rsidRPr="006473CD">
        <w:rPr>
          <w:color w:val="231F20"/>
        </w:rPr>
        <w:lastRenderedPageBreak/>
        <w:t xml:space="preserve">1. Authors. Year. Title. </w:t>
      </w:r>
      <w:r w:rsidRPr="006473CD">
        <w:rPr>
          <w:i/>
          <w:iCs/>
          <w:color w:val="231F20"/>
        </w:rPr>
        <w:t xml:space="preserve">Abbreviated Journal title </w:t>
      </w:r>
      <w:r w:rsidRPr="006473CD">
        <w:rPr>
          <w:b/>
          <w:bCs/>
          <w:color w:val="231F20"/>
        </w:rPr>
        <w:t>Volume</w:t>
      </w:r>
      <w:r w:rsidRPr="006473CD">
        <w:rPr>
          <w:color w:val="231F20"/>
        </w:rPr>
        <w:t>, page range. (</w:t>
      </w:r>
      <w:proofErr w:type="spellStart"/>
      <w:proofErr w:type="gramStart"/>
      <w:r w:rsidRPr="006473CD">
        <w:rPr>
          <w:color w:val="09004C"/>
        </w:rPr>
        <w:t>doi</w:t>
      </w:r>
      <w:proofErr w:type="spellEnd"/>
      <w:proofErr w:type="gramEnd"/>
      <w:r w:rsidRPr="006473CD">
        <w:rPr>
          <w:color w:val="231F20"/>
        </w:rPr>
        <w:t>)</w:t>
      </w:r>
    </w:p>
    <w:p w14:paraId="66BA58E4" w14:textId="77777777" w:rsidR="006473CD" w:rsidRPr="006473CD" w:rsidRDefault="006473CD" w:rsidP="006473CD">
      <w:pPr>
        <w:autoSpaceDE w:val="0"/>
        <w:autoSpaceDN w:val="0"/>
        <w:adjustRightInd w:val="0"/>
        <w:spacing w:line="276" w:lineRule="auto"/>
        <w:rPr>
          <w:color w:val="231F20"/>
        </w:rPr>
      </w:pPr>
      <w:r w:rsidRPr="006473CD">
        <w:rPr>
          <w:color w:val="231F20"/>
        </w:rPr>
        <w:t xml:space="preserve">2. Authors. Year. Title. </w:t>
      </w:r>
      <w:r w:rsidRPr="006473CD">
        <w:rPr>
          <w:i/>
          <w:iCs/>
          <w:color w:val="231F20"/>
        </w:rPr>
        <w:t xml:space="preserve">Abbreviated Journal title </w:t>
      </w:r>
      <w:r w:rsidRPr="006473CD">
        <w:rPr>
          <w:b/>
          <w:bCs/>
          <w:color w:val="231F20"/>
        </w:rPr>
        <w:t>Volume</w:t>
      </w:r>
      <w:r w:rsidRPr="006473CD">
        <w:rPr>
          <w:color w:val="231F20"/>
        </w:rPr>
        <w:t>, page range. (</w:t>
      </w:r>
      <w:proofErr w:type="spellStart"/>
      <w:proofErr w:type="gramStart"/>
      <w:r w:rsidRPr="006473CD">
        <w:rPr>
          <w:color w:val="09004C"/>
        </w:rPr>
        <w:t>doi</w:t>
      </w:r>
      <w:proofErr w:type="spellEnd"/>
      <w:proofErr w:type="gramEnd"/>
      <w:r w:rsidRPr="006473CD">
        <w:rPr>
          <w:color w:val="231F20"/>
        </w:rPr>
        <w:t>)</w:t>
      </w:r>
      <w:r w:rsidRPr="006473CD">
        <w:rPr>
          <w:color w:val="231F20"/>
        </w:rPr>
        <w:br w:type="column"/>
      </w:r>
      <w:r w:rsidRPr="006473CD">
        <w:rPr>
          <w:color w:val="231F20"/>
        </w:rPr>
        <w:lastRenderedPageBreak/>
        <w:t xml:space="preserve">3. Authors. Year. Title. </w:t>
      </w:r>
      <w:r w:rsidRPr="006473CD">
        <w:rPr>
          <w:i/>
          <w:iCs/>
          <w:color w:val="231F20"/>
        </w:rPr>
        <w:t xml:space="preserve">Abbreviated Journal title </w:t>
      </w:r>
      <w:r w:rsidRPr="006473CD">
        <w:rPr>
          <w:b/>
          <w:bCs/>
          <w:color w:val="231F20"/>
        </w:rPr>
        <w:t>Volume</w:t>
      </w:r>
      <w:r w:rsidRPr="006473CD">
        <w:rPr>
          <w:color w:val="231F20"/>
        </w:rPr>
        <w:t>, page range. (</w:t>
      </w:r>
      <w:proofErr w:type="spellStart"/>
      <w:proofErr w:type="gramStart"/>
      <w:r w:rsidRPr="006473CD">
        <w:rPr>
          <w:color w:val="09004C"/>
        </w:rPr>
        <w:t>doi</w:t>
      </w:r>
      <w:proofErr w:type="spellEnd"/>
      <w:proofErr w:type="gramEnd"/>
      <w:r w:rsidRPr="006473CD">
        <w:rPr>
          <w:color w:val="231F20"/>
        </w:rPr>
        <w:t>)</w:t>
      </w:r>
    </w:p>
    <w:p w14:paraId="15F11360" w14:textId="77777777" w:rsidR="006473CD" w:rsidRPr="006473CD" w:rsidRDefault="006473CD" w:rsidP="006473CD">
      <w:pPr>
        <w:autoSpaceDE w:val="0"/>
        <w:autoSpaceDN w:val="0"/>
        <w:adjustRightInd w:val="0"/>
        <w:spacing w:line="276" w:lineRule="auto"/>
        <w:rPr>
          <w:color w:val="231F20"/>
        </w:rPr>
      </w:pPr>
      <w:r w:rsidRPr="006473CD">
        <w:rPr>
          <w:color w:val="231F20"/>
        </w:rPr>
        <w:t xml:space="preserve">4. Authors. Year. Title. </w:t>
      </w:r>
      <w:r w:rsidRPr="006473CD">
        <w:rPr>
          <w:i/>
          <w:iCs/>
          <w:color w:val="231F20"/>
        </w:rPr>
        <w:t xml:space="preserve">Abbreviated Journal title </w:t>
      </w:r>
      <w:r w:rsidRPr="006473CD">
        <w:rPr>
          <w:b/>
          <w:bCs/>
          <w:color w:val="231F20"/>
        </w:rPr>
        <w:t>Volume</w:t>
      </w:r>
      <w:r w:rsidRPr="006473CD">
        <w:rPr>
          <w:color w:val="231F20"/>
        </w:rPr>
        <w:t>, page range. (</w:t>
      </w:r>
      <w:proofErr w:type="spellStart"/>
      <w:proofErr w:type="gramStart"/>
      <w:r w:rsidRPr="006473CD">
        <w:rPr>
          <w:color w:val="09004C"/>
        </w:rPr>
        <w:t>doi</w:t>
      </w:r>
      <w:proofErr w:type="spellEnd"/>
      <w:proofErr w:type="gramEnd"/>
      <w:r w:rsidRPr="006473CD">
        <w:rPr>
          <w:color w:val="231F20"/>
        </w:rPr>
        <w:t>)</w:t>
      </w:r>
      <w:r w:rsidRPr="006473CD">
        <w:rPr>
          <w:color w:val="231F20"/>
        </w:rPr>
        <w:br w:type="column"/>
      </w:r>
      <w:r w:rsidRPr="006473CD">
        <w:rPr>
          <w:color w:val="231F20"/>
        </w:rPr>
        <w:lastRenderedPageBreak/>
        <w:t xml:space="preserve">5. Authors. Year. Title. </w:t>
      </w:r>
      <w:r w:rsidRPr="006473CD">
        <w:rPr>
          <w:i/>
          <w:iCs/>
          <w:color w:val="231F20"/>
        </w:rPr>
        <w:t xml:space="preserve">Abbreviated Journal title </w:t>
      </w:r>
      <w:r w:rsidRPr="006473CD">
        <w:rPr>
          <w:b/>
          <w:bCs/>
          <w:color w:val="231F20"/>
        </w:rPr>
        <w:t>Volume</w:t>
      </w:r>
      <w:r w:rsidRPr="006473CD">
        <w:rPr>
          <w:color w:val="231F20"/>
        </w:rPr>
        <w:t>, page range. (</w:t>
      </w:r>
      <w:proofErr w:type="spellStart"/>
      <w:proofErr w:type="gramStart"/>
      <w:r w:rsidRPr="006473CD">
        <w:rPr>
          <w:color w:val="09004C"/>
        </w:rPr>
        <w:t>doi</w:t>
      </w:r>
      <w:proofErr w:type="spellEnd"/>
      <w:proofErr w:type="gramEnd"/>
      <w:r w:rsidRPr="006473CD">
        <w:rPr>
          <w:color w:val="231F20"/>
        </w:rPr>
        <w:t>)</w:t>
      </w:r>
    </w:p>
    <w:p w14:paraId="5C80F69B" w14:textId="77777777" w:rsidR="006473CD" w:rsidRPr="006473CD" w:rsidRDefault="006473CD" w:rsidP="006473CD">
      <w:pPr>
        <w:autoSpaceDE w:val="0"/>
        <w:autoSpaceDN w:val="0"/>
        <w:adjustRightInd w:val="0"/>
        <w:spacing w:line="276" w:lineRule="auto"/>
        <w:rPr>
          <w:color w:val="231F20"/>
        </w:rPr>
      </w:pPr>
      <w:r w:rsidRPr="006473CD">
        <w:rPr>
          <w:color w:val="231F20"/>
        </w:rPr>
        <w:t xml:space="preserve">6. Authors. Year. Title. </w:t>
      </w:r>
      <w:r w:rsidRPr="006473CD">
        <w:rPr>
          <w:i/>
          <w:iCs/>
          <w:color w:val="231F20"/>
        </w:rPr>
        <w:t xml:space="preserve">Abbreviated Journal title </w:t>
      </w:r>
      <w:r w:rsidRPr="006473CD">
        <w:rPr>
          <w:b/>
          <w:bCs/>
          <w:color w:val="231F20"/>
        </w:rPr>
        <w:t>Volume</w:t>
      </w:r>
      <w:r w:rsidRPr="006473CD">
        <w:rPr>
          <w:color w:val="231F20"/>
        </w:rPr>
        <w:t>, page range. (</w:t>
      </w:r>
      <w:proofErr w:type="spellStart"/>
      <w:proofErr w:type="gramStart"/>
      <w:r w:rsidRPr="006473CD">
        <w:rPr>
          <w:color w:val="09004C"/>
        </w:rPr>
        <w:t>doi</w:t>
      </w:r>
      <w:proofErr w:type="spellEnd"/>
      <w:proofErr w:type="gramEnd"/>
      <w:r w:rsidRPr="006473CD">
        <w:rPr>
          <w:color w:val="231F20"/>
        </w:rPr>
        <w:t>)</w:t>
      </w:r>
    </w:p>
    <w:p w14:paraId="5A818301" w14:textId="77777777" w:rsidR="006473CD" w:rsidRPr="006473CD" w:rsidRDefault="006473CD" w:rsidP="006473CD">
      <w:pPr>
        <w:rPr>
          <w:color w:val="323031"/>
        </w:rPr>
      </w:pPr>
    </w:p>
    <w:p w14:paraId="358BB061" w14:textId="77777777" w:rsidR="006473CD" w:rsidRPr="006473CD" w:rsidRDefault="006473CD" w:rsidP="006473CD">
      <w:pPr>
        <w:sectPr w:rsidR="006473CD" w:rsidRPr="006473CD" w:rsidSect="00D774E2">
          <w:type w:val="continuous"/>
          <w:pgSz w:w="11907" w:h="16840" w:code="9"/>
          <w:pgMar w:top="238" w:right="1134" w:bottom="851" w:left="1304" w:header="340" w:footer="567" w:gutter="0"/>
          <w:cols w:num="3" w:space="397"/>
          <w:titlePg/>
          <w:docGrid w:linePitch="360"/>
        </w:sectPr>
      </w:pPr>
    </w:p>
    <w:p w14:paraId="003959EE"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lastRenderedPageBreak/>
        <w:t>1.</w:t>
      </w:r>
      <w:r w:rsidRPr="00B4275C">
        <w:rPr>
          <w:noProof/>
          <w:lang w:val="en-US"/>
        </w:rPr>
        <w:tab/>
        <w:t>Streicker, D. G., Fent</w:t>
      </w:r>
      <w:bookmarkStart w:id="1075" w:name="_GoBack"/>
      <w:bookmarkEnd w:id="1075"/>
      <w:r w:rsidRPr="00B4275C">
        <w:rPr>
          <w:noProof/>
          <w:lang w:val="en-US"/>
        </w:rPr>
        <w:t xml:space="preserve">on, A. &amp; Pedersen, A. B. 2013 Differential sources of host species heterogeneity influence the transmission and control of multihost parasites. </w:t>
      </w:r>
      <w:r w:rsidRPr="00B4275C">
        <w:rPr>
          <w:i/>
          <w:iCs/>
          <w:noProof/>
          <w:lang w:val="en-US"/>
        </w:rPr>
        <w:t>Ecol. Lett.</w:t>
      </w:r>
      <w:r w:rsidRPr="00B4275C">
        <w:rPr>
          <w:noProof/>
          <w:lang w:val="en-US"/>
        </w:rPr>
        <w:t xml:space="preserve"> </w:t>
      </w:r>
      <w:r w:rsidRPr="00B4275C">
        <w:rPr>
          <w:b/>
          <w:bCs/>
          <w:noProof/>
          <w:lang w:val="en-US"/>
        </w:rPr>
        <w:t>16</w:t>
      </w:r>
      <w:r w:rsidRPr="00B4275C">
        <w:rPr>
          <w:noProof/>
          <w:lang w:val="en-US"/>
        </w:rPr>
        <w:t>, 975–984. (doi:10.1111/ele.12122)</w:t>
      </w:r>
    </w:p>
    <w:p w14:paraId="333BA60D"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2.</w:t>
      </w:r>
      <w:r w:rsidRPr="00B4275C">
        <w:rPr>
          <w:noProof/>
          <w:lang w:val="en-US"/>
        </w:rPr>
        <w:tab/>
        <w:t xml:space="preserve">Viana, M., Mancy, R., Biek, R., Cleaveland, S., Cross, P. C., Lloyd-Smith, J. O. &amp; Haydon, D. T. 2014 Assembling evidence for identifying reservoirs of infection. </w:t>
      </w:r>
      <w:r w:rsidRPr="00B4275C">
        <w:rPr>
          <w:i/>
          <w:iCs/>
          <w:noProof/>
          <w:lang w:val="en-US"/>
        </w:rPr>
        <w:t>Trends Ecol. Evol.</w:t>
      </w:r>
      <w:r w:rsidRPr="00B4275C">
        <w:rPr>
          <w:noProof/>
          <w:lang w:val="en-US"/>
        </w:rPr>
        <w:t xml:space="preserve"> </w:t>
      </w:r>
      <w:r w:rsidRPr="00B4275C">
        <w:rPr>
          <w:b/>
          <w:bCs/>
          <w:noProof/>
          <w:lang w:val="en-US"/>
        </w:rPr>
        <w:t>29</w:t>
      </w:r>
      <w:r w:rsidRPr="00B4275C">
        <w:rPr>
          <w:noProof/>
          <w:lang w:val="en-US"/>
        </w:rPr>
        <w:t>, 270–279. (doi:10.1016/j.tree.2014.03.002)</w:t>
      </w:r>
    </w:p>
    <w:p w14:paraId="125E091C"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3.</w:t>
      </w:r>
      <w:r w:rsidRPr="00B4275C">
        <w:rPr>
          <w:noProof/>
          <w:lang w:val="en-US"/>
        </w:rPr>
        <w:tab/>
        <w:t xml:space="preserve">Leggett, H. C., Buckling, A., Long, G. H. &amp; Boots, M. 2013 Generalism and the evolution of parasite virulence. </w:t>
      </w:r>
      <w:r w:rsidRPr="00B4275C">
        <w:rPr>
          <w:i/>
          <w:iCs/>
          <w:noProof/>
          <w:lang w:val="en-US"/>
        </w:rPr>
        <w:t>Trends Ecol. Evol.</w:t>
      </w:r>
      <w:r w:rsidRPr="00B4275C">
        <w:rPr>
          <w:noProof/>
          <w:lang w:val="en-US"/>
        </w:rPr>
        <w:t xml:space="preserve"> </w:t>
      </w:r>
      <w:r w:rsidRPr="00B4275C">
        <w:rPr>
          <w:b/>
          <w:bCs/>
          <w:noProof/>
          <w:lang w:val="en-US"/>
        </w:rPr>
        <w:t>28</w:t>
      </w:r>
      <w:r w:rsidRPr="00B4275C">
        <w:rPr>
          <w:noProof/>
          <w:lang w:val="en-US"/>
        </w:rPr>
        <w:t>, 592–596. (doi:10.1016/j.tree.2013.07.002)</w:t>
      </w:r>
    </w:p>
    <w:p w14:paraId="3C902481"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4.</w:t>
      </w:r>
      <w:r w:rsidRPr="00B4275C">
        <w:rPr>
          <w:noProof/>
          <w:lang w:val="en-US"/>
        </w:rPr>
        <w:tab/>
        <w:t xml:space="preserve">Cleaveland, S., Laurenson, M. K. &amp; Taylor, L. H. 2001 Diseases of humans and their domestic mammals: pathogen characteristics, host range and the risk of emergence. </w:t>
      </w:r>
      <w:r w:rsidRPr="00B4275C">
        <w:rPr>
          <w:i/>
          <w:iCs/>
          <w:noProof/>
          <w:lang w:val="en-US"/>
        </w:rPr>
        <w:t>Philos. Trans. R. Soc. B Biol. Sci.</w:t>
      </w:r>
      <w:r w:rsidRPr="00B4275C">
        <w:rPr>
          <w:noProof/>
          <w:lang w:val="en-US"/>
        </w:rPr>
        <w:t xml:space="preserve"> </w:t>
      </w:r>
      <w:r w:rsidRPr="00B4275C">
        <w:rPr>
          <w:b/>
          <w:bCs/>
          <w:noProof/>
          <w:lang w:val="en-US"/>
        </w:rPr>
        <w:t>356</w:t>
      </w:r>
      <w:r w:rsidRPr="00B4275C">
        <w:rPr>
          <w:noProof/>
          <w:lang w:val="en-US"/>
        </w:rPr>
        <w:t>, 991–999. (doi:10.1098/rstb.2001.0889)</w:t>
      </w:r>
    </w:p>
    <w:p w14:paraId="00D53E96"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5.</w:t>
      </w:r>
      <w:r w:rsidRPr="00B4275C">
        <w:rPr>
          <w:noProof/>
          <w:lang w:val="en-US"/>
        </w:rPr>
        <w:tab/>
        <w:t xml:space="preserve">Woolhouse, M. E. J., Taylor, L. H. &amp; Haydon, D. T. 2001 Population Biology of Multihost Pathogens. </w:t>
      </w:r>
      <w:r w:rsidRPr="00B4275C">
        <w:rPr>
          <w:i/>
          <w:iCs/>
          <w:noProof/>
          <w:lang w:val="en-US"/>
        </w:rPr>
        <w:t>Science (80-. ).</w:t>
      </w:r>
      <w:r w:rsidRPr="00B4275C">
        <w:rPr>
          <w:noProof/>
          <w:lang w:val="en-US"/>
        </w:rPr>
        <w:t xml:space="preserve"> </w:t>
      </w:r>
      <w:r w:rsidRPr="00B4275C">
        <w:rPr>
          <w:b/>
          <w:bCs/>
          <w:noProof/>
          <w:lang w:val="en-US"/>
        </w:rPr>
        <w:t>292</w:t>
      </w:r>
      <w:r w:rsidRPr="00B4275C">
        <w:rPr>
          <w:noProof/>
          <w:lang w:val="en-US"/>
        </w:rPr>
        <w:t>, 1109–1112. (doi:10.1126/science.1059026)</w:t>
      </w:r>
    </w:p>
    <w:p w14:paraId="0FCEAC2E"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6.</w:t>
      </w:r>
      <w:r w:rsidRPr="00B4275C">
        <w:rPr>
          <w:noProof/>
          <w:lang w:val="en-US"/>
        </w:rPr>
        <w:tab/>
        <w:t xml:space="preserve">Taylor, L. H., Latham, S. M. &amp; Woolhouse, M. E. J. 2001 Risk factors for human disease emergence. </w:t>
      </w:r>
      <w:r w:rsidRPr="00B4275C">
        <w:rPr>
          <w:i/>
          <w:iCs/>
          <w:noProof/>
          <w:lang w:val="en-US"/>
        </w:rPr>
        <w:t>Philos. Trans. R. Soc. B Biol. Sci.</w:t>
      </w:r>
      <w:r w:rsidRPr="00B4275C">
        <w:rPr>
          <w:noProof/>
          <w:lang w:val="en-US"/>
        </w:rPr>
        <w:t xml:space="preserve"> </w:t>
      </w:r>
      <w:r w:rsidRPr="00B4275C">
        <w:rPr>
          <w:b/>
          <w:bCs/>
          <w:noProof/>
          <w:lang w:val="en-US"/>
        </w:rPr>
        <w:t>356</w:t>
      </w:r>
      <w:r w:rsidRPr="00B4275C">
        <w:rPr>
          <w:noProof/>
          <w:lang w:val="en-US"/>
        </w:rPr>
        <w:t>, 983–9. (doi:10.1098/rstb.2001.0888)</w:t>
      </w:r>
    </w:p>
    <w:p w14:paraId="06B01038" w14:textId="77777777" w:rsidR="009B55B9" w:rsidRPr="00B4275C" w:rsidRDefault="009B55B9" w:rsidP="009B55B9">
      <w:pPr>
        <w:widowControl w:val="0"/>
        <w:autoSpaceDE w:val="0"/>
        <w:autoSpaceDN w:val="0"/>
        <w:adjustRightInd w:val="0"/>
        <w:ind w:left="640" w:hanging="640"/>
      </w:pPr>
      <w:r w:rsidRPr="00B4275C">
        <w:rPr>
          <w:noProof/>
          <w:lang w:val="en-US"/>
        </w:rPr>
        <w:t>7.</w:t>
      </w:r>
      <w:r w:rsidRPr="00B4275C">
        <w:rPr>
          <w:noProof/>
          <w:lang w:val="en-US"/>
        </w:rPr>
        <w:tab/>
      </w:r>
      <w:proofErr w:type="spellStart"/>
      <w:r w:rsidRPr="00B4275C">
        <w:t>Futuyma</w:t>
      </w:r>
      <w:proofErr w:type="spellEnd"/>
      <w:r w:rsidRPr="00B4275C">
        <w:t xml:space="preserve">, D. A. &amp; Moreno, G. 1988. </w:t>
      </w:r>
      <w:proofErr w:type="gramStart"/>
      <w:r w:rsidRPr="00B4275C">
        <w:t>The evolution of ecological specialization.</w:t>
      </w:r>
      <w:proofErr w:type="gramEnd"/>
      <w:r w:rsidRPr="00B4275C">
        <w:t xml:space="preserve"> </w:t>
      </w:r>
      <w:r w:rsidRPr="00B4275C">
        <w:rPr>
          <w:i/>
        </w:rPr>
        <w:t xml:space="preserve">Ann. Rev. Ecol. Syst. </w:t>
      </w:r>
      <w:r w:rsidRPr="00B4275C">
        <w:rPr>
          <w:b/>
        </w:rPr>
        <w:t>19</w:t>
      </w:r>
      <w:r w:rsidRPr="00B4275C">
        <w:t>: 207-233.</w:t>
      </w:r>
    </w:p>
    <w:p w14:paraId="2B6AF977" w14:textId="77777777" w:rsidR="009B55B9" w:rsidRPr="00B4275C" w:rsidRDefault="009B55B9" w:rsidP="009B55B9">
      <w:pPr>
        <w:pStyle w:val="CommentText"/>
        <w:ind w:left="640" w:hanging="640"/>
        <w:rPr>
          <w:sz w:val="24"/>
        </w:rPr>
      </w:pPr>
      <w:proofErr w:type="gramStart"/>
      <w:r w:rsidRPr="00B4275C">
        <w:rPr>
          <w:sz w:val="24"/>
        </w:rPr>
        <w:t xml:space="preserve">8, </w:t>
      </w:r>
      <w:r>
        <w:rPr>
          <w:sz w:val="24"/>
        </w:rPr>
        <w:tab/>
      </w:r>
      <w:proofErr w:type="spellStart"/>
      <w:r w:rsidRPr="00B4275C">
        <w:rPr>
          <w:sz w:val="24"/>
        </w:rPr>
        <w:t>Poulin</w:t>
      </w:r>
      <w:proofErr w:type="spellEnd"/>
      <w:r w:rsidRPr="00B4275C">
        <w:rPr>
          <w:sz w:val="24"/>
        </w:rPr>
        <w:t>, R. 1998.</w:t>
      </w:r>
      <w:proofErr w:type="gramEnd"/>
      <w:r w:rsidRPr="00B4275C">
        <w:rPr>
          <w:sz w:val="24"/>
        </w:rPr>
        <w:t xml:space="preserve"> </w:t>
      </w:r>
      <w:proofErr w:type="gramStart"/>
      <w:r w:rsidRPr="00B4275C">
        <w:rPr>
          <w:sz w:val="24"/>
        </w:rPr>
        <w:t>Large-scale patterns of host use by parasites of freshwater fishes.</w:t>
      </w:r>
      <w:proofErr w:type="gramEnd"/>
      <w:r w:rsidRPr="00B4275C">
        <w:rPr>
          <w:sz w:val="24"/>
        </w:rPr>
        <w:t xml:space="preserve"> </w:t>
      </w:r>
      <w:r w:rsidRPr="00B4275C">
        <w:rPr>
          <w:i/>
          <w:sz w:val="24"/>
        </w:rPr>
        <w:t xml:space="preserve">Ecol. </w:t>
      </w:r>
      <w:proofErr w:type="spellStart"/>
      <w:r w:rsidRPr="00B4275C">
        <w:rPr>
          <w:i/>
          <w:sz w:val="24"/>
        </w:rPr>
        <w:t>Lett</w:t>
      </w:r>
      <w:proofErr w:type="spellEnd"/>
      <w:r w:rsidRPr="00B4275C">
        <w:rPr>
          <w:i/>
          <w:sz w:val="24"/>
        </w:rPr>
        <w:t xml:space="preserve">. </w:t>
      </w:r>
      <w:proofErr w:type="gramStart"/>
      <w:r w:rsidRPr="00B4275C">
        <w:rPr>
          <w:b/>
          <w:sz w:val="24"/>
        </w:rPr>
        <w:t>1</w:t>
      </w:r>
      <w:r w:rsidRPr="00B4275C">
        <w:rPr>
          <w:sz w:val="24"/>
        </w:rPr>
        <w:t>: 118-128.</w:t>
      </w:r>
      <w:proofErr w:type="gramEnd"/>
    </w:p>
    <w:p w14:paraId="41F12681" w14:textId="77777777" w:rsidR="009B55B9" w:rsidRPr="00B4275C" w:rsidRDefault="009B55B9" w:rsidP="009B55B9">
      <w:pPr>
        <w:pStyle w:val="CommentText"/>
        <w:ind w:left="640" w:hanging="640"/>
        <w:rPr>
          <w:sz w:val="24"/>
        </w:rPr>
      </w:pPr>
      <w:r w:rsidRPr="00B4275C">
        <w:rPr>
          <w:sz w:val="24"/>
        </w:rPr>
        <w:t xml:space="preserve">9. </w:t>
      </w:r>
      <w:r>
        <w:rPr>
          <w:sz w:val="24"/>
        </w:rPr>
        <w:tab/>
      </w:r>
      <w:proofErr w:type="spellStart"/>
      <w:r w:rsidRPr="00B4275C">
        <w:rPr>
          <w:sz w:val="24"/>
        </w:rPr>
        <w:t>Garamszegi</w:t>
      </w:r>
      <w:proofErr w:type="spellEnd"/>
      <w:r w:rsidRPr="00B4275C">
        <w:rPr>
          <w:sz w:val="24"/>
        </w:rPr>
        <w:t xml:space="preserve">, L. Z. 2006. </w:t>
      </w:r>
      <w:proofErr w:type="gramStart"/>
      <w:r w:rsidRPr="00B4275C">
        <w:rPr>
          <w:sz w:val="24"/>
        </w:rPr>
        <w:t>The evolution of virulence and host specialization in malaria parasites of primates.</w:t>
      </w:r>
      <w:proofErr w:type="gramEnd"/>
      <w:r w:rsidRPr="00B4275C">
        <w:rPr>
          <w:sz w:val="24"/>
        </w:rPr>
        <w:t xml:space="preserve"> </w:t>
      </w:r>
      <w:r w:rsidRPr="00B4275C">
        <w:rPr>
          <w:i/>
          <w:sz w:val="24"/>
        </w:rPr>
        <w:t xml:space="preserve">Ecol. </w:t>
      </w:r>
      <w:proofErr w:type="spellStart"/>
      <w:r w:rsidRPr="00B4275C">
        <w:rPr>
          <w:i/>
          <w:sz w:val="24"/>
        </w:rPr>
        <w:t>Lett</w:t>
      </w:r>
      <w:proofErr w:type="spellEnd"/>
      <w:r w:rsidRPr="00B4275C">
        <w:rPr>
          <w:i/>
          <w:sz w:val="24"/>
        </w:rPr>
        <w:t xml:space="preserve">. </w:t>
      </w:r>
      <w:proofErr w:type="gramStart"/>
      <w:r w:rsidRPr="00B4275C">
        <w:rPr>
          <w:b/>
          <w:sz w:val="24"/>
        </w:rPr>
        <w:t>9</w:t>
      </w:r>
      <w:r w:rsidRPr="00B4275C">
        <w:rPr>
          <w:sz w:val="24"/>
        </w:rPr>
        <w:t>: 933-940.</w:t>
      </w:r>
      <w:proofErr w:type="gramEnd"/>
    </w:p>
    <w:p w14:paraId="5B5F0402" w14:textId="77777777" w:rsidR="009B55B9" w:rsidRPr="00B4275C" w:rsidRDefault="009B55B9" w:rsidP="009B55B9">
      <w:pPr>
        <w:pStyle w:val="CommentText"/>
        <w:ind w:left="640" w:hanging="640"/>
        <w:rPr>
          <w:sz w:val="24"/>
        </w:rPr>
      </w:pPr>
      <w:r w:rsidRPr="00B4275C">
        <w:rPr>
          <w:sz w:val="24"/>
        </w:rPr>
        <w:t xml:space="preserve">10. </w:t>
      </w:r>
      <w:r>
        <w:rPr>
          <w:sz w:val="24"/>
        </w:rPr>
        <w:tab/>
      </w:r>
      <w:proofErr w:type="spellStart"/>
      <w:r w:rsidRPr="00B4275C">
        <w:rPr>
          <w:sz w:val="24"/>
        </w:rPr>
        <w:t>Poulin</w:t>
      </w:r>
      <w:proofErr w:type="spellEnd"/>
      <w:r w:rsidRPr="00B4275C">
        <w:rPr>
          <w:sz w:val="24"/>
        </w:rPr>
        <w:t xml:space="preserve">, R. 2011. </w:t>
      </w:r>
      <w:proofErr w:type="gramStart"/>
      <w:r w:rsidRPr="00B4275C">
        <w:rPr>
          <w:i/>
          <w:sz w:val="24"/>
        </w:rPr>
        <w:t>Evolutionary Ecology of Parasites</w:t>
      </w:r>
      <w:r w:rsidRPr="00B4275C">
        <w:rPr>
          <w:sz w:val="24"/>
        </w:rPr>
        <w:t>.</w:t>
      </w:r>
      <w:proofErr w:type="gramEnd"/>
      <w:r w:rsidRPr="00B4275C">
        <w:rPr>
          <w:sz w:val="24"/>
        </w:rPr>
        <w:t xml:space="preserve"> 2</w:t>
      </w:r>
      <w:r w:rsidRPr="00B4275C">
        <w:rPr>
          <w:sz w:val="24"/>
          <w:vertAlign w:val="superscript"/>
        </w:rPr>
        <w:t>nd</w:t>
      </w:r>
      <w:r w:rsidRPr="00B4275C">
        <w:rPr>
          <w:sz w:val="24"/>
        </w:rPr>
        <w:t xml:space="preserve"> edition. </w:t>
      </w:r>
      <w:proofErr w:type="gramStart"/>
      <w:r w:rsidRPr="00B4275C">
        <w:rPr>
          <w:sz w:val="24"/>
        </w:rPr>
        <w:t>Princeton University Press.</w:t>
      </w:r>
      <w:proofErr w:type="gramEnd"/>
    </w:p>
    <w:p w14:paraId="67299A7D" w14:textId="77777777" w:rsidR="009B55B9" w:rsidRPr="00A6128E" w:rsidRDefault="009B55B9" w:rsidP="009B55B9">
      <w:pPr>
        <w:pStyle w:val="CommentText"/>
        <w:ind w:left="640" w:hanging="640"/>
        <w:rPr>
          <w:sz w:val="24"/>
        </w:rPr>
      </w:pPr>
      <w:r w:rsidRPr="00B4275C">
        <w:rPr>
          <w:sz w:val="24"/>
        </w:rPr>
        <w:t xml:space="preserve">11. </w:t>
      </w:r>
      <w:r>
        <w:rPr>
          <w:sz w:val="24"/>
        </w:rPr>
        <w:tab/>
      </w:r>
      <w:r w:rsidRPr="00B4275C">
        <w:rPr>
          <w:sz w:val="24"/>
        </w:rPr>
        <w:t xml:space="preserve">Day, E. H., </w:t>
      </w:r>
      <w:proofErr w:type="spellStart"/>
      <w:r w:rsidRPr="00B4275C">
        <w:rPr>
          <w:sz w:val="24"/>
        </w:rPr>
        <w:t>Hua</w:t>
      </w:r>
      <w:proofErr w:type="spellEnd"/>
      <w:r w:rsidRPr="00B4275C">
        <w:rPr>
          <w:sz w:val="24"/>
        </w:rPr>
        <w:t xml:space="preserve">, X., &amp; </w:t>
      </w:r>
      <w:proofErr w:type="spellStart"/>
      <w:r w:rsidRPr="00B4275C">
        <w:rPr>
          <w:sz w:val="24"/>
        </w:rPr>
        <w:t>Bromham</w:t>
      </w:r>
      <w:proofErr w:type="spellEnd"/>
      <w:r w:rsidRPr="00B4275C">
        <w:rPr>
          <w:sz w:val="24"/>
        </w:rPr>
        <w:t xml:space="preserve">, L. 2016. Is specialization an evolutionary dead-end? Testing for differences in speciation, extinction, and trait transition rates across diverse phylogenies of specialists and generalists. </w:t>
      </w:r>
      <w:r w:rsidRPr="00B4275C">
        <w:rPr>
          <w:i/>
          <w:sz w:val="24"/>
        </w:rPr>
        <w:t xml:space="preserve">J. </w:t>
      </w:r>
      <w:proofErr w:type="spellStart"/>
      <w:r w:rsidRPr="00B4275C">
        <w:rPr>
          <w:i/>
          <w:sz w:val="24"/>
        </w:rPr>
        <w:t>Evol</w:t>
      </w:r>
      <w:proofErr w:type="spellEnd"/>
      <w:r w:rsidRPr="00B4275C">
        <w:rPr>
          <w:i/>
          <w:sz w:val="24"/>
        </w:rPr>
        <w:t xml:space="preserve">. </w:t>
      </w:r>
      <w:proofErr w:type="gramStart"/>
      <w:r w:rsidRPr="00B4275C">
        <w:rPr>
          <w:i/>
          <w:sz w:val="24"/>
        </w:rPr>
        <w:t xml:space="preserve">Biol. </w:t>
      </w:r>
      <w:r w:rsidRPr="00B4275C">
        <w:rPr>
          <w:b/>
          <w:sz w:val="24"/>
        </w:rPr>
        <w:t>29</w:t>
      </w:r>
      <w:r w:rsidRPr="00B4275C">
        <w:rPr>
          <w:sz w:val="24"/>
        </w:rPr>
        <w:t>: 1257-1267.</w:t>
      </w:r>
      <w:proofErr w:type="gramEnd"/>
    </w:p>
    <w:p w14:paraId="42189E7A"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 xml:space="preserve">12. </w:t>
      </w:r>
      <w:r>
        <w:rPr>
          <w:noProof/>
          <w:lang w:val="en-US"/>
        </w:rPr>
        <w:tab/>
      </w:r>
      <w:r w:rsidRPr="00B4275C">
        <w:rPr>
          <w:noProof/>
          <w:lang w:val="en-US"/>
        </w:rPr>
        <w:t xml:space="preserve">Agosta, S. J., Janz, N. &amp; Brooks, D. R. 2010 How specialists can be generalists: resolving the ‘parasite paradox’ and implications for emerging infectious disease. </w:t>
      </w:r>
      <w:r w:rsidRPr="00B4275C">
        <w:rPr>
          <w:i/>
          <w:iCs/>
          <w:noProof/>
          <w:lang w:val="en-US"/>
        </w:rPr>
        <w:t>Zoologia</w:t>
      </w:r>
      <w:r w:rsidRPr="00B4275C">
        <w:rPr>
          <w:noProof/>
          <w:lang w:val="en-US"/>
        </w:rPr>
        <w:t xml:space="preserve"> </w:t>
      </w:r>
      <w:r w:rsidRPr="00B4275C">
        <w:rPr>
          <w:b/>
          <w:bCs/>
          <w:noProof/>
          <w:lang w:val="en-US"/>
        </w:rPr>
        <w:t>27</w:t>
      </w:r>
      <w:r w:rsidRPr="00B4275C">
        <w:rPr>
          <w:noProof/>
          <w:lang w:val="en-US"/>
        </w:rPr>
        <w:t>, 151–162. (doi:10.1590/S1984-46702010000200001)</w:t>
      </w:r>
    </w:p>
    <w:p w14:paraId="45848BD5"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13.</w:t>
      </w:r>
      <w:r w:rsidRPr="00B4275C">
        <w:rPr>
          <w:noProof/>
          <w:lang w:val="en-US"/>
        </w:rPr>
        <w:tab/>
        <w:t xml:space="preserve">Nosil, P. &amp; Mooers, A. Ø. 2005 Testing hypotheses about ecological specialization using phylogenetic trees. </w:t>
      </w:r>
      <w:r w:rsidRPr="00B4275C">
        <w:rPr>
          <w:i/>
          <w:iCs/>
          <w:noProof/>
          <w:lang w:val="en-US"/>
        </w:rPr>
        <w:t>Evolution (N. Y).</w:t>
      </w:r>
      <w:r w:rsidRPr="00B4275C">
        <w:rPr>
          <w:noProof/>
          <w:lang w:val="en-US"/>
        </w:rPr>
        <w:t xml:space="preserve"> </w:t>
      </w:r>
      <w:r w:rsidRPr="00B4275C">
        <w:rPr>
          <w:b/>
          <w:bCs/>
          <w:noProof/>
          <w:lang w:val="en-US"/>
        </w:rPr>
        <w:t>59</w:t>
      </w:r>
      <w:r w:rsidRPr="00B4275C">
        <w:rPr>
          <w:noProof/>
          <w:lang w:val="en-US"/>
        </w:rPr>
        <w:t>, 2256. (doi:10.1554/05-169.1)</w:t>
      </w:r>
    </w:p>
    <w:p w14:paraId="08F5383C"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14.</w:t>
      </w:r>
      <w:r w:rsidRPr="00B4275C">
        <w:rPr>
          <w:noProof/>
          <w:lang w:val="en-US"/>
        </w:rPr>
        <w:tab/>
        <w:t xml:space="preserve">Johnson, K. P., Malenke, J. R. &amp; Clayton, D. H. 2009 Competition promotes the evolution of host generalists in obligate parasites. </w:t>
      </w:r>
      <w:r w:rsidRPr="00B4275C">
        <w:rPr>
          <w:i/>
          <w:iCs/>
          <w:noProof/>
          <w:lang w:val="en-US"/>
        </w:rPr>
        <w:t>Proc. Biol. Sci.</w:t>
      </w:r>
      <w:r w:rsidRPr="00B4275C">
        <w:rPr>
          <w:noProof/>
          <w:lang w:val="en-US"/>
        </w:rPr>
        <w:t xml:space="preserve"> </w:t>
      </w:r>
      <w:r w:rsidRPr="00B4275C">
        <w:rPr>
          <w:b/>
          <w:bCs/>
          <w:noProof/>
          <w:lang w:val="en-US"/>
        </w:rPr>
        <w:t>276</w:t>
      </w:r>
      <w:r w:rsidRPr="00B4275C">
        <w:rPr>
          <w:noProof/>
          <w:lang w:val="en-US"/>
        </w:rPr>
        <w:t>, 3921–6. (doi:10.1098/rspb.2009.1174)</w:t>
      </w:r>
    </w:p>
    <w:p w14:paraId="427AFEB5"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15.</w:t>
      </w:r>
      <w:r w:rsidRPr="00B4275C">
        <w:rPr>
          <w:noProof/>
          <w:lang w:val="en-US"/>
        </w:rPr>
        <w:tab/>
        <w:t xml:space="preserve">Mendlová, M. &amp; Šimková, A. 2014 Evolution of host specificity in monogeneans parasitizing African cichlid fish. </w:t>
      </w:r>
      <w:r w:rsidRPr="00B4275C">
        <w:rPr>
          <w:i/>
          <w:iCs/>
          <w:noProof/>
          <w:lang w:val="en-US"/>
        </w:rPr>
        <w:t>Parasit. Vectors</w:t>
      </w:r>
      <w:r w:rsidRPr="00B4275C">
        <w:rPr>
          <w:noProof/>
          <w:lang w:val="en-US"/>
        </w:rPr>
        <w:t xml:space="preserve"> </w:t>
      </w:r>
      <w:r w:rsidRPr="00B4275C">
        <w:rPr>
          <w:b/>
          <w:bCs/>
          <w:noProof/>
          <w:lang w:val="en-US"/>
        </w:rPr>
        <w:t>7</w:t>
      </w:r>
      <w:r w:rsidRPr="00B4275C">
        <w:rPr>
          <w:noProof/>
          <w:lang w:val="en-US"/>
        </w:rPr>
        <w:t>, 69. (doi:10.1186/1756-3305-7-69)</w:t>
      </w:r>
    </w:p>
    <w:p w14:paraId="038A4657"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16.</w:t>
      </w:r>
      <w:r w:rsidRPr="00B4275C">
        <w:rPr>
          <w:noProof/>
          <w:lang w:val="en-US"/>
        </w:rPr>
        <w:tab/>
        <w:t xml:space="preserve">Hoberg, E. P. &amp; Brooks, D. R. 2008 A macroevolutionary mosaic: episodic host-switching, geographical colonization and diversification in complex host-parasite systems. </w:t>
      </w:r>
      <w:r w:rsidRPr="00B4275C">
        <w:rPr>
          <w:i/>
          <w:iCs/>
          <w:noProof/>
          <w:lang w:val="en-US"/>
        </w:rPr>
        <w:t>J. Biogeogr.</w:t>
      </w:r>
      <w:r w:rsidRPr="00B4275C">
        <w:rPr>
          <w:noProof/>
          <w:lang w:val="en-US"/>
        </w:rPr>
        <w:t xml:space="preserve"> </w:t>
      </w:r>
      <w:r w:rsidRPr="00B4275C">
        <w:rPr>
          <w:b/>
          <w:bCs/>
          <w:noProof/>
          <w:lang w:val="en-US"/>
        </w:rPr>
        <w:t>35</w:t>
      </w:r>
      <w:r w:rsidRPr="00B4275C">
        <w:rPr>
          <w:noProof/>
          <w:lang w:val="en-US"/>
        </w:rPr>
        <w:t>, 1533–1550. (doi:10.1111/j.1365-2699.2008.01951.x)</w:t>
      </w:r>
    </w:p>
    <w:p w14:paraId="6AB93040"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17.</w:t>
      </w:r>
      <w:r w:rsidRPr="00B4275C">
        <w:rPr>
          <w:noProof/>
          <w:lang w:val="en-US"/>
        </w:rPr>
        <w:tab/>
        <w:t xml:space="preserve">Kuris, A. M., Blaustein, A. R. &amp; Alio, J. J. 1980 Hosts as Islands. </w:t>
      </w:r>
      <w:r w:rsidRPr="00B4275C">
        <w:rPr>
          <w:i/>
          <w:iCs/>
          <w:noProof/>
          <w:lang w:val="en-US"/>
        </w:rPr>
        <w:t>Am. Nat.</w:t>
      </w:r>
      <w:r w:rsidRPr="00B4275C">
        <w:rPr>
          <w:noProof/>
          <w:lang w:val="en-US"/>
        </w:rPr>
        <w:t xml:space="preserve"> </w:t>
      </w:r>
      <w:r w:rsidRPr="00B4275C">
        <w:rPr>
          <w:b/>
          <w:bCs/>
          <w:noProof/>
          <w:lang w:val="en-US"/>
        </w:rPr>
        <w:t>116</w:t>
      </w:r>
      <w:r w:rsidRPr="00B4275C">
        <w:rPr>
          <w:noProof/>
          <w:lang w:val="en-US"/>
        </w:rPr>
        <w:t xml:space="preserve">, 570–586. </w:t>
      </w:r>
    </w:p>
    <w:p w14:paraId="5D7CED60"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18.</w:t>
      </w:r>
      <w:r w:rsidRPr="00B4275C">
        <w:rPr>
          <w:noProof/>
          <w:lang w:val="en-US"/>
        </w:rPr>
        <w:tab/>
        <w:t xml:space="preserve">Ezenwa, V. O., Price, S. A., Altizer, S., Vitone, N. D. &amp; Cook, K. C. 2006 Host traits and parasite species richness in even and odd-toed hoofed mammals, Artiodactyla and Perissodactyla. </w:t>
      </w:r>
      <w:r w:rsidRPr="00B4275C">
        <w:rPr>
          <w:i/>
          <w:iCs/>
          <w:noProof/>
          <w:lang w:val="en-US"/>
        </w:rPr>
        <w:t>Oikos</w:t>
      </w:r>
      <w:r w:rsidRPr="00B4275C">
        <w:rPr>
          <w:noProof/>
          <w:lang w:val="en-US"/>
        </w:rPr>
        <w:t xml:space="preserve"> </w:t>
      </w:r>
      <w:r w:rsidRPr="00B4275C">
        <w:rPr>
          <w:b/>
          <w:bCs/>
          <w:noProof/>
          <w:lang w:val="en-US"/>
        </w:rPr>
        <w:t>115</w:t>
      </w:r>
      <w:r w:rsidRPr="00B4275C">
        <w:rPr>
          <w:noProof/>
          <w:lang w:val="en-US"/>
        </w:rPr>
        <w:t xml:space="preserve">, 526–536. </w:t>
      </w:r>
    </w:p>
    <w:p w14:paraId="1CAB6BD2"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lastRenderedPageBreak/>
        <w:t>19.</w:t>
      </w:r>
      <w:r w:rsidRPr="00B4275C">
        <w:rPr>
          <w:noProof/>
          <w:lang w:val="en-US"/>
        </w:rPr>
        <w:tab/>
        <w:t xml:space="preserve">Guégan, J.-F., Lambert, A., Lévêque, C., Combes, C. &amp; Euzet, L. 1992 Can host body size explain the parasite species richness in tropical freshwater fishes? </w:t>
      </w:r>
      <w:r w:rsidRPr="00B4275C">
        <w:rPr>
          <w:i/>
          <w:iCs/>
          <w:noProof/>
          <w:lang w:val="en-US"/>
        </w:rPr>
        <w:t>Oecologia</w:t>
      </w:r>
      <w:r w:rsidRPr="00B4275C">
        <w:rPr>
          <w:noProof/>
          <w:lang w:val="en-US"/>
        </w:rPr>
        <w:t xml:space="preserve"> </w:t>
      </w:r>
      <w:r w:rsidRPr="00B4275C">
        <w:rPr>
          <w:b/>
          <w:bCs/>
          <w:noProof/>
          <w:lang w:val="en-US"/>
        </w:rPr>
        <w:t>90</w:t>
      </w:r>
      <w:r w:rsidRPr="00B4275C">
        <w:rPr>
          <w:noProof/>
          <w:lang w:val="en-US"/>
        </w:rPr>
        <w:t>, 197–204. (doi:10.1007/BF00317176)</w:t>
      </w:r>
    </w:p>
    <w:p w14:paraId="77541900" w14:textId="77777777" w:rsidR="009B55B9" w:rsidRPr="00B4275C" w:rsidRDefault="009B55B9" w:rsidP="009B55B9">
      <w:pPr>
        <w:pStyle w:val="CommentText"/>
        <w:ind w:left="640" w:hanging="640"/>
        <w:rPr>
          <w:sz w:val="24"/>
        </w:rPr>
      </w:pPr>
      <w:r w:rsidRPr="00B4275C">
        <w:rPr>
          <w:noProof/>
          <w:sz w:val="24"/>
          <w:lang w:val="en-US"/>
        </w:rPr>
        <w:t xml:space="preserve">20. </w:t>
      </w:r>
      <w:r>
        <w:rPr>
          <w:noProof/>
          <w:sz w:val="24"/>
          <w:lang w:val="en-US"/>
        </w:rPr>
        <w:tab/>
      </w:r>
      <w:proofErr w:type="spellStart"/>
      <w:r w:rsidRPr="00B4275C">
        <w:rPr>
          <w:sz w:val="24"/>
        </w:rPr>
        <w:t>Sasal</w:t>
      </w:r>
      <w:proofErr w:type="spellEnd"/>
      <w:r w:rsidRPr="00B4275C">
        <w:rPr>
          <w:sz w:val="24"/>
        </w:rPr>
        <w:t xml:space="preserve">, P., </w:t>
      </w:r>
      <w:proofErr w:type="spellStart"/>
      <w:r w:rsidRPr="00B4275C">
        <w:rPr>
          <w:sz w:val="24"/>
        </w:rPr>
        <w:t>Trouve</w:t>
      </w:r>
      <w:proofErr w:type="spellEnd"/>
      <w:r w:rsidRPr="00B4275C">
        <w:rPr>
          <w:sz w:val="24"/>
        </w:rPr>
        <w:t xml:space="preserve">, S., Muller-Graf, C. &amp; </w:t>
      </w:r>
      <w:proofErr w:type="spellStart"/>
      <w:r w:rsidRPr="00B4275C">
        <w:rPr>
          <w:sz w:val="24"/>
        </w:rPr>
        <w:t>Morand</w:t>
      </w:r>
      <w:proofErr w:type="spellEnd"/>
      <w:r w:rsidRPr="00B4275C">
        <w:rPr>
          <w:sz w:val="24"/>
        </w:rPr>
        <w:t xml:space="preserve">, S. 1999. Specificity and host predictability: a comparative analysis among </w:t>
      </w:r>
      <w:proofErr w:type="spellStart"/>
      <w:r w:rsidRPr="00B4275C">
        <w:rPr>
          <w:sz w:val="24"/>
        </w:rPr>
        <w:t>monogenean</w:t>
      </w:r>
      <w:proofErr w:type="spellEnd"/>
      <w:r w:rsidRPr="00B4275C">
        <w:rPr>
          <w:sz w:val="24"/>
        </w:rPr>
        <w:t xml:space="preserve"> parasites of fish. </w:t>
      </w:r>
      <w:r w:rsidRPr="00B4275C">
        <w:rPr>
          <w:i/>
          <w:sz w:val="24"/>
        </w:rPr>
        <w:t xml:space="preserve">J. Anim. Ecol. </w:t>
      </w:r>
      <w:r w:rsidRPr="00B4275C">
        <w:rPr>
          <w:b/>
          <w:sz w:val="24"/>
        </w:rPr>
        <w:t>68</w:t>
      </w:r>
      <w:r w:rsidRPr="00B4275C">
        <w:rPr>
          <w:sz w:val="24"/>
        </w:rPr>
        <w:t>: 437-444.</w:t>
      </w:r>
    </w:p>
    <w:p w14:paraId="704FFA4D" w14:textId="77777777" w:rsidR="009B55B9" w:rsidRPr="00B4275C" w:rsidRDefault="009B55B9" w:rsidP="009B55B9">
      <w:pPr>
        <w:pStyle w:val="CommentText"/>
        <w:ind w:left="640" w:hanging="640"/>
        <w:rPr>
          <w:sz w:val="24"/>
        </w:rPr>
      </w:pPr>
      <w:r w:rsidRPr="00B4275C">
        <w:rPr>
          <w:noProof/>
          <w:sz w:val="24"/>
          <w:lang w:val="en-US"/>
        </w:rPr>
        <w:t xml:space="preserve">21. </w:t>
      </w:r>
      <w:r>
        <w:rPr>
          <w:noProof/>
          <w:sz w:val="24"/>
          <w:lang w:val="en-US"/>
        </w:rPr>
        <w:tab/>
      </w:r>
      <w:proofErr w:type="spellStart"/>
      <w:r w:rsidRPr="00B4275C">
        <w:rPr>
          <w:sz w:val="24"/>
        </w:rPr>
        <w:t>Desdevises</w:t>
      </w:r>
      <w:proofErr w:type="spellEnd"/>
      <w:r w:rsidRPr="00B4275C">
        <w:rPr>
          <w:sz w:val="24"/>
        </w:rPr>
        <w:t xml:space="preserve">, Y., </w:t>
      </w:r>
      <w:proofErr w:type="spellStart"/>
      <w:r w:rsidRPr="00B4275C">
        <w:rPr>
          <w:sz w:val="24"/>
        </w:rPr>
        <w:t>Morand</w:t>
      </w:r>
      <w:proofErr w:type="spellEnd"/>
      <w:r w:rsidRPr="00B4275C">
        <w:rPr>
          <w:sz w:val="24"/>
        </w:rPr>
        <w:t xml:space="preserve">, S, &amp; Legendre, P. 2002. </w:t>
      </w:r>
      <w:proofErr w:type="gramStart"/>
      <w:r w:rsidRPr="00B4275C">
        <w:rPr>
          <w:sz w:val="24"/>
        </w:rPr>
        <w:t xml:space="preserve">Evolution and determinants of host specificity in the genus </w:t>
      </w:r>
      <w:proofErr w:type="spellStart"/>
      <w:r w:rsidRPr="00B4275C">
        <w:rPr>
          <w:i/>
          <w:sz w:val="24"/>
        </w:rPr>
        <w:t>Lamellodiscus</w:t>
      </w:r>
      <w:proofErr w:type="spellEnd"/>
      <w:r w:rsidRPr="00B4275C">
        <w:rPr>
          <w:i/>
          <w:sz w:val="24"/>
        </w:rPr>
        <w:t xml:space="preserve"> </w:t>
      </w:r>
      <w:r w:rsidRPr="00B4275C">
        <w:rPr>
          <w:sz w:val="24"/>
        </w:rPr>
        <w:t>(</w:t>
      </w:r>
      <w:proofErr w:type="spellStart"/>
      <w:r w:rsidRPr="00B4275C">
        <w:rPr>
          <w:sz w:val="24"/>
        </w:rPr>
        <w:t>Monogenea</w:t>
      </w:r>
      <w:proofErr w:type="spellEnd"/>
      <w:r w:rsidRPr="00B4275C">
        <w:rPr>
          <w:sz w:val="24"/>
        </w:rPr>
        <w:t>).</w:t>
      </w:r>
      <w:proofErr w:type="gramEnd"/>
      <w:r w:rsidRPr="00B4275C">
        <w:rPr>
          <w:sz w:val="24"/>
        </w:rPr>
        <w:t xml:space="preserve"> </w:t>
      </w:r>
      <w:r w:rsidRPr="00B4275C">
        <w:rPr>
          <w:i/>
          <w:sz w:val="24"/>
        </w:rPr>
        <w:t xml:space="preserve">Biol. J. Linn. </w:t>
      </w:r>
      <w:proofErr w:type="gramStart"/>
      <w:r w:rsidRPr="00B4275C">
        <w:rPr>
          <w:i/>
          <w:sz w:val="24"/>
        </w:rPr>
        <w:t xml:space="preserve">Soc. </w:t>
      </w:r>
      <w:r w:rsidRPr="00B4275C">
        <w:rPr>
          <w:b/>
          <w:sz w:val="24"/>
        </w:rPr>
        <w:t>77</w:t>
      </w:r>
      <w:r w:rsidRPr="00B4275C">
        <w:rPr>
          <w:sz w:val="24"/>
        </w:rPr>
        <w:t>: 432-443.</w:t>
      </w:r>
      <w:proofErr w:type="gramEnd"/>
    </w:p>
    <w:p w14:paraId="47424BFE" w14:textId="77777777" w:rsidR="009B55B9" w:rsidRPr="00B4275C" w:rsidRDefault="009B55B9" w:rsidP="009B55B9">
      <w:pPr>
        <w:pStyle w:val="CommentText"/>
        <w:ind w:left="640" w:hanging="640"/>
        <w:rPr>
          <w:sz w:val="24"/>
        </w:rPr>
      </w:pPr>
      <w:r w:rsidRPr="00B4275C">
        <w:rPr>
          <w:noProof/>
          <w:sz w:val="24"/>
          <w:lang w:val="en-US"/>
        </w:rPr>
        <w:t xml:space="preserve">22. </w:t>
      </w:r>
      <w:r>
        <w:rPr>
          <w:noProof/>
          <w:sz w:val="24"/>
          <w:lang w:val="en-US"/>
        </w:rPr>
        <w:tab/>
      </w:r>
      <w:proofErr w:type="spellStart"/>
      <w:r w:rsidRPr="00B4275C">
        <w:rPr>
          <w:sz w:val="24"/>
        </w:rPr>
        <w:t>Krasnov</w:t>
      </w:r>
      <w:proofErr w:type="spellEnd"/>
      <w:r w:rsidRPr="00B4275C">
        <w:rPr>
          <w:sz w:val="24"/>
        </w:rPr>
        <w:t xml:space="preserve">, B. R., S. </w:t>
      </w:r>
      <w:proofErr w:type="spellStart"/>
      <w:r w:rsidRPr="00B4275C">
        <w:rPr>
          <w:sz w:val="24"/>
        </w:rPr>
        <w:t>Morand</w:t>
      </w:r>
      <w:proofErr w:type="spellEnd"/>
      <w:r w:rsidRPr="00B4275C">
        <w:rPr>
          <w:sz w:val="24"/>
        </w:rPr>
        <w:t xml:space="preserve">, D. </w:t>
      </w:r>
      <w:proofErr w:type="spellStart"/>
      <w:r w:rsidRPr="00B4275C">
        <w:rPr>
          <w:sz w:val="24"/>
        </w:rPr>
        <w:t>Mouillot</w:t>
      </w:r>
      <w:proofErr w:type="spellEnd"/>
      <w:r w:rsidRPr="00B4275C">
        <w:rPr>
          <w:sz w:val="24"/>
        </w:rPr>
        <w:t xml:space="preserve">, G. I. </w:t>
      </w:r>
      <w:proofErr w:type="spellStart"/>
      <w:r w:rsidRPr="00B4275C">
        <w:rPr>
          <w:sz w:val="24"/>
        </w:rPr>
        <w:t>Shenbrot</w:t>
      </w:r>
      <w:proofErr w:type="spellEnd"/>
      <w:r w:rsidRPr="00B4275C">
        <w:rPr>
          <w:sz w:val="24"/>
        </w:rPr>
        <w:t xml:space="preserve">, I. S. </w:t>
      </w:r>
      <w:proofErr w:type="spellStart"/>
      <w:r w:rsidRPr="00B4275C">
        <w:rPr>
          <w:sz w:val="24"/>
        </w:rPr>
        <w:t>Khokhlova</w:t>
      </w:r>
      <w:proofErr w:type="spellEnd"/>
      <w:r w:rsidRPr="00B4275C">
        <w:rPr>
          <w:sz w:val="24"/>
        </w:rPr>
        <w:t xml:space="preserve">, and R. </w:t>
      </w:r>
      <w:proofErr w:type="spellStart"/>
      <w:r w:rsidRPr="00B4275C">
        <w:rPr>
          <w:sz w:val="24"/>
        </w:rPr>
        <w:t>Poulin</w:t>
      </w:r>
      <w:proofErr w:type="spellEnd"/>
      <w:r w:rsidRPr="00B4275C">
        <w:rPr>
          <w:sz w:val="24"/>
        </w:rPr>
        <w:t xml:space="preserve">. 2006. Resource predictability and host specificity in fleas: the effect of host body mass. </w:t>
      </w:r>
      <w:proofErr w:type="gramStart"/>
      <w:r w:rsidRPr="00B4275C">
        <w:rPr>
          <w:i/>
          <w:sz w:val="24"/>
        </w:rPr>
        <w:t xml:space="preserve">Parasitology </w:t>
      </w:r>
      <w:r w:rsidRPr="00B4275C">
        <w:rPr>
          <w:sz w:val="24"/>
        </w:rPr>
        <w:t>133: 81-88.</w:t>
      </w:r>
      <w:proofErr w:type="gramEnd"/>
    </w:p>
    <w:p w14:paraId="556A1807" w14:textId="77777777" w:rsidR="009B55B9" w:rsidRPr="00B4275C" w:rsidRDefault="009B55B9" w:rsidP="009B55B9">
      <w:pPr>
        <w:pStyle w:val="CommentText"/>
        <w:ind w:left="640" w:hanging="640"/>
        <w:rPr>
          <w:sz w:val="24"/>
        </w:rPr>
      </w:pPr>
      <w:r w:rsidRPr="00B4275C">
        <w:rPr>
          <w:noProof/>
          <w:sz w:val="24"/>
          <w:lang w:val="en-US"/>
        </w:rPr>
        <w:t xml:space="preserve">23. </w:t>
      </w:r>
      <w:r>
        <w:rPr>
          <w:noProof/>
          <w:sz w:val="24"/>
          <w:lang w:val="en-US"/>
        </w:rPr>
        <w:tab/>
      </w:r>
      <w:r w:rsidRPr="00B4275C">
        <w:rPr>
          <w:sz w:val="24"/>
        </w:rPr>
        <w:t xml:space="preserve">Hechinger, R. 2013. </w:t>
      </w:r>
      <w:proofErr w:type="gramStart"/>
      <w:r w:rsidRPr="00B4275C">
        <w:rPr>
          <w:sz w:val="24"/>
        </w:rPr>
        <w:t>A metabolic and body-size scaling framework for parasite within-host abundance, biomass, and energy flux.</w:t>
      </w:r>
      <w:proofErr w:type="gramEnd"/>
      <w:r w:rsidRPr="00B4275C">
        <w:rPr>
          <w:sz w:val="24"/>
        </w:rPr>
        <w:t xml:space="preserve"> </w:t>
      </w:r>
      <w:r w:rsidRPr="00B4275C">
        <w:rPr>
          <w:i/>
          <w:sz w:val="24"/>
        </w:rPr>
        <w:t xml:space="preserve">Am. Nat. </w:t>
      </w:r>
      <w:r w:rsidRPr="00B4275C">
        <w:rPr>
          <w:sz w:val="24"/>
        </w:rPr>
        <w:t>182: 234-248.</w:t>
      </w:r>
    </w:p>
    <w:p w14:paraId="6228ACB1" w14:textId="77777777" w:rsidR="009B55B9" w:rsidRPr="00A6128E" w:rsidRDefault="009B55B9" w:rsidP="009B55B9">
      <w:pPr>
        <w:pStyle w:val="CommentText"/>
        <w:ind w:left="640" w:hanging="640"/>
        <w:rPr>
          <w:sz w:val="24"/>
          <w:lang w:val="en-CA"/>
        </w:rPr>
      </w:pPr>
      <w:r w:rsidRPr="00B4275C">
        <w:rPr>
          <w:noProof/>
          <w:sz w:val="24"/>
          <w:lang w:val="en-US"/>
        </w:rPr>
        <w:t xml:space="preserve">24. </w:t>
      </w:r>
      <w:r>
        <w:rPr>
          <w:noProof/>
          <w:sz w:val="24"/>
          <w:lang w:val="en-US"/>
        </w:rPr>
        <w:tab/>
      </w:r>
      <w:proofErr w:type="spellStart"/>
      <w:r w:rsidRPr="00B4275C">
        <w:rPr>
          <w:sz w:val="24"/>
          <w:lang w:val="en-CA"/>
        </w:rPr>
        <w:t>Cattadori</w:t>
      </w:r>
      <w:proofErr w:type="spellEnd"/>
      <w:r w:rsidRPr="00B4275C">
        <w:rPr>
          <w:sz w:val="24"/>
          <w:lang w:val="en-CA"/>
        </w:rPr>
        <w:t xml:space="preserve">, I. M., Wagner, B. R., </w:t>
      </w:r>
      <w:proofErr w:type="spellStart"/>
      <w:r w:rsidRPr="00B4275C">
        <w:rPr>
          <w:sz w:val="24"/>
          <w:lang w:val="en-CA"/>
        </w:rPr>
        <w:t>Wodzinski</w:t>
      </w:r>
      <w:proofErr w:type="spellEnd"/>
      <w:r w:rsidRPr="00B4275C">
        <w:rPr>
          <w:sz w:val="24"/>
          <w:lang w:val="en-CA"/>
        </w:rPr>
        <w:t xml:space="preserve">, L. A., </w:t>
      </w:r>
      <w:proofErr w:type="spellStart"/>
      <w:r w:rsidRPr="00B4275C">
        <w:rPr>
          <w:sz w:val="24"/>
          <w:lang w:val="en-CA"/>
        </w:rPr>
        <w:t>Pathak</w:t>
      </w:r>
      <w:proofErr w:type="spellEnd"/>
      <w:r w:rsidRPr="00B4275C">
        <w:rPr>
          <w:sz w:val="24"/>
          <w:lang w:val="en-CA"/>
        </w:rPr>
        <w:t xml:space="preserve">, A. K., Poole, A. </w:t>
      </w:r>
      <w:r>
        <w:rPr>
          <w:sz w:val="24"/>
          <w:lang w:val="en-CA"/>
        </w:rPr>
        <w:t>&amp;</w:t>
      </w:r>
      <w:r w:rsidRPr="00B4275C">
        <w:rPr>
          <w:sz w:val="24"/>
          <w:lang w:val="en-CA"/>
        </w:rPr>
        <w:t xml:space="preserve"> </w:t>
      </w:r>
      <w:proofErr w:type="spellStart"/>
      <w:r>
        <w:rPr>
          <w:sz w:val="24"/>
          <w:lang w:val="en-CA"/>
        </w:rPr>
        <w:t>Boag</w:t>
      </w:r>
      <w:proofErr w:type="spellEnd"/>
      <w:r>
        <w:rPr>
          <w:sz w:val="24"/>
          <w:lang w:val="en-CA"/>
        </w:rPr>
        <w:t>, B. 2014.</w:t>
      </w:r>
      <w:r w:rsidRPr="00B4275C">
        <w:rPr>
          <w:sz w:val="24"/>
          <w:lang w:val="en-CA"/>
        </w:rPr>
        <w:t xml:space="preserve"> Infections do not predict shedding in co-infections with two </w:t>
      </w:r>
      <w:proofErr w:type="spellStart"/>
      <w:r w:rsidRPr="00B4275C">
        <w:rPr>
          <w:sz w:val="24"/>
          <w:lang w:val="en-CA"/>
        </w:rPr>
        <w:t>helminths</w:t>
      </w:r>
      <w:proofErr w:type="spellEnd"/>
      <w:r w:rsidRPr="00B4275C">
        <w:rPr>
          <w:sz w:val="24"/>
          <w:lang w:val="en-CA"/>
        </w:rPr>
        <w:t xml:space="preserve"> from a natural system. </w:t>
      </w:r>
      <w:proofErr w:type="gramStart"/>
      <w:r w:rsidRPr="00B845CD">
        <w:rPr>
          <w:i/>
          <w:sz w:val="24"/>
          <w:lang w:val="en-CA"/>
        </w:rPr>
        <w:t>Ecology</w:t>
      </w:r>
      <w:r>
        <w:rPr>
          <w:sz w:val="24"/>
          <w:lang w:val="en-CA"/>
        </w:rPr>
        <w:t xml:space="preserve"> </w:t>
      </w:r>
      <w:r w:rsidRPr="00B845CD">
        <w:rPr>
          <w:b/>
          <w:sz w:val="24"/>
          <w:lang w:val="en-CA"/>
        </w:rPr>
        <w:t>95</w:t>
      </w:r>
      <w:r w:rsidRPr="00B4275C">
        <w:rPr>
          <w:sz w:val="24"/>
          <w:lang w:val="en-CA"/>
        </w:rPr>
        <w:t>: 1684–1692.</w:t>
      </w:r>
      <w:proofErr w:type="gramEnd"/>
      <w:r w:rsidRPr="00B4275C">
        <w:rPr>
          <w:sz w:val="24"/>
          <w:lang w:val="en-CA"/>
        </w:rPr>
        <w:t xml:space="preserve"> </w:t>
      </w:r>
      <w:r>
        <w:rPr>
          <w:sz w:val="24"/>
          <w:lang w:val="en-CA"/>
        </w:rPr>
        <w:t>(</w:t>
      </w:r>
      <w:proofErr w:type="gramStart"/>
      <w:r w:rsidRPr="00B4275C">
        <w:rPr>
          <w:sz w:val="24"/>
          <w:lang w:val="en-CA"/>
        </w:rPr>
        <w:t>doi:10.1890</w:t>
      </w:r>
      <w:proofErr w:type="gramEnd"/>
      <w:r w:rsidRPr="00B4275C">
        <w:rPr>
          <w:sz w:val="24"/>
          <w:lang w:val="en-CA"/>
        </w:rPr>
        <w:t>/13-1538.1</w:t>
      </w:r>
      <w:r>
        <w:rPr>
          <w:sz w:val="24"/>
          <w:lang w:val="en-CA"/>
        </w:rPr>
        <w:t>)</w:t>
      </w:r>
    </w:p>
    <w:p w14:paraId="4D75EE92"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 xml:space="preserve">25. </w:t>
      </w:r>
      <w:r>
        <w:rPr>
          <w:noProof/>
          <w:lang w:val="en-US"/>
        </w:rPr>
        <w:tab/>
      </w:r>
      <w:r w:rsidRPr="00B4275C">
        <w:rPr>
          <w:noProof/>
          <w:lang w:val="en-US"/>
        </w:rPr>
        <w:t xml:space="preserve">Savage, V. M., Gilloly, J. F., Brown, J. H. &amp; Charnov, E. L. 2004 Effects of body size and temperature on population growth. </w:t>
      </w:r>
      <w:r w:rsidRPr="00B4275C">
        <w:rPr>
          <w:i/>
          <w:iCs/>
          <w:noProof/>
          <w:lang w:val="en-US"/>
        </w:rPr>
        <w:t>Am. Nat.</w:t>
      </w:r>
      <w:r w:rsidRPr="00B4275C">
        <w:rPr>
          <w:noProof/>
          <w:lang w:val="en-US"/>
        </w:rPr>
        <w:t xml:space="preserve"> </w:t>
      </w:r>
      <w:r w:rsidRPr="00B4275C">
        <w:rPr>
          <w:b/>
          <w:bCs/>
          <w:noProof/>
          <w:lang w:val="en-US"/>
        </w:rPr>
        <w:t>163</w:t>
      </w:r>
      <w:r w:rsidRPr="00B4275C">
        <w:rPr>
          <w:noProof/>
          <w:lang w:val="en-US"/>
        </w:rPr>
        <w:t>, 429–41. (doi:10.1086/381872)</w:t>
      </w:r>
    </w:p>
    <w:p w14:paraId="404E42F0" w14:textId="77777777" w:rsidR="009B55B9" w:rsidRDefault="009B55B9" w:rsidP="009B55B9">
      <w:pPr>
        <w:pStyle w:val="CommentText"/>
        <w:ind w:left="640" w:hanging="640"/>
        <w:rPr>
          <w:noProof/>
          <w:sz w:val="24"/>
          <w:lang w:val="en-US"/>
        </w:rPr>
      </w:pPr>
      <w:r w:rsidRPr="00B4275C">
        <w:rPr>
          <w:noProof/>
          <w:sz w:val="24"/>
          <w:lang w:val="en-US"/>
        </w:rPr>
        <w:t xml:space="preserve">26. </w:t>
      </w:r>
      <w:r>
        <w:rPr>
          <w:noProof/>
          <w:sz w:val="24"/>
          <w:lang w:val="en-US"/>
        </w:rPr>
        <w:tab/>
      </w:r>
      <w:r w:rsidRPr="00E54C15">
        <w:rPr>
          <w:noProof/>
          <w:sz w:val="24"/>
          <w:lang w:val="en-US"/>
        </w:rPr>
        <w:t xml:space="preserve">Rohde, K. 1993. </w:t>
      </w:r>
      <w:r w:rsidRPr="00E54C15">
        <w:rPr>
          <w:i/>
          <w:noProof/>
          <w:sz w:val="24"/>
          <w:lang w:val="en-US"/>
        </w:rPr>
        <w:t>Ecology of Marine Parasites: An Introduction to Marine Parasitology</w:t>
      </w:r>
      <w:r w:rsidRPr="00E54C15">
        <w:rPr>
          <w:noProof/>
          <w:sz w:val="24"/>
          <w:lang w:val="en-US"/>
        </w:rPr>
        <w:t>. 2</w:t>
      </w:r>
      <w:r w:rsidRPr="00E54C15">
        <w:rPr>
          <w:noProof/>
          <w:sz w:val="24"/>
          <w:vertAlign w:val="superscript"/>
          <w:lang w:val="en-US"/>
        </w:rPr>
        <w:t>nd</w:t>
      </w:r>
      <w:r w:rsidRPr="00E54C15">
        <w:rPr>
          <w:noProof/>
          <w:sz w:val="24"/>
          <w:lang w:val="en-US"/>
        </w:rPr>
        <w:t xml:space="preserve"> ed. CAB International, Wallingford, UK.</w:t>
      </w:r>
    </w:p>
    <w:p w14:paraId="156ABA3F" w14:textId="77777777" w:rsidR="009B55B9" w:rsidRPr="00410FBD" w:rsidRDefault="009B55B9" w:rsidP="009B55B9">
      <w:pPr>
        <w:pStyle w:val="CommentText"/>
        <w:ind w:left="640" w:hanging="640"/>
        <w:rPr>
          <w:lang w:val="en-CA"/>
        </w:rPr>
      </w:pPr>
      <w:r>
        <w:rPr>
          <w:noProof/>
          <w:sz w:val="24"/>
          <w:lang w:val="en-US"/>
        </w:rPr>
        <w:t xml:space="preserve">27. </w:t>
      </w:r>
      <w:r>
        <w:rPr>
          <w:noProof/>
          <w:sz w:val="24"/>
          <w:lang w:val="en-US"/>
        </w:rPr>
        <w:tab/>
      </w:r>
      <w:r w:rsidRPr="00B4275C">
        <w:rPr>
          <w:sz w:val="24"/>
        </w:rPr>
        <w:t xml:space="preserve">Allen, A. P., Brown, J. H., &amp; </w:t>
      </w:r>
      <w:proofErr w:type="spellStart"/>
      <w:r w:rsidRPr="00B4275C">
        <w:rPr>
          <w:sz w:val="24"/>
        </w:rPr>
        <w:t>Gillooly</w:t>
      </w:r>
      <w:proofErr w:type="spellEnd"/>
      <w:r w:rsidRPr="00B4275C">
        <w:rPr>
          <w:sz w:val="24"/>
        </w:rPr>
        <w:t xml:space="preserve">, J. F. 2002. </w:t>
      </w:r>
      <w:proofErr w:type="gramStart"/>
      <w:r w:rsidRPr="00B4275C">
        <w:rPr>
          <w:sz w:val="24"/>
        </w:rPr>
        <w:t>Global biodiversity, biochemical kinetics, and the energetic-equivalence rule.</w:t>
      </w:r>
      <w:proofErr w:type="gramEnd"/>
      <w:r w:rsidRPr="00B4275C">
        <w:rPr>
          <w:sz w:val="24"/>
        </w:rPr>
        <w:t xml:space="preserve"> </w:t>
      </w:r>
      <w:proofErr w:type="gramStart"/>
      <w:r w:rsidRPr="00B4275C">
        <w:rPr>
          <w:i/>
          <w:sz w:val="24"/>
        </w:rPr>
        <w:t xml:space="preserve">Science </w:t>
      </w:r>
      <w:r w:rsidRPr="00B4275C">
        <w:rPr>
          <w:b/>
          <w:sz w:val="24"/>
        </w:rPr>
        <w:t>297</w:t>
      </w:r>
      <w:r w:rsidRPr="00B4275C">
        <w:rPr>
          <w:sz w:val="24"/>
        </w:rPr>
        <w:t>: 1545-1548.</w:t>
      </w:r>
      <w:proofErr w:type="gramEnd"/>
      <w:r>
        <w:rPr>
          <w:sz w:val="24"/>
        </w:rPr>
        <w:t xml:space="preserve"> (</w:t>
      </w:r>
      <w:proofErr w:type="spellStart"/>
      <w:proofErr w:type="gramStart"/>
      <w:r>
        <w:rPr>
          <w:sz w:val="24"/>
        </w:rPr>
        <w:t>doi</w:t>
      </w:r>
      <w:proofErr w:type="spellEnd"/>
      <w:proofErr w:type="gramEnd"/>
      <w:r>
        <w:rPr>
          <w:sz w:val="24"/>
        </w:rPr>
        <w:t xml:space="preserve">: </w:t>
      </w:r>
      <w:r>
        <w:rPr>
          <w:sz w:val="24"/>
          <w:lang w:val="en-CA"/>
        </w:rPr>
        <w:t>10.1126/science.1072380)</w:t>
      </w:r>
    </w:p>
    <w:p w14:paraId="3A77BA2F" w14:textId="77777777" w:rsidR="009B55B9" w:rsidRPr="00B4275C" w:rsidRDefault="009B55B9" w:rsidP="009B55B9">
      <w:pPr>
        <w:pStyle w:val="CommentText"/>
        <w:ind w:left="640" w:hanging="640"/>
        <w:rPr>
          <w:sz w:val="24"/>
        </w:rPr>
      </w:pPr>
      <w:r>
        <w:rPr>
          <w:noProof/>
          <w:sz w:val="24"/>
          <w:lang w:val="en-US"/>
        </w:rPr>
        <w:t>28</w:t>
      </w:r>
      <w:r w:rsidRPr="00B4275C">
        <w:rPr>
          <w:noProof/>
          <w:sz w:val="24"/>
          <w:lang w:val="en-US"/>
        </w:rPr>
        <w:t xml:space="preserve">. </w:t>
      </w:r>
      <w:r>
        <w:rPr>
          <w:noProof/>
          <w:sz w:val="24"/>
          <w:lang w:val="en-US"/>
        </w:rPr>
        <w:tab/>
      </w:r>
      <w:proofErr w:type="spellStart"/>
      <w:r w:rsidRPr="00B4275C">
        <w:rPr>
          <w:sz w:val="24"/>
        </w:rPr>
        <w:t>Pietrock</w:t>
      </w:r>
      <w:proofErr w:type="spellEnd"/>
      <w:r w:rsidRPr="00B4275C">
        <w:rPr>
          <w:sz w:val="24"/>
        </w:rPr>
        <w:t xml:space="preserve">, M. &amp; </w:t>
      </w:r>
      <w:proofErr w:type="spellStart"/>
      <w:r w:rsidRPr="00B4275C">
        <w:rPr>
          <w:sz w:val="24"/>
        </w:rPr>
        <w:t>Marcogliese</w:t>
      </w:r>
      <w:proofErr w:type="spellEnd"/>
      <w:r w:rsidRPr="00B4275C">
        <w:rPr>
          <w:sz w:val="24"/>
        </w:rPr>
        <w:t xml:space="preserve">, D. J. 2003. Free-living </w:t>
      </w:r>
      <w:proofErr w:type="spellStart"/>
      <w:r w:rsidRPr="00B4275C">
        <w:rPr>
          <w:sz w:val="24"/>
        </w:rPr>
        <w:t>endohelminth</w:t>
      </w:r>
      <w:proofErr w:type="spellEnd"/>
      <w:r w:rsidRPr="00B4275C">
        <w:rPr>
          <w:sz w:val="24"/>
        </w:rPr>
        <w:t xml:space="preserve"> stages: at the mercy of environmental conditions. </w:t>
      </w:r>
      <w:r w:rsidRPr="00B4275C">
        <w:rPr>
          <w:i/>
          <w:sz w:val="24"/>
        </w:rPr>
        <w:t xml:space="preserve">Trends </w:t>
      </w:r>
      <w:proofErr w:type="spellStart"/>
      <w:r w:rsidRPr="00B4275C">
        <w:rPr>
          <w:i/>
          <w:sz w:val="24"/>
        </w:rPr>
        <w:t>Parasitol</w:t>
      </w:r>
      <w:proofErr w:type="spellEnd"/>
      <w:r w:rsidRPr="00B4275C">
        <w:rPr>
          <w:i/>
          <w:sz w:val="24"/>
        </w:rPr>
        <w:t xml:space="preserve">. </w:t>
      </w:r>
      <w:proofErr w:type="gramStart"/>
      <w:r w:rsidRPr="00B4275C">
        <w:rPr>
          <w:b/>
          <w:sz w:val="24"/>
        </w:rPr>
        <w:t>19</w:t>
      </w:r>
      <w:r w:rsidRPr="00B4275C">
        <w:rPr>
          <w:sz w:val="24"/>
        </w:rPr>
        <w:t>: 293-299.</w:t>
      </w:r>
      <w:proofErr w:type="gramEnd"/>
      <w:r>
        <w:rPr>
          <w:sz w:val="24"/>
        </w:rPr>
        <w:t xml:space="preserve"> (</w:t>
      </w:r>
      <w:proofErr w:type="spellStart"/>
      <w:proofErr w:type="gramStart"/>
      <w:r>
        <w:rPr>
          <w:sz w:val="24"/>
        </w:rPr>
        <w:t>doi</w:t>
      </w:r>
      <w:proofErr w:type="spellEnd"/>
      <w:proofErr w:type="gramEnd"/>
      <w:r>
        <w:rPr>
          <w:sz w:val="24"/>
        </w:rPr>
        <w:t>: 10.1016/S1471-4922(03)00117-X)</w:t>
      </w:r>
    </w:p>
    <w:p w14:paraId="1E2E78DD" w14:textId="77777777" w:rsidR="009B55B9" w:rsidRPr="00B4275C" w:rsidRDefault="009B55B9" w:rsidP="009B55B9">
      <w:pPr>
        <w:pStyle w:val="CommentText"/>
        <w:rPr>
          <w:sz w:val="24"/>
        </w:rPr>
      </w:pPr>
      <w:r>
        <w:rPr>
          <w:noProof/>
          <w:sz w:val="24"/>
          <w:lang w:val="en-US"/>
        </w:rPr>
        <w:t>29</w:t>
      </w:r>
      <w:r w:rsidRPr="00B4275C">
        <w:rPr>
          <w:noProof/>
          <w:sz w:val="24"/>
          <w:lang w:val="en-US"/>
        </w:rPr>
        <w:t xml:space="preserve">. </w:t>
      </w:r>
      <w:r>
        <w:rPr>
          <w:noProof/>
          <w:sz w:val="24"/>
          <w:lang w:val="en-US"/>
        </w:rPr>
        <w:tab/>
      </w:r>
      <w:proofErr w:type="spellStart"/>
      <w:r w:rsidRPr="00B4275C">
        <w:rPr>
          <w:sz w:val="24"/>
        </w:rPr>
        <w:t>Schmid-Hempel</w:t>
      </w:r>
      <w:proofErr w:type="spellEnd"/>
      <w:r w:rsidRPr="00B4275C">
        <w:rPr>
          <w:sz w:val="24"/>
        </w:rPr>
        <w:t xml:space="preserve">, P. 2011. </w:t>
      </w:r>
      <w:r w:rsidRPr="00B4275C">
        <w:rPr>
          <w:i/>
          <w:sz w:val="24"/>
        </w:rPr>
        <w:t xml:space="preserve">Evolutionary Parasitology. </w:t>
      </w:r>
      <w:proofErr w:type="gramStart"/>
      <w:r w:rsidRPr="00B4275C">
        <w:rPr>
          <w:sz w:val="24"/>
        </w:rPr>
        <w:t>Oxford University Press.</w:t>
      </w:r>
      <w:proofErr w:type="gramEnd"/>
    </w:p>
    <w:p w14:paraId="77DF7D50" w14:textId="77777777" w:rsidR="009B55B9" w:rsidRPr="00B4275C" w:rsidRDefault="009B55B9" w:rsidP="009B55B9">
      <w:pPr>
        <w:widowControl w:val="0"/>
        <w:autoSpaceDE w:val="0"/>
        <w:autoSpaceDN w:val="0"/>
        <w:adjustRightInd w:val="0"/>
        <w:ind w:left="640" w:hanging="640"/>
        <w:rPr>
          <w:noProof/>
          <w:lang w:val="en-US"/>
        </w:rPr>
      </w:pPr>
      <w:r>
        <w:rPr>
          <w:noProof/>
          <w:lang w:val="en-US"/>
        </w:rPr>
        <w:t>30</w:t>
      </w:r>
      <w:r w:rsidRPr="00B4275C">
        <w:rPr>
          <w:noProof/>
          <w:lang w:val="en-US"/>
        </w:rPr>
        <w:t xml:space="preserve">. </w:t>
      </w:r>
      <w:r>
        <w:rPr>
          <w:noProof/>
          <w:lang w:val="en-US"/>
        </w:rPr>
        <w:tab/>
      </w:r>
      <w:r w:rsidRPr="00B4275C">
        <w:rPr>
          <w:noProof/>
          <w:lang w:val="en-US"/>
        </w:rPr>
        <w:t xml:space="preserve">Geritz, S. A. H., Kisdi, É., Meszéna, G. &amp; Metz, J. A. J. 1998 Evolutionarily singular strategies and the adaptive growth and branching of the evolutionary tree. </w:t>
      </w:r>
      <w:r w:rsidRPr="00B4275C">
        <w:rPr>
          <w:i/>
          <w:iCs/>
          <w:noProof/>
          <w:lang w:val="en-US"/>
        </w:rPr>
        <w:t>Evol. Ecol.</w:t>
      </w:r>
      <w:r w:rsidRPr="00B4275C">
        <w:rPr>
          <w:noProof/>
          <w:lang w:val="en-US"/>
        </w:rPr>
        <w:t xml:space="preserve"> </w:t>
      </w:r>
      <w:r w:rsidRPr="00B4275C">
        <w:rPr>
          <w:b/>
          <w:bCs/>
          <w:noProof/>
          <w:lang w:val="en-US"/>
        </w:rPr>
        <w:t>12</w:t>
      </w:r>
      <w:r w:rsidRPr="00B4275C">
        <w:rPr>
          <w:noProof/>
          <w:lang w:val="en-US"/>
        </w:rPr>
        <w:t>, 35–57. (doi:10.1023/A:1006554906681)</w:t>
      </w:r>
    </w:p>
    <w:p w14:paraId="53D76DC2" w14:textId="77777777" w:rsidR="009B55B9" w:rsidRPr="00B4275C" w:rsidRDefault="009B55B9" w:rsidP="009B55B9">
      <w:pPr>
        <w:widowControl w:val="0"/>
        <w:autoSpaceDE w:val="0"/>
        <w:autoSpaceDN w:val="0"/>
        <w:adjustRightInd w:val="0"/>
        <w:ind w:left="640" w:hanging="640"/>
        <w:rPr>
          <w:noProof/>
          <w:lang w:val="en-US"/>
        </w:rPr>
      </w:pPr>
      <w:r>
        <w:rPr>
          <w:noProof/>
          <w:lang w:val="en-US"/>
        </w:rPr>
        <w:t>31</w:t>
      </w:r>
      <w:r w:rsidRPr="00B4275C">
        <w:rPr>
          <w:noProof/>
          <w:lang w:val="en-US"/>
        </w:rPr>
        <w:t>.</w:t>
      </w:r>
      <w:r w:rsidRPr="00B4275C">
        <w:rPr>
          <w:noProof/>
          <w:lang w:val="en-US"/>
        </w:rPr>
        <w:tab/>
        <w:t xml:space="preserve">Poulin, R., Krasnov, B. R. &amp; Mouillot, D. 2011 Host specificity in phylogenetic and geographic space. </w:t>
      </w:r>
      <w:r w:rsidRPr="00B4275C">
        <w:rPr>
          <w:i/>
          <w:iCs/>
          <w:noProof/>
          <w:lang w:val="en-US"/>
        </w:rPr>
        <w:t>Trends Parasitol.</w:t>
      </w:r>
      <w:r w:rsidRPr="00B4275C">
        <w:rPr>
          <w:noProof/>
          <w:lang w:val="en-US"/>
        </w:rPr>
        <w:t xml:space="preserve"> </w:t>
      </w:r>
      <w:r w:rsidRPr="00B4275C">
        <w:rPr>
          <w:b/>
          <w:bCs/>
          <w:noProof/>
          <w:lang w:val="en-US"/>
        </w:rPr>
        <w:t>27</w:t>
      </w:r>
      <w:r w:rsidRPr="00B4275C">
        <w:rPr>
          <w:noProof/>
          <w:lang w:val="en-US"/>
        </w:rPr>
        <w:t>, 355–361. (doi:10.1016/j.pt.2011.05.003)</w:t>
      </w:r>
    </w:p>
    <w:p w14:paraId="0A9A8385" w14:textId="77777777" w:rsidR="009B55B9" w:rsidRPr="00B4275C" w:rsidRDefault="009B55B9" w:rsidP="009B55B9">
      <w:pPr>
        <w:widowControl w:val="0"/>
        <w:autoSpaceDE w:val="0"/>
        <w:autoSpaceDN w:val="0"/>
        <w:adjustRightInd w:val="0"/>
        <w:ind w:left="640" w:hanging="640"/>
        <w:rPr>
          <w:noProof/>
          <w:lang w:val="en-US"/>
        </w:rPr>
      </w:pPr>
      <w:r>
        <w:rPr>
          <w:noProof/>
          <w:lang w:val="en-US"/>
        </w:rPr>
        <w:t>32</w:t>
      </w:r>
      <w:r w:rsidRPr="00B4275C">
        <w:rPr>
          <w:noProof/>
          <w:lang w:val="en-US"/>
        </w:rPr>
        <w:t>.</w:t>
      </w:r>
      <w:r w:rsidRPr="00B4275C">
        <w:rPr>
          <w:noProof/>
          <w:lang w:val="en-US"/>
        </w:rPr>
        <w:tab/>
        <w:t xml:space="preserve">Strona, G., Palomares, M. L. D., Bailly, N., Galli, P. &amp; Lafferty, K. D. 2013 Host range, host ecology, and distribution of more than 11 800 fish parasite species. </w:t>
      </w:r>
      <w:r w:rsidRPr="00B4275C">
        <w:rPr>
          <w:i/>
          <w:iCs/>
          <w:noProof/>
          <w:lang w:val="en-US"/>
        </w:rPr>
        <w:t>Ecology</w:t>
      </w:r>
      <w:r w:rsidRPr="00B4275C">
        <w:rPr>
          <w:noProof/>
          <w:lang w:val="en-US"/>
        </w:rPr>
        <w:t xml:space="preserve"> </w:t>
      </w:r>
      <w:r w:rsidRPr="00B4275C">
        <w:rPr>
          <w:b/>
          <w:bCs/>
          <w:noProof/>
          <w:lang w:val="en-US"/>
        </w:rPr>
        <w:t>94</w:t>
      </w:r>
      <w:r w:rsidRPr="00B4275C">
        <w:rPr>
          <w:noProof/>
          <w:lang w:val="en-US"/>
        </w:rPr>
        <w:t>, 544. (doi:10.1890/12-1419.1)</w:t>
      </w:r>
    </w:p>
    <w:p w14:paraId="64B44933" w14:textId="77777777" w:rsidR="009B55B9" w:rsidRDefault="009B55B9" w:rsidP="009B55B9">
      <w:pPr>
        <w:widowControl w:val="0"/>
        <w:autoSpaceDE w:val="0"/>
        <w:autoSpaceDN w:val="0"/>
        <w:adjustRightInd w:val="0"/>
        <w:ind w:left="640" w:hanging="640"/>
        <w:rPr>
          <w:noProof/>
          <w:lang w:val="en-US"/>
        </w:rPr>
      </w:pPr>
      <w:r>
        <w:rPr>
          <w:noProof/>
          <w:lang w:val="en-US"/>
        </w:rPr>
        <w:t>33</w:t>
      </w:r>
      <w:r w:rsidRPr="00B4275C">
        <w:rPr>
          <w:noProof/>
          <w:lang w:val="en-US"/>
        </w:rPr>
        <w:t>.</w:t>
      </w:r>
      <w:r w:rsidRPr="00B4275C">
        <w:rPr>
          <w:noProof/>
          <w:lang w:val="en-US"/>
        </w:rPr>
        <w:tab/>
      </w:r>
      <w:r>
        <w:rPr>
          <w:noProof/>
          <w:lang w:val="en-US"/>
        </w:rPr>
        <w:t xml:space="preserve">Noble, E. R., Noble, G. A., Schad, G. A. &amp; MacInnes, A. J. 1989. </w:t>
      </w:r>
      <w:r>
        <w:rPr>
          <w:i/>
          <w:noProof/>
          <w:lang w:val="en-US"/>
        </w:rPr>
        <w:t xml:space="preserve">Parasitology. The Biology of Animal Parasites. </w:t>
      </w:r>
      <w:r>
        <w:rPr>
          <w:noProof/>
          <w:lang w:val="en-US"/>
        </w:rPr>
        <w:t>6th edn. Lea &amp; Febig, Philadelphia, PA, USA.</w:t>
      </w:r>
    </w:p>
    <w:p w14:paraId="73691918" w14:textId="77777777" w:rsidR="009B55B9" w:rsidRPr="007C51EE" w:rsidRDefault="009B55B9" w:rsidP="009B55B9">
      <w:pPr>
        <w:widowControl w:val="0"/>
        <w:autoSpaceDE w:val="0"/>
        <w:autoSpaceDN w:val="0"/>
        <w:adjustRightInd w:val="0"/>
        <w:ind w:left="640" w:hanging="640"/>
        <w:rPr>
          <w:noProof/>
          <w:lang w:val="en-US"/>
        </w:rPr>
      </w:pPr>
      <w:r>
        <w:rPr>
          <w:noProof/>
          <w:lang w:val="en-US"/>
        </w:rPr>
        <w:t xml:space="preserve">34. </w:t>
      </w:r>
      <w:r>
        <w:rPr>
          <w:noProof/>
          <w:lang w:val="en-US"/>
        </w:rPr>
        <w:tab/>
      </w:r>
      <w:r w:rsidRPr="00B4275C">
        <w:rPr>
          <w:noProof/>
          <w:lang w:val="en-US"/>
        </w:rPr>
        <w:t xml:space="preserve">Bellay, S., Oliveira, E. F., Almeida-Neto, M., Mello, M. A. R., Takemoto, R. M. &amp; Luque, J. L. 2015 Ectoparasites and endoparasites of fish form networks with different structures. </w:t>
      </w:r>
      <w:r w:rsidRPr="00B4275C">
        <w:rPr>
          <w:i/>
          <w:iCs/>
          <w:noProof/>
          <w:lang w:val="en-US"/>
        </w:rPr>
        <w:t>Parasitology</w:t>
      </w:r>
      <w:r w:rsidRPr="00B4275C">
        <w:rPr>
          <w:noProof/>
          <w:lang w:val="en-US"/>
        </w:rPr>
        <w:t xml:space="preserve"> </w:t>
      </w:r>
      <w:r w:rsidRPr="00B4275C">
        <w:rPr>
          <w:b/>
          <w:bCs/>
          <w:noProof/>
          <w:lang w:val="en-US"/>
        </w:rPr>
        <w:t>142</w:t>
      </w:r>
      <w:r>
        <w:rPr>
          <w:noProof/>
          <w:lang w:val="en-US"/>
        </w:rPr>
        <w:t xml:space="preserve">, 901–909. </w:t>
      </w:r>
      <w:r w:rsidRPr="00B4275C">
        <w:rPr>
          <w:noProof/>
          <w:lang w:val="en-US"/>
        </w:rPr>
        <w:t>(doi:10.1017/S0031182015000128)</w:t>
      </w:r>
    </w:p>
    <w:p w14:paraId="21F49951" w14:textId="77777777" w:rsidR="009B55B9" w:rsidRDefault="009B55B9" w:rsidP="009B55B9">
      <w:pPr>
        <w:widowControl w:val="0"/>
        <w:autoSpaceDE w:val="0"/>
        <w:autoSpaceDN w:val="0"/>
        <w:adjustRightInd w:val="0"/>
        <w:ind w:left="640" w:hanging="640"/>
        <w:rPr>
          <w:noProof/>
          <w:lang w:val="en-US"/>
        </w:rPr>
      </w:pPr>
      <w:r>
        <w:rPr>
          <w:noProof/>
          <w:lang w:val="en-US"/>
        </w:rPr>
        <w:t xml:space="preserve">35. </w:t>
      </w:r>
      <w:r>
        <w:rPr>
          <w:noProof/>
          <w:lang w:val="en-US"/>
        </w:rPr>
        <w:tab/>
        <w:t xml:space="preserve">Pedersen, A. B., Altizer, S., Poss, M., Cunningham, A. A. &amp; Nunn, C. L. 2005. Patterns of host specificity and transmission among parasites of wild primates. </w:t>
      </w:r>
      <w:r>
        <w:rPr>
          <w:i/>
          <w:noProof/>
          <w:lang w:val="en-US"/>
        </w:rPr>
        <w:t xml:space="preserve">Int. J. Parasitol. </w:t>
      </w:r>
      <w:r>
        <w:rPr>
          <w:b/>
          <w:noProof/>
          <w:lang w:val="en-US"/>
        </w:rPr>
        <w:t>35</w:t>
      </w:r>
      <w:r>
        <w:rPr>
          <w:noProof/>
          <w:lang w:val="en-US"/>
        </w:rPr>
        <w:t>: 647-657.</w:t>
      </w:r>
    </w:p>
    <w:p w14:paraId="3FAA8BF9" w14:textId="77777777" w:rsidR="009B55B9" w:rsidRDefault="009B55B9" w:rsidP="009B55B9">
      <w:pPr>
        <w:widowControl w:val="0"/>
        <w:autoSpaceDE w:val="0"/>
        <w:autoSpaceDN w:val="0"/>
        <w:adjustRightInd w:val="0"/>
        <w:ind w:left="640" w:hanging="640"/>
        <w:rPr>
          <w:noProof/>
          <w:lang w:val="en-US"/>
        </w:rPr>
      </w:pPr>
      <w:r>
        <w:rPr>
          <w:noProof/>
          <w:lang w:val="en-US"/>
        </w:rPr>
        <w:t xml:space="preserve">36. </w:t>
      </w:r>
      <w:r>
        <w:rPr>
          <w:noProof/>
          <w:lang w:val="en-US"/>
        </w:rPr>
        <w:tab/>
        <w:t xml:space="preserve">Hoberg, E. P. &amp; Brooks, D. R. 2008. A macroevolutionary mosaic: episodic host-switching, geographical colonization and diversification in complex host-parasite systems. </w:t>
      </w:r>
      <w:r>
        <w:rPr>
          <w:i/>
          <w:noProof/>
          <w:lang w:val="en-US"/>
        </w:rPr>
        <w:t xml:space="preserve">J. Biogeo. </w:t>
      </w:r>
      <w:r>
        <w:rPr>
          <w:b/>
          <w:noProof/>
          <w:lang w:val="en-US"/>
        </w:rPr>
        <w:t>35</w:t>
      </w:r>
      <w:r>
        <w:rPr>
          <w:noProof/>
          <w:lang w:val="en-US"/>
        </w:rPr>
        <w:t xml:space="preserve">: 1533-1550. (doi: 10.1111/j.1365-2699.2008.01915.x) </w:t>
      </w:r>
    </w:p>
    <w:p w14:paraId="0CC8973E" w14:textId="77777777" w:rsidR="009B55B9" w:rsidRPr="0073189F" w:rsidRDefault="009B55B9" w:rsidP="009B55B9">
      <w:pPr>
        <w:widowControl w:val="0"/>
        <w:autoSpaceDE w:val="0"/>
        <w:autoSpaceDN w:val="0"/>
        <w:adjustRightInd w:val="0"/>
        <w:ind w:left="640" w:hanging="640"/>
        <w:rPr>
          <w:noProof/>
          <w:lang w:val="en-US"/>
        </w:rPr>
      </w:pPr>
      <w:r>
        <w:rPr>
          <w:noProof/>
          <w:lang w:val="en-US"/>
        </w:rPr>
        <w:t xml:space="preserve">37. </w:t>
      </w:r>
      <w:r>
        <w:rPr>
          <w:noProof/>
          <w:lang w:val="en-US"/>
        </w:rPr>
        <w:tab/>
        <w:t xml:space="preserve">Rohde, K. 2002. Ecology and biogeography of marine parasites. </w:t>
      </w:r>
      <w:r>
        <w:rPr>
          <w:i/>
          <w:noProof/>
          <w:lang w:val="en-US"/>
        </w:rPr>
        <w:t xml:space="preserve">Adv. Marine Biol. </w:t>
      </w:r>
      <w:r>
        <w:rPr>
          <w:b/>
          <w:noProof/>
          <w:lang w:val="en-US"/>
        </w:rPr>
        <w:t>43</w:t>
      </w:r>
      <w:r>
        <w:rPr>
          <w:noProof/>
          <w:lang w:val="en-US"/>
        </w:rPr>
        <w:t>: 1-86.</w:t>
      </w:r>
    </w:p>
    <w:p w14:paraId="065ED974" w14:textId="77777777" w:rsidR="009B55B9" w:rsidRPr="00B4275C" w:rsidRDefault="009B55B9" w:rsidP="009B55B9">
      <w:pPr>
        <w:widowControl w:val="0"/>
        <w:autoSpaceDE w:val="0"/>
        <w:autoSpaceDN w:val="0"/>
        <w:adjustRightInd w:val="0"/>
        <w:ind w:left="640" w:hanging="640"/>
        <w:rPr>
          <w:noProof/>
          <w:lang w:val="en-US"/>
        </w:rPr>
      </w:pPr>
      <w:r>
        <w:rPr>
          <w:noProof/>
          <w:lang w:val="en-US"/>
        </w:rPr>
        <w:t>38.</w:t>
      </w:r>
      <w:r>
        <w:rPr>
          <w:noProof/>
          <w:lang w:val="en-US"/>
        </w:rPr>
        <w:tab/>
      </w:r>
      <w:r w:rsidRPr="00B4275C">
        <w:rPr>
          <w:noProof/>
          <w:lang w:val="en-US"/>
        </w:rPr>
        <w:t xml:space="preserve">Morand, S., Simková, A., Matejusová, I., Plaisance, L., Verneau, O. &amp; Desdevises, Y. 2002 Investigating patterns may reveal processes: evolutionary ecology of ectoparasitic monogeneans. </w:t>
      </w:r>
      <w:r w:rsidRPr="00B4275C">
        <w:rPr>
          <w:i/>
          <w:iCs/>
          <w:noProof/>
          <w:lang w:val="en-US"/>
        </w:rPr>
        <w:t>Int. J. Parasitol.</w:t>
      </w:r>
      <w:r w:rsidRPr="00B4275C">
        <w:rPr>
          <w:noProof/>
          <w:lang w:val="en-US"/>
        </w:rPr>
        <w:t xml:space="preserve"> </w:t>
      </w:r>
      <w:r w:rsidRPr="00B4275C">
        <w:rPr>
          <w:b/>
          <w:bCs/>
          <w:noProof/>
          <w:lang w:val="en-US"/>
        </w:rPr>
        <w:t>32</w:t>
      </w:r>
      <w:r w:rsidRPr="00B4275C">
        <w:rPr>
          <w:noProof/>
          <w:lang w:val="en-US"/>
        </w:rPr>
        <w:t>, 111–119. (doi:10.1016/S0020-7519(01)00347-2)</w:t>
      </w:r>
    </w:p>
    <w:p w14:paraId="7FC8E5E4" w14:textId="77777777" w:rsidR="009B55B9" w:rsidRPr="00B4275C" w:rsidRDefault="009B55B9" w:rsidP="009B55B9">
      <w:pPr>
        <w:widowControl w:val="0"/>
        <w:autoSpaceDE w:val="0"/>
        <w:autoSpaceDN w:val="0"/>
        <w:adjustRightInd w:val="0"/>
        <w:ind w:left="640" w:hanging="640"/>
        <w:rPr>
          <w:noProof/>
          <w:lang w:val="en-US"/>
        </w:rPr>
      </w:pPr>
      <w:r>
        <w:rPr>
          <w:noProof/>
          <w:lang w:val="en-US"/>
        </w:rPr>
        <w:t>39</w:t>
      </w:r>
      <w:r w:rsidRPr="00B4275C">
        <w:rPr>
          <w:noProof/>
          <w:lang w:val="en-US"/>
        </w:rPr>
        <w:t>.</w:t>
      </w:r>
      <w:r w:rsidRPr="00B4275C">
        <w:rPr>
          <w:noProof/>
          <w:lang w:val="en-US"/>
        </w:rPr>
        <w:tab/>
        <w:t xml:space="preserve">Hurford, A., Cownden, D. &amp; Day, T. 2010 Next-generation tools for evolutionary invasion analyses. </w:t>
      </w:r>
      <w:r w:rsidRPr="00B4275C">
        <w:rPr>
          <w:i/>
          <w:iCs/>
          <w:noProof/>
          <w:lang w:val="en-US"/>
        </w:rPr>
        <w:t>J. R. Soc. Interface</w:t>
      </w:r>
      <w:r w:rsidRPr="00B4275C">
        <w:rPr>
          <w:noProof/>
          <w:lang w:val="en-US"/>
        </w:rPr>
        <w:t xml:space="preserve"> </w:t>
      </w:r>
      <w:r w:rsidRPr="00B4275C">
        <w:rPr>
          <w:b/>
          <w:bCs/>
          <w:noProof/>
          <w:lang w:val="en-US"/>
        </w:rPr>
        <w:t>7</w:t>
      </w:r>
      <w:r w:rsidRPr="00B4275C">
        <w:rPr>
          <w:noProof/>
          <w:lang w:val="en-US"/>
        </w:rPr>
        <w:t>, 561–571. (doi:10.1098/rsif.2009.0448)</w:t>
      </w:r>
    </w:p>
    <w:p w14:paraId="59286937" w14:textId="77777777" w:rsidR="009B55B9" w:rsidRPr="00B4275C" w:rsidRDefault="009B55B9" w:rsidP="009B55B9">
      <w:pPr>
        <w:widowControl w:val="0"/>
        <w:autoSpaceDE w:val="0"/>
        <w:autoSpaceDN w:val="0"/>
        <w:adjustRightInd w:val="0"/>
        <w:ind w:left="640" w:hanging="640"/>
        <w:rPr>
          <w:noProof/>
          <w:lang w:val="en-US"/>
        </w:rPr>
      </w:pPr>
      <w:r>
        <w:rPr>
          <w:noProof/>
          <w:lang w:val="en-US"/>
        </w:rPr>
        <w:t>40</w:t>
      </w:r>
      <w:r w:rsidRPr="00B4275C">
        <w:rPr>
          <w:noProof/>
          <w:lang w:val="en-US"/>
        </w:rPr>
        <w:t>.</w:t>
      </w:r>
      <w:r w:rsidRPr="00B4275C">
        <w:rPr>
          <w:noProof/>
          <w:lang w:val="en-US"/>
        </w:rPr>
        <w:tab/>
        <w:t xml:space="preserve">Froese, R., Pauly, D. &amp; Editors 2015 FishBase. </w:t>
      </w:r>
    </w:p>
    <w:p w14:paraId="7E5959E3" w14:textId="77777777" w:rsidR="009B55B9" w:rsidRPr="00B4275C" w:rsidRDefault="009B55B9" w:rsidP="009B55B9">
      <w:pPr>
        <w:widowControl w:val="0"/>
        <w:autoSpaceDE w:val="0"/>
        <w:autoSpaceDN w:val="0"/>
        <w:adjustRightInd w:val="0"/>
        <w:ind w:left="640" w:hanging="640"/>
        <w:rPr>
          <w:noProof/>
          <w:lang w:val="en-US"/>
        </w:rPr>
      </w:pPr>
      <w:r>
        <w:rPr>
          <w:noProof/>
          <w:lang w:val="en-US"/>
        </w:rPr>
        <w:t>41</w:t>
      </w:r>
      <w:r w:rsidRPr="00B4275C">
        <w:rPr>
          <w:noProof/>
          <w:lang w:val="en-US"/>
        </w:rPr>
        <w:t>.</w:t>
      </w:r>
      <w:r w:rsidRPr="00B4275C">
        <w:rPr>
          <w:noProof/>
          <w:lang w:val="en-US"/>
        </w:rPr>
        <w:tab/>
        <w:t xml:space="preserve">McGinnis, S. &amp; Madden, T. L. 2004 BLAST: at the core of a powerful and diverse set of sequence analysis tools. </w:t>
      </w:r>
      <w:r w:rsidRPr="00B4275C">
        <w:rPr>
          <w:i/>
          <w:iCs/>
          <w:noProof/>
          <w:lang w:val="en-US"/>
        </w:rPr>
        <w:t>Nucleic Acids Res.</w:t>
      </w:r>
      <w:r w:rsidRPr="00B4275C">
        <w:rPr>
          <w:noProof/>
          <w:lang w:val="en-US"/>
        </w:rPr>
        <w:t xml:space="preserve"> </w:t>
      </w:r>
      <w:r w:rsidRPr="00B4275C">
        <w:rPr>
          <w:b/>
          <w:bCs/>
          <w:noProof/>
          <w:lang w:val="en-US"/>
        </w:rPr>
        <w:t>32</w:t>
      </w:r>
      <w:r w:rsidRPr="00B4275C">
        <w:rPr>
          <w:noProof/>
          <w:lang w:val="en-US"/>
        </w:rPr>
        <w:t>, W20–W25. (doi:10.1093/nar/gkh435)</w:t>
      </w:r>
    </w:p>
    <w:p w14:paraId="44DA63C8" w14:textId="77777777" w:rsidR="009B55B9" w:rsidRPr="00B4275C" w:rsidRDefault="009B55B9" w:rsidP="009B55B9">
      <w:pPr>
        <w:widowControl w:val="0"/>
        <w:autoSpaceDE w:val="0"/>
        <w:autoSpaceDN w:val="0"/>
        <w:adjustRightInd w:val="0"/>
        <w:ind w:left="640" w:hanging="640"/>
        <w:rPr>
          <w:noProof/>
          <w:lang w:val="en-US"/>
        </w:rPr>
      </w:pPr>
      <w:r>
        <w:rPr>
          <w:noProof/>
          <w:lang w:val="en-US"/>
        </w:rPr>
        <w:t>42</w:t>
      </w:r>
      <w:r w:rsidRPr="00B4275C">
        <w:rPr>
          <w:noProof/>
          <w:lang w:val="en-US"/>
        </w:rPr>
        <w:t>.</w:t>
      </w:r>
      <w:r w:rsidRPr="00B4275C">
        <w:rPr>
          <w:noProof/>
          <w:lang w:val="en-US"/>
        </w:rPr>
        <w:tab/>
        <w:t xml:space="preserve">Rice, P., Longden, I. &amp; Bleasby, A. 2000 EMBOSS: The European Molecular Biology Open </w:t>
      </w:r>
      <w:r w:rsidRPr="00B4275C">
        <w:rPr>
          <w:noProof/>
          <w:lang w:val="en-US"/>
        </w:rPr>
        <w:lastRenderedPageBreak/>
        <w:t xml:space="preserve">Software Suite. </w:t>
      </w:r>
      <w:r w:rsidRPr="00B4275C">
        <w:rPr>
          <w:i/>
          <w:iCs/>
          <w:noProof/>
          <w:lang w:val="en-US"/>
        </w:rPr>
        <w:t>Trends Genet.</w:t>
      </w:r>
      <w:r w:rsidRPr="00B4275C">
        <w:rPr>
          <w:noProof/>
          <w:lang w:val="en-US"/>
        </w:rPr>
        <w:t xml:space="preserve"> </w:t>
      </w:r>
      <w:r w:rsidRPr="00B4275C">
        <w:rPr>
          <w:b/>
          <w:bCs/>
          <w:noProof/>
          <w:lang w:val="en-US"/>
        </w:rPr>
        <w:t>16</w:t>
      </w:r>
      <w:r w:rsidRPr="00B4275C">
        <w:rPr>
          <w:noProof/>
          <w:lang w:val="en-US"/>
        </w:rPr>
        <w:t>, 276–277. (doi:10.1016/S0168-9525(00)02024-2)</w:t>
      </w:r>
    </w:p>
    <w:p w14:paraId="0932D57D" w14:textId="77777777" w:rsidR="009B55B9" w:rsidRPr="00B4275C" w:rsidRDefault="009B55B9" w:rsidP="009B55B9">
      <w:pPr>
        <w:widowControl w:val="0"/>
        <w:autoSpaceDE w:val="0"/>
        <w:autoSpaceDN w:val="0"/>
        <w:adjustRightInd w:val="0"/>
        <w:ind w:left="640" w:hanging="640"/>
        <w:rPr>
          <w:noProof/>
          <w:lang w:val="en-US"/>
        </w:rPr>
      </w:pPr>
      <w:r>
        <w:rPr>
          <w:noProof/>
          <w:lang w:val="en-US"/>
        </w:rPr>
        <w:t>43</w:t>
      </w:r>
      <w:r w:rsidRPr="00B4275C">
        <w:rPr>
          <w:noProof/>
          <w:lang w:val="en-US"/>
        </w:rPr>
        <w:t>.</w:t>
      </w:r>
      <w:r w:rsidRPr="00B4275C">
        <w:rPr>
          <w:noProof/>
          <w:lang w:val="en-US"/>
        </w:rPr>
        <w:tab/>
        <w:t xml:space="preserve">Capella-Gutiérrez, S., Silla-Martínez, J. M. &amp; Gabaldón, T. 2009 trimAl: a tool for automated alignment trimming in large-scale phylogenetic analyses. </w:t>
      </w:r>
      <w:r w:rsidRPr="00B4275C">
        <w:rPr>
          <w:i/>
          <w:iCs/>
          <w:noProof/>
          <w:lang w:val="en-US"/>
        </w:rPr>
        <w:t>Bioinformatics</w:t>
      </w:r>
      <w:r w:rsidRPr="00B4275C">
        <w:rPr>
          <w:noProof/>
          <w:lang w:val="en-US"/>
        </w:rPr>
        <w:t xml:space="preserve"> </w:t>
      </w:r>
      <w:r w:rsidRPr="00B4275C">
        <w:rPr>
          <w:b/>
          <w:bCs/>
          <w:noProof/>
          <w:lang w:val="en-US"/>
        </w:rPr>
        <w:t>25</w:t>
      </w:r>
      <w:r w:rsidRPr="00B4275C">
        <w:rPr>
          <w:noProof/>
          <w:lang w:val="en-US"/>
        </w:rPr>
        <w:t>, 1972–1973. (doi:10.1093/bioinformatics/btp348)</w:t>
      </w:r>
    </w:p>
    <w:p w14:paraId="7E34CA1D" w14:textId="77777777" w:rsidR="009B55B9" w:rsidRPr="00B4275C" w:rsidRDefault="009B55B9" w:rsidP="009B55B9">
      <w:pPr>
        <w:widowControl w:val="0"/>
        <w:autoSpaceDE w:val="0"/>
        <w:autoSpaceDN w:val="0"/>
        <w:adjustRightInd w:val="0"/>
        <w:ind w:left="640" w:hanging="640"/>
        <w:rPr>
          <w:noProof/>
          <w:lang w:val="en-US"/>
        </w:rPr>
      </w:pPr>
      <w:r>
        <w:rPr>
          <w:noProof/>
          <w:lang w:val="en-US"/>
        </w:rPr>
        <w:t>44</w:t>
      </w:r>
      <w:r w:rsidRPr="00B4275C">
        <w:rPr>
          <w:noProof/>
          <w:lang w:val="en-US"/>
        </w:rPr>
        <w:t>.</w:t>
      </w:r>
      <w:r w:rsidRPr="00B4275C">
        <w:rPr>
          <w:noProof/>
          <w:lang w:val="en-US"/>
        </w:rPr>
        <w:tab/>
        <w:t xml:space="preserve">Kimura, M. 1980 A simple method for estimating evolutionary rates of base substitutions through comparative studies of nucleotide sequences. </w:t>
      </w:r>
      <w:r w:rsidRPr="00B4275C">
        <w:rPr>
          <w:i/>
          <w:iCs/>
          <w:noProof/>
          <w:lang w:val="en-US"/>
        </w:rPr>
        <w:t>J. Mol. Evol.</w:t>
      </w:r>
      <w:r w:rsidRPr="00B4275C">
        <w:rPr>
          <w:noProof/>
          <w:lang w:val="en-US"/>
        </w:rPr>
        <w:t xml:space="preserve"> </w:t>
      </w:r>
      <w:r w:rsidRPr="00B4275C">
        <w:rPr>
          <w:b/>
          <w:bCs/>
          <w:noProof/>
          <w:lang w:val="en-US"/>
        </w:rPr>
        <w:t>16</w:t>
      </w:r>
      <w:r w:rsidRPr="00B4275C">
        <w:rPr>
          <w:noProof/>
          <w:lang w:val="en-US"/>
        </w:rPr>
        <w:t xml:space="preserve">, 111–120. </w:t>
      </w:r>
    </w:p>
    <w:p w14:paraId="4A3AB318" w14:textId="77777777" w:rsidR="009B55B9" w:rsidRPr="00B4275C" w:rsidRDefault="009B55B9" w:rsidP="009B55B9">
      <w:pPr>
        <w:widowControl w:val="0"/>
        <w:autoSpaceDE w:val="0"/>
        <w:autoSpaceDN w:val="0"/>
        <w:adjustRightInd w:val="0"/>
        <w:ind w:left="640" w:hanging="640"/>
        <w:rPr>
          <w:noProof/>
          <w:lang w:val="en-US"/>
        </w:rPr>
      </w:pPr>
      <w:r>
        <w:rPr>
          <w:noProof/>
          <w:lang w:val="en-US"/>
        </w:rPr>
        <w:t>45</w:t>
      </w:r>
      <w:r w:rsidRPr="00B4275C">
        <w:rPr>
          <w:noProof/>
          <w:lang w:val="en-US"/>
        </w:rPr>
        <w:t>.</w:t>
      </w:r>
      <w:r w:rsidRPr="00B4275C">
        <w:rPr>
          <w:noProof/>
          <w:lang w:val="en-US"/>
        </w:rPr>
        <w:tab/>
        <w:t xml:space="preserve">Paradis, E., Claude, J. &amp; Strimmer, K. 2004 APE: Analyses of phylogenetics and evolution in R language. </w:t>
      </w:r>
      <w:r w:rsidRPr="00B4275C">
        <w:rPr>
          <w:i/>
          <w:iCs/>
          <w:noProof/>
          <w:lang w:val="en-US"/>
        </w:rPr>
        <w:t>Bioinformatics</w:t>
      </w:r>
      <w:r w:rsidRPr="00B4275C">
        <w:rPr>
          <w:noProof/>
          <w:lang w:val="en-US"/>
        </w:rPr>
        <w:t xml:space="preserve"> </w:t>
      </w:r>
      <w:r w:rsidRPr="00B4275C">
        <w:rPr>
          <w:b/>
          <w:bCs/>
          <w:noProof/>
          <w:lang w:val="en-US"/>
        </w:rPr>
        <w:t>20</w:t>
      </w:r>
      <w:r w:rsidRPr="00B4275C">
        <w:rPr>
          <w:noProof/>
          <w:lang w:val="en-US"/>
        </w:rPr>
        <w:t>, 289–290. (doi:10.1093/bioinformatics/btg412)</w:t>
      </w:r>
    </w:p>
    <w:p w14:paraId="48F58399" w14:textId="77777777" w:rsidR="009B55B9" w:rsidRPr="00B4275C" w:rsidRDefault="009B55B9" w:rsidP="009B55B9">
      <w:pPr>
        <w:widowControl w:val="0"/>
        <w:autoSpaceDE w:val="0"/>
        <w:autoSpaceDN w:val="0"/>
        <w:adjustRightInd w:val="0"/>
        <w:ind w:left="640" w:hanging="640"/>
        <w:rPr>
          <w:noProof/>
          <w:lang w:val="en-US"/>
        </w:rPr>
      </w:pPr>
      <w:r>
        <w:rPr>
          <w:noProof/>
          <w:lang w:val="en-US"/>
        </w:rPr>
        <w:t>46</w:t>
      </w:r>
      <w:r w:rsidRPr="00B4275C">
        <w:rPr>
          <w:noProof/>
          <w:lang w:val="en-US"/>
        </w:rPr>
        <w:t>.</w:t>
      </w:r>
      <w:r w:rsidRPr="00B4275C">
        <w:rPr>
          <w:noProof/>
          <w:lang w:val="en-US"/>
        </w:rPr>
        <w:tab/>
        <w:t xml:space="preserve">Poulin, R. &amp; Mouillot, D. 2003 Parasite specialization from a phylogenetic perspective: a new index of host specificity. </w:t>
      </w:r>
      <w:r w:rsidRPr="00B4275C">
        <w:rPr>
          <w:i/>
          <w:iCs/>
          <w:noProof/>
          <w:lang w:val="en-US"/>
        </w:rPr>
        <w:t>Parasitology</w:t>
      </w:r>
      <w:r w:rsidRPr="00B4275C">
        <w:rPr>
          <w:noProof/>
          <w:lang w:val="en-US"/>
        </w:rPr>
        <w:t xml:space="preserve"> </w:t>
      </w:r>
      <w:r w:rsidRPr="00B4275C">
        <w:rPr>
          <w:b/>
          <w:bCs/>
          <w:noProof/>
          <w:lang w:val="en-US"/>
        </w:rPr>
        <w:t>126</w:t>
      </w:r>
      <w:r w:rsidRPr="00B4275C">
        <w:rPr>
          <w:noProof/>
          <w:lang w:val="en-US"/>
        </w:rPr>
        <w:t>, 473–480. (doi:10.1017/S0031182003002993)</w:t>
      </w:r>
    </w:p>
    <w:p w14:paraId="0DC6634B" w14:textId="77777777" w:rsidR="009B55B9" w:rsidRPr="00B4275C" w:rsidRDefault="009B55B9" w:rsidP="009B55B9">
      <w:pPr>
        <w:widowControl w:val="0"/>
        <w:autoSpaceDE w:val="0"/>
        <w:autoSpaceDN w:val="0"/>
        <w:adjustRightInd w:val="0"/>
        <w:ind w:left="640" w:hanging="640"/>
        <w:rPr>
          <w:noProof/>
          <w:lang w:val="en-US"/>
        </w:rPr>
      </w:pPr>
      <w:r>
        <w:rPr>
          <w:noProof/>
          <w:lang w:val="en-US"/>
        </w:rPr>
        <w:t>47</w:t>
      </w:r>
      <w:r w:rsidRPr="00B4275C">
        <w:rPr>
          <w:noProof/>
          <w:lang w:val="en-US"/>
        </w:rPr>
        <w:t>.</w:t>
      </w:r>
      <w:r w:rsidRPr="00B4275C">
        <w:rPr>
          <w:noProof/>
          <w:lang w:val="en-US"/>
        </w:rPr>
        <w:tab/>
        <w:t xml:space="preserve">Faith, D. P. 1992 Conservation evaluation and phylogenetic diversity. </w:t>
      </w:r>
      <w:r w:rsidRPr="00B4275C">
        <w:rPr>
          <w:i/>
          <w:iCs/>
          <w:noProof/>
          <w:lang w:val="en-US"/>
        </w:rPr>
        <w:t>Biol. Conserv.</w:t>
      </w:r>
      <w:r w:rsidRPr="00B4275C">
        <w:rPr>
          <w:noProof/>
          <w:lang w:val="en-US"/>
        </w:rPr>
        <w:t xml:space="preserve"> </w:t>
      </w:r>
      <w:r w:rsidRPr="00B4275C">
        <w:rPr>
          <w:b/>
          <w:bCs/>
          <w:noProof/>
          <w:lang w:val="en-US"/>
        </w:rPr>
        <w:t>61</w:t>
      </w:r>
      <w:r w:rsidRPr="00B4275C">
        <w:rPr>
          <w:noProof/>
          <w:lang w:val="en-US"/>
        </w:rPr>
        <w:t>, 1–10. (doi:10.1016/0006-3207(92)91201-3)</w:t>
      </w:r>
    </w:p>
    <w:p w14:paraId="0EDBFE81" w14:textId="77777777" w:rsidR="009B55B9" w:rsidRPr="00B4275C" w:rsidRDefault="009B55B9" w:rsidP="009B55B9">
      <w:pPr>
        <w:widowControl w:val="0"/>
        <w:autoSpaceDE w:val="0"/>
        <w:autoSpaceDN w:val="0"/>
        <w:adjustRightInd w:val="0"/>
        <w:ind w:left="640" w:hanging="640"/>
        <w:rPr>
          <w:noProof/>
          <w:lang w:val="en-US"/>
        </w:rPr>
      </w:pPr>
      <w:r>
        <w:rPr>
          <w:noProof/>
          <w:lang w:val="en-US"/>
        </w:rPr>
        <w:t>48</w:t>
      </w:r>
      <w:r w:rsidRPr="00B4275C">
        <w:rPr>
          <w:noProof/>
          <w:lang w:val="en-US"/>
        </w:rPr>
        <w:t>.</w:t>
      </w:r>
      <w:r w:rsidRPr="00B4275C">
        <w:rPr>
          <w:noProof/>
          <w:lang w:val="en-US"/>
        </w:rPr>
        <w:tab/>
        <w:t xml:space="preserve">Schliep, K. P. 2011 phangorn: phylogenetic analysis in R. </w:t>
      </w:r>
      <w:r w:rsidRPr="00B4275C">
        <w:rPr>
          <w:i/>
          <w:iCs/>
          <w:noProof/>
          <w:lang w:val="en-US"/>
        </w:rPr>
        <w:t>Bioinformatics</w:t>
      </w:r>
      <w:r w:rsidRPr="00B4275C">
        <w:rPr>
          <w:noProof/>
          <w:lang w:val="en-US"/>
        </w:rPr>
        <w:t xml:space="preserve"> </w:t>
      </w:r>
      <w:r w:rsidRPr="00B4275C">
        <w:rPr>
          <w:b/>
          <w:bCs/>
          <w:noProof/>
          <w:lang w:val="en-US"/>
        </w:rPr>
        <w:t>27</w:t>
      </w:r>
      <w:r w:rsidRPr="00B4275C">
        <w:rPr>
          <w:noProof/>
          <w:lang w:val="en-US"/>
        </w:rPr>
        <w:t>, 592–593. (doi:10.1093/bioinformatics/btq706)</w:t>
      </w:r>
    </w:p>
    <w:p w14:paraId="28BF4E91" w14:textId="77777777" w:rsidR="009B55B9" w:rsidRDefault="009B55B9" w:rsidP="009B55B9">
      <w:pPr>
        <w:widowControl w:val="0"/>
        <w:autoSpaceDE w:val="0"/>
        <w:autoSpaceDN w:val="0"/>
        <w:adjustRightInd w:val="0"/>
        <w:ind w:left="640" w:hanging="640"/>
        <w:rPr>
          <w:noProof/>
          <w:lang w:val="en-US"/>
        </w:rPr>
      </w:pPr>
      <w:r>
        <w:rPr>
          <w:noProof/>
          <w:lang w:val="en-US"/>
        </w:rPr>
        <w:t>49</w:t>
      </w:r>
      <w:r w:rsidRPr="00B4275C">
        <w:rPr>
          <w:noProof/>
          <w:lang w:val="en-US"/>
        </w:rPr>
        <w:t>.</w:t>
      </w:r>
      <w:r w:rsidRPr="00B4275C">
        <w:rPr>
          <w:noProof/>
          <w:lang w:val="en-US"/>
        </w:rPr>
        <w:tab/>
        <w:t xml:space="preserve">Kembel, S. W., Cowan, P. D., Helmus, M. R., Cornwell, W. K., Morlon, H., Ackerly, D. D., Blomberg, S. P. &amp; Webb, C. O. 2010 Picante: R tools for integrating phylogenies and ecology. </w:t>
      </w:r>
      <w:r w:rsidRPr="00B4275C">
        <w:rPr>
          <w:i/>
          <w:iCs/>
          <w:noProof/>
          <w:lang w:val="en-US"/>
        </w:rPr>
        <w:t>Bioinformatics</w:t>
      </w:r>
      <w:r w:rsidRPr="00B4275C">
        <w:rPr>
          <w:noProof/>
          <w:lang w:val="en-US"/>
        </w:rPr>
        <w:t xml:space="preserve"> </w:t>
      </w:r>
      <w:r w:rsidRPr="00B4275C">
        <w:rPr>
          <w:b/>
          <w:bCs/>
          <w:noProof/>
          <w:lang w:val="en-US"/>
        </w:rPr>
        <w:t>26</w:t>
      </w:r>
      <w:r w:rsidRPr="00B4275C">
        <w:rPr>
          <w:noProof/>
          <w:lang w:val="en-US"/>
        </w:rPr>
        <w:t>, 1463–1464. (doi:10.1093/bioinformatics/btq166)</w:t>
      </w:r>
    </w:p>
    <w:p w14:paraId="4E35D0E4" w14:textId="77777777" w:rsidR="009B55B9" w:rsidRDefault="009B55B9" w:rsidP="009B55B9">
      <w:pPr>
        <w:widowControl w:val="0"/>
        <w:autoSpaceDE w:val="0"/>
        <w:autoSpaceDN w:val="0"/>
        <w:adjustRightInd w:val="0"/>
        <w:ind w:left="640" w:hanging="640"/>
        <w:rPr>
          <w:noProof/>
        </w:rPr>
      </w:pPr>
      <w:r>
        <w:rPr>
          <w:noProof/>
          <w:lang w:val="en-US"/>
        </w:rPr>
        <w:t xml:space="preserve">50. </w:t>
      </w:r>
      <w:r>
        <w:rPr>
          <w:noProof/>
          <w:lang w:val="en-US"/>
        </w:rPr>
        <w:tab/>
      </w:r>
      <w:r w:rsidRPr="00641904">
        <w:rPr>
          <w:noProof/>
        </w:rPr>
        <w:t xml:space="preserve">Poulin, R. 1992. Determinants of host-specificity in paraistes of freshwater fishes. </w:t>
      </w:r>
      <w:r w:rsidRPr="00641904">
        <w:rPr>
          <w:i/>
          <w:noProof/>
        </w:rPr>
        <w:t xml:space="preserve">Int. J. Parasit. </w:t>
      </w:r>
      <w:r w:rsidRPr="00641904">
        <w:rPr>
          <w:b/>
          <w:noProof/>
        </w:rPr>
        <w:t>22</w:t>
      </w:r>
      <w:r w:rsidRPr="00641904">
        <w:rPr>
          <w:noProof/>
        </w:rPr>
        <w:t>: 753-758</w:t>
      </w:r>
      <w:r>
        <w:rPr>
          <w:noProof/>
        </w:rPr>
        <w:t>.</w:t>
      </w:r>
    </w:p>
    <w:p w14:paraId="019B87DC" w14:textId="77777777" w:rsidR="009B55B9" w:rsidRDefault="009B55B9" w:rsidP="009B55B9">
      <w:pPr>
        <w:widowControl w:val="0"/>
        <w:autoSpaceDE w:val="0"/>
        <w:autoSpaceDN w:val="0"/>
        <w:adjustRightInd w:val="0"/>
        <w:ind w:left="640" w:hanging="640"/>
        <w:rPr>
          <w:noProof/>
        </w:rPr>
      </w:pPr>
      <w:r>
        <w:rPr>
          <w:noProof/>
          <w:lang w:val="en-US"/>
        </w:rPr>
        <w:t xml:space="preserve">51. </w:t>
      </w:r>
      <w:r>
        <w:rPr>
          <w:noProof/>
          <w:lang w:val="en-US"/>
        </w:rPr>
        <w:tab/>
      </w:r>
      <w:r w:rsidRPr="004E58A7">
        <w:rPr>
          <w:noProof/>
        </w:rPr>
        <w:t xml:space="preserve">Combes, C. 2001. </w:t>
      </w:r>
      <w:r w:rsidRPr="004E58A7">
        <w:rPr>
          <w:i/>
          <w:noProof/>
        </w:rPr>
        <w:t>Parasitism: The Ecology and Evolution of Intimate Interactions</w:t>
      </w:r>
      <w:r w:rsidRPr="004E58A7">
        <w:rPr>
          <w:noProof/>
        </w:rPr>
        <w:t>. University of Chicago Press</w:t>
      </w:r>
      <w:r>
        <w:rPr>
          <w:noProof/>
        </w:rPr>
        <w:t>, Chicago, IL, USA.</w:t>
      </w:r>
    </w:p>
    <w:p w14:paraId="46B7ABE8" w14:textId="77777777" w:rsidR="009B55B9" w:rsidRPr="00B64BB4" w:rsidRDefault="009B55B9" w:rsidP="009B55B9">
      <w:pPr>
        <w:widowControl w:val="0"/>
        <w:autoSpaceDE w:val="0"/>
        <w:autoSpaceDN w:val="0"/>
        <w:adjustRightInd w:val="0"/>
        <w:ind w:left="640" w:hanging="640"/>
        <w:rPr>
          <w:noProof/>
        </w:rPr>
      </w:pPr>
      <w:r>
        <w:rPr>
          <w:noProof/>
        </w:rPr>
        <w:t>52.</w:t>
      </w:r>
      <w:r>
        <w:rPr>
          <w:noProof/>
        </w:rPr>
        <w:tab/>
      </w:r>
      <w:r w:rsidRPr="00B64BB4">
        <w:rPr>
          <w:noProof/>
        </w:rPr>
        <w:t xml:space="preserve">Ward, S. A. 1992. Assessing functional explanations of host-specificity. </w:t>
      </w:r>
      <w:r w:rsidRPr="00B64BB4">
        <w:rPr>
          <w:i/>
          <w:noProof/>
        </w:rPr>
        <w:t xml:space="preserve">Am Nat </w:t>
      </w:r>
      <w:r w:rsidRPr="00B64BB4">
        <w:rPr>
          <w:noProof/>
        </w:rPr>
        <w:t>139: 883-891.</w:t>
      </w:r>
    </w:p>
    <w:p w14:paraId="0F4ACAD6" w14:textId="77777777" w:rsidR="009B55B9" w:rsidRDefault="009B55B9" w:rsidP="009B55B9">
      <w:pPr>
        <w:widowControl w:val="0"/>
        <w:autoSpaceDE w:val="0"/>
        <w:autoSpaceDN w:val="0"/>
        <w:adjustRightInd w:val="0"/>
        <w:ind w:left="640" w:hanging="640"/>
        <w:rPr>
          <w:noProof/>
          <w:lang w:val="en-US"/>
        </w:rPr>
      </w:pPr>
      <w:r>
        <w:rPr>
          <w:noProof/>
          <w:lang w:val="en-US"/>
        </w:rPr>
        <w:t xml:space="preserve">53. </w:t>
      </w:r>
      <w:r>
        <w:rPr>
          <w:noProof/>
          <w:lang w:val="en-US"/>
        </w:rPr>
        <w:tab/>
      </w:r>
      <w:r w:rsidRPr="00B4275C">
        <w:rPr>
          <w:noProof/>
          <w:lang w:val="en-US"/>
        </w:rPr>
        <w:t xml:space="preserve">Gudelj, I., Van den Bosch, F. &amp; Gilligan, C. A. 2004 Transmission rates and adaptive evolution of pathogens in sympatric heterogeneous plant populations. </w:t>
      </w:r>
      <w:r w:rsidRPr="00B4275C">
        <w:rPr>
          <w:i/>
          <w:iCs/>
          <w:noProof/>
          <w:lang w:val="en-US"/>
        </w:rPr>
        <w:t>Proc. R. Soc. London B Biol. Sci.</w:t>
      </w:r>
      <w:r w:rsidRPr="00B4275C">
        <w:rPr>
          <w:noProof/>
          <w:lang w:val="en-US"/>
        </w:rPr>
        <w:t xml:space="preserve"> </w:t>
      </w:r>
      <w:r w:rsidRPr="00B4275C">
        <w:rPr>
          <w:b/>
          <w:bCs/>
          <w:noProof/>
          <w:lang w:val="en-US"/>
        </w:rPr>
        <w:t>271</w:t>
      </w:r>
      <w:r w:rsidRPr="00B4275C">
        <w:rPr>
          <w:noProof/>
          <w:lang w:val="en-US"/>
        </w:rPr>
        <w:t>, 2187–2194. (doi:10.1098/rspb.2004.2837)</w:t>
      </w:r>
    </w:p>
    <w:p w14:paraId="435433BB" w14:textId="77777777" w:rsidR="009B55B9" w:rsidRPr="00A86ECF" w:rsidRDefault="009B55B9" w:rsidP="009B55B9">
      <w:pPr>
        <w:widowControl w:val="0"/>
        <w:autoSpaceDE w:val="0"/>
        <w:autoSpaceDN w:val="0"/>
        <w:adjustRightInd w:val="0"/>
        <w:ind w:left="640" w:hanging="640"/>
        <w:rPr>
          <w:noProof/>
        </w:rPr>
      </w:pPr>
      <w:r>
        <w:rPr>
          <w:noProof/>
          <w:lang w:val="en-US"/>
        </w:rPr>
        <w:t xml:space="preserve">54. </w:t>
      </w:r>
      <w:r>
        <w:rPr>
          <w:noProof/>
          <w:lang w:val="en-US"/>
        </w:rPr>
        <w:tab/>
      </w:r>
      <w:r w:rsidRPr="00A86ECF">
        <w:rPr>
          <w:noProof/>
        </w:rPr>
        <w:t xml:space="preserve">Poulin, R. 1998. Large-scale patterns of host use by parasites of freshwater fishes. </w:t>
      </w:r>
      <w:r w:rsidRPr="00A86ECF">
        <w:rPr>
          <w:i/>
          <w:noProof/>
        </w:rPr>
        <w:t xml:space="preserve">Ecol. Lett. </w:t>
      </w:r>
      <w:r w:rsidRPr="00A86ECF">
        <w:rPr>
          <w:b/>
          <w:noProof/>
        </w:rPr>
        <w:t>1</w:t>
      </w:r>
      <w:r w:rsidRPr="00A86ECF">
        <w:rPr>
          <w:noProof/>
        </w:rPr>
        <w:t>: 118-128.</w:t>
      </w:r>
    </w:p>
    <w:p w14:paraId="10516B6C" w14:textId="77777777" w:rsidR="009B55B9" w:rsidRDefault="009B55B9" w:rsidP="009B55B9">
      <w:pPr>
        <w:widowControl w:val="0"/>
        <w:autoSpaceDE w:val="0"/>
        <w:autoSpaceDN w:val="0"/>
        <w:adjustRightInd w:val="0"/>
        <w:ind w:left="640" w:hanging="640"/>
        <w:rPr>
          <w:noProof/>
        </w:rPr>
      </w:pPr>
      <w:r>
        <w:rPr>
          <w:noProof/>
          <w:lang w:val="en-US"/>
        </w:rPr>
        <w:t xml:space="preserve">55. </w:t>
      </w:r>
      <w:r>
        <w:rPr>
          <w:noProof/>
          <w:lang w:val="en-US"/>
        </w:rPr>
        <w:tab/>
      </w:r>
      <w:r w:rsidRPr="00A86ECF">
        <w:rPr>
          <w:noProof/>
        </w:rPr>
        <w:t xml:space="preserve">Garamszegi, L. Z. 2006. The evolution of virulence and host specialization in malaria parasites of primates. </w:t>
      </w:r>
      <w:r w:rsidRPr="00A86ECF">
        <w:rPr>
          <w:i/>
          <w:noProof/>
        </w:rPr>
        <w:t xml:space="preserve">Ecol. Lett. </w:t>
      </w:r>
      <w:r w:rsidRPr="00A86ECF">
        <w:rPr>
          <w:b/>
          <w:noProof/>
        </w:rPr>
        <w:t>9</w:t>
      </w:r>
      <w:r w:rsidRPr="00A86ECF">
        <w:rPr>
          <w:noProof/>
        </w:rPr>
        <w:t>: 933-940.</w:t>
      </w:r>
    </w:p>
    <w:p w14:paraId="1E92C396" w14:textId="77777777" w:rsidR="009B55B9" w:rsidRDefault="009B55B9" w:rsidP="009B55B9">
      <w:pPr>
        <w:widowControl w:val="0"/>
        <w:autoSpaceDE w:val="0"/>
        <w:autoSpaceDN w:val="0"/>
        <w:adjustRightInd w:val="0"/>
        <w:ind w:left="640" w:hanging="640"/>
        <w:rPr>
          <w:noProof/>
        </w:rPr>
      </w:pPr>
      <w:r>
        <w:rPr>
          <w:noProof/>
        </w:rPr>
        <w:t>56.</w:t>
      </w:r>
      <w:r>
        <w:rPr>
          <w:noProof/>
        </w:rPr>
        <w:tab/>
      </w:r>
      <w:r w:rsidRPr="00D071E7">
        <w:rPr>
          <w:noProof/>
        </w:rPr>
        <w:t xml:space="preserve">Ebert, D. 1998. Experimental evolution of parasites. </w:t>
      </w:r>
      <w:r w:rsidRPr="00D071E7">
        <w:rPr>
          <w:i/>
          <w:noProof/>
        </w:rPr>
        <w:t xml:space="preserve">Science </w:t>
      </w:r>
      <w:r w:rsidRPr="00D071E7">
        <w:rPr>
          <w:b/>
          <w:noProof/>
        </w:rPr>
        <w:t>282</w:t>
      </w:r>
      <w:r w:rsidRPr="00D071E7">
        <w:rPr>
          <w:noProof/>
        </w:rPr>
        <w:t>: 1432-1435.</w:t>
      </w:r>
    </w:p>
    <w:p w14:paraId="7F66118D" w14:textId="77777777" w:rsidR="009B55B9" w:rsidRDefault="009B55B9" w:rsidP="009B55B9">
      <w:pPr>
        <w:widowControl w:val="0"/>
        <w:autoSpaceDE w:val="0"/>
        <w:autoSpaceDN w:val="0"/>
        <w:adjustRightInd w:val="0"/>
        <w:ind w:left="640" w:hanging="640"/>
        <w:rPr>
          <w:noProof/>
        </w:rPr>
      </w:pPr>
      <w:r>
        <w:rPr>
          <w:noProof/>
        </w:rPr>
        <w:t xml:space="preserve">57. </w:t>
      </w:r>
      <w:r>
        <w:rPr>
          <w:noProof/>
        </w:rPr>
        <w:tab/>
        <w:t xml:space="preserve">Morand, S., Legendre, P., Garner, S. L., &amp; Hugot, J. P. 1996. Body size evolution of oxyurid (Nematoda) parasites: the role of hosts. </w:t>
      </w:r>
      <w:r>
        <w:rPr>
          <w:i/>
          <w:noProof/>
        </w:rPr>
        <w:t xml:space="preserve">Oecologia </w:t>
      </w:r>
      <w:r>
        <w:rPr>
          <w:b/>
          <w:noProof/>
        </w:rPr>
        <w:t>107</w:t>
      </w:r>
      <w:r>
        <w:rPr>
          <w:noProof/>
        </w:rPr>
        <w:t>: 274-282.</w:t>
      </w:r>
    </w:p>
    <w:p w14:paraId="09BC5A0B" w14:textId="77777777" w:rsidR="009B55B9" w:rsidRDefault="009B55B9" w:rsidP="009B55B9">
      <w:pPr>
        <w:widowControl w:val="0"/>
        <w:autoSpaceDE w:val="0"/>
        <w:autoSpaceDN w:val="0"/>
        <w:adjustRightInd w:val="0"/>
        <w:ind w:left="640" w:hanging="640"/>
        <w:rPr>
          <w:noProof/>
        </w:rPr>
      </w:pPr>
      <w:r>
        <w:rPr>
          <w:noProof/>
        </w:rPr>
        <w:t xml:space="preserve">58. </w:t>
      </w:r>
      <w:r>
        <w:rPr>
          <w:noProof/>
        </w:rPr>
        <w:tab/>
        <w:t xml:space="preserve">De Leo, G. A., Dobson, A. P. &amp; Gatto, M. 2016. Body size and meta-community structure: the allometric scaling of parasitic worm communities in their mammalian hosts. </w:t>
      </w:r>
      <w:r>
        <w:rPr>
          <w:i/>
          <w:noProof/>
        </w:rPr>
        <w:t xml:space="preserve">Parasitol. </w:t>
      </w:r>
      <w:r>
        <w:rPr>
          <w:b/>
          <w:noProof/>
        </w:rPr>
        <w:t>143</w:t>
      </w:r>
      <w:r>
        <w:rPr>
          <w:noProof/>
        </w:rPr>
        <w:t>: 880-893.</w:t>
      </w:r>
    </w:p>
    <w:p w14:paraId="19D70960" w14:textId="77777777" w:rsidR="009B55B9" w:rsidRPr="00B65C93" w:rsidRDefault="009B55B9" w:rsidP="009B55B9">
      <w:pPr>
        <w:widowControl w:val="0"/>
        <w:autoSpaceDE w:val="0"/>
        <w:autoSpaceDN w:val="0"/>
        <w:adjustRightInd w:val="0"/>
        <w:ind w:left="640" w:hanging="640"/>
        <w:rPr>
          <w:noProof/>
          <w:lang w:val="en-CA"/>
        </w:rPr>
      </w:pPr>
      <w:r>
        <w:rPr>
          <w:noProof/>
        </w:rPr>
        <w:t>59.</w:t>
      </w:r>
      <w:r>
        <w:rPr>
          <w:noProof/>
        </w:rPr>
        <w:tab/>
      </w:r>
      <w:r>
        <w:rPr>
          <w:noProof/>
          <w:lang w:val="en-CA"/>
        </w:rPr>
        <w:t>Keymer, A. E.</w:t>
      </w:r>
      <w:r w:rsidRPr="00B65C93">
        <w:rPr>
          <w:noProof/>
          <w:lang w:val="en-CA"/>
        </w:rPr>
        <w:t> </w:t>
      </w:r>
      <w:r>
        <w:rPr>
          <w:noProof/>
          <w:lang w:val="en-CA"/>
        </w:rPr>
        <w:t xml:space="preserve">&amp; </w:t>
      </w:r>
      <w:r w:rsidRPr="00B65C93">
        <w:rPr>
          <w:noProof/>
          <w:lang w:val="en-CA"/>
        </w:rPr>
        <w:t>Slater</w:t>
      </w:r>
      <w:r>
        <w:rPr>
          <w:noProof/>
          <w:lang w:val="en-CA"/>
        </w:rPr>
        <w:t>, A. F</w:t>
      </w:r>
      <w:r w:rsidRPr="00B65C93">
        <w:rPr>
          <w:noProof/>
          <w:lang w:val="en-CA"/>
        </w:rPr>
        <w:t>. 1987. Helminth fecundity: density dependence or statistical illusion? </w:t>
      </w:r>
      <w:r>
        <w:rPr>
          <w:i/>
          <w:iCs/>
          <w:noProof/>
          <w:lang w:val="en-CA"/>
        </w:rPr>
        <w:t>Parasitol.</w:t>
      </w:r>
      <w:r w:rsidRPr="00B65C93">
        <w:rPr>
          <w:i/>
          <w:iCs/>
          <w:noProof/>
          <w:lang w:val="en-CA"/>
        </w:rPr>
        <w:t xml:space="preserve"> Today</w:t>
      </w:r>
      <w:r>
        <w:rPr>
          <w:i/>
          <w:iCs/>
          <w:noProof/>
          <w:lang w:val="en-CA"/>
        </w:rPr>
        <w:t xml:space="preserve"> </w:t>
      </w:r>
      <w:r w:rsidRPr="00B65C93">
        <w:rPr>
          <w:b/>
          <w:bCs/>
          <w:noProof/>
          <w:lang w:val="en-CA"/>
        </w:rPr>
        <w:t>3</w:t>
      </w:r>
      <w:r w:rsidRPr="00B65C93">
        <w:rPr>
          <w:noProof/>
          <w:lang w:val="en-CA"/>
        </w:rPr>
        <w:t>: 56–58.</w:t>
      </w:r>
    </w:p>
    <w:p w14:paraId="2E5E2F62" w14:textId="4EC0AEF4" w:rsidR="006473CD" w:rsidRPr="006473CD" w:rsidRDefault="006473CD" w:rsidP="000E617C">
      <w:pPr>
        <w:widowControl w:val="0"/>
        <w:autoSpaceDE w:val="0"/>
        <w:autoSpaceDN w:val="0"/>
        <w:adjustRightInd w:val="0"/>
        <w:ind w:left="640" w:hanging="640"/>
        <w:rPr>
          <w:b/>
        </w:rPr>
      </w:pPr>
    </w:p>
    <w:p w14:paraId="6E4C898E" w14:textId="77777777" w:rsidR="006473CD" w:rsidRPr="006473CD" w:rsidRDefault="006473CD" w:rsidP="006473CD">
      <w:pPr>
        <w:widowControl w:val="0"/>
        <w:autoSpaceDE w:val="0"/>
        <w:autoSpaceDN w:val="0"/>
        <w:adjustRightInd w:val="0"/>
        <w:ind w:left="640" w:hanging="640"/>
      </w:pPr>
    </w:p>
    <w:p w14:paraId="09460D51" w14:textId="77777777" w:rsidR="006473CD" w:rsidRPr="006473CD" w:rsidRDefault="006473CD" w:rsidP="006473CD">
      <w:pPr>
        <w:rPr>
          <w:color w:val="323031"/>
        </w:rPr>
      </w:pPr>
      <w:r w:rsidRPr="006473CD">
        <w:rPr>
          <w:color w:val="323031"/>
        </w:rPr>
        <w:br w:type="page"/>
      </w:r>
    </w:p>
    <w:p w14:paraId="5F79924C" w14:textId="77777777" w:rsidR="006473CD" w:rsidRPr="006473CD" w:rsidRDefault="006473CD" w:rsidP="006473CD">
      <w:pPr>
        <w:shd w:val="clear" w:color="auto" w:fill="FFFFFF"/>
        <w:spacing w:after="240"/>
        <w:textAlignment w:val="baseline"/>
        <w:rPr>
          <w:color w:val="323031"/>
        </w:rPr>
      </w:pPr>
      <w:r w:rsidRPr="006473CD">
        <w:rPr>
          <w:color w:val="323031"/>
        </w:rPr>
        <w:lastRenderedPageBreak/>
        <w:t>Tables</w:t>
      </w:r>
    </w:p>
    <w:p w14:paraId="55EE5E73" w14:textId="77777777" w:rsidR="006473CD" w:rsidRPr="006473CD" w:rsidRDefault="006473CD" w:rsidP="006473CD">
      <w:pPr>
        <w:rPr>
          <w:color w:val="333333"/>
          <w:shd w:val="clear" w:color="auto" w:fill="FFFFFF"/>
        </w:rPr>
      </w:pPr>
      <w:r w:rsidRPr="006473CD">
        <w:rPr>
          <w:color w:val="333333"/>
          <w:shd w:val="clear" w:color="auto" w:fill="FFFFFF"/>
        </w:rPr>
        <w:t>Tables should be inserted at the end of the document, unless they are provided in another format (e.g. Excel) in which case they should be supplied as a separate file. Please provide all tables in an editable format (rather than embedded as an image).</w:t>
      </w:r>
    </w:p>
    <w:p w14:paraId="34AA50BF" w14:textId="77777777" w:rsidR="006473CD" w:rsidRPr="006473CD" w:rsidRDefault="006473CD" w:rsidP="006473CD"/>
    <w:p w14:paraId="04E8899B" w14:textId="77777777" w:rsidR="006473CD" w:rsidRPr="006473CD" w:rsidRDefault="006473CD" w:rsidP="006473CD"/>
    <w:p w14:paraId="67F3A718" w14:textId="77777777" w:rsidR="006473CD" w:rsidRPr="006473CD" w:rsidRDefault="006473CD" w:rsidP="006473CD">
      <w:pPr>
        <w:shd w:val="clear" w:color="auto" w:fill="FFFFFF"/>
        <w:spacing w:after="240"/>
        <w:textAlignment w:val="baseline"/>
        <w:rPr>
          <w:color w:val="323031"/>
        </w:rPr>
      </w:pPr>
      <w:r w:rsidRPr="006473CD">
        <w:rPr>
          <w:color w:val="323031"/>
        </w:rPr>
        <w:t>Figure and table captions</w:t>
      </w:r>
    </w:p>
    <w:p w14:paraId="095E2EDF" w14:textId="77777777" w:rsidR="006473CD" w:rsidRPr="006473CD" w:rsidRDefault="006473CD" w:rsidP="006473CD">
      <w:pPr>
        <w:rPr>
          <w:color w:val="333333"/>
          <w:shd w:val="clear" w:color="auto" w:fill="FFFFFF"/>
        </w:rPr>
      </w:pPr>
      <w:r w:rsidRPr="006473CD">
        <w:rPr>
          <w:color w:val="333333"/>
          <w:shd w:val="clear" w:color="auto" w:fill="FFFFFF"/>
        </w:rPr>
        <w:t xml:space="preserve">Table and figure captions should be included at the end of the manuscript file and should be brief and informative. Ensure that permission has been obtained for all use of third party or previously published figures, and include full credit information. If publishing an open access paper, permission must be cleared for this use. Please let the Editorial Office know of any copyright issues. </w:t>
      </w:r>
    </w:p>
    <w:p w14:paraId="7D38CABE" w14:textId="77777777" w:rsidR="006473CD" w:rsidRPr="006473CD" w:rsidRDefault="006473CD" w:rsidP="006473CD">
      <w:pPr>
        <w:rPr>
          <w:color w:val="333333"/>
          <w:shd w:val="clear" w:color="auto" w:fill="FFFFFF"/>
        </w:rPr>
      </w:pPr>
    </w:p>
    <w:p w14:paraId="06C6E1E6" w14:textId="77777777" w:rsidR="006473CD" w:rsidRPr="006473CD" w:rsidRDefault="006473CD" w:rsidP="006473CD">
      <w:pPr>
        <w:rPr>
          <w:color w:val="333333"/>
          <w:shd w:val="clear" w:color="auto" w:fill="FFFFFF"/>
        </w:rPr>
      </w:pPr>
    </w:p>
    <w:p w14:paraId="16D4E63C" w14:textId="77777777" w:rsidR="006473CD" w:rsidRPr="006473CD" w:rsidRDefault="006473CD" w:rsidP="006473CD">
      <w:pPr>
        <w:shd w:val="clear" w:color="auto" w:fill="FFFFFF"/>
        <w:spacing w:after="240"/>
        <w:textAlignment w:val="baseline"/>
        <w:rPr>
          <w:color w:val="323031"/>
        </w:rPr>
      </w:pPr>
      <w:r w:rsidRPr="006473CD">
        <w:rPr>
          <w:color w:val="323031"/>
        </w:rPr>
        <w:t>Figures</w:t>
      </w:r>
    </w:p>
    <w:p w14:paraId="00914FB0" w14:textId="77777777" w:rsidR="006473CD" w:rsidRPr="006473CD" w:rsidRDefault="006473CD" w:rsidP="006473CD">
      <w:r w:rsidRPr="006473CD">
        <w:t xml:space="preserve">For final submissions, figures should be uploaded as separate, high resolution, figure files. </w:t>
      </w:r>
    </w:p>
    <w:p w14:paraId="61AAB5C7" w14:textId="77777777" w:rsidR="006473CD" w:rsidRPr="006473CD" w:rsidRDefault="006473CD" w:rsidP="006473CD"/>
    <w:p w14:paraId="6D0C7EE4" w14:textId="77777777" w:rsidR="006473CD" w:rsidRPr="006473CD" w:rsidRDefault="006473CD" w:rsidP="006473CD">
      <w:pPr>
        <w:rPr>
          <w:b/>
        </w:rPr>
      </w:pPr>
    </w:p>
    <w:p w14:paraId="136CCFD7" w14:textId="77777777" w:rsidR="006473CD" w:rsidRPr="006473CD" w:rsidRDefault="006473CD" w:rsidP="006473CD">
      <w:pPr>
        <w:shd w:val="clear" w:color="auto" w:fill="FFFFFF"/>
        <w:spacing w:after="240"/>
        <w:textAlignment w:val="baseline"/>
        <w:rPr>
          <w:color w:val="323031"/>
        </w:rPr>
      </w:pPr>
      <w:r w:rsidRPr="006473CD">
        <w:rPr>
          <w:color w:val="323031"/>
        </w:rPr>
        <w:t>Supplementary material</w:t>
      </w:r>
    </w:p>
    <w:p w14:paraId="506E2ADE" w14:textId="77777777" w:rsidR="006473CD" w:rsidRDefault="006473CD" w:rsidP="006473CD">
      <w:r w:rsidRPr="006473CD">
        <w:t>Supplementary material can be used for supporting data sets, movies, figures and tables, and any other supporting material. The main article, however, should stand on its own merit. Where possible, supplementary material should be combined into one Word document or PDF. A template is available on our website, or on request.</w:t>
      </w:r>
    </w:p>
    <w:p w14:paraId="2D6F7698" w14:textId="77777777" w:rsidR="00F52FD6" w:rsidRDefault="00475689" w:rsidP="00F52FD6">
      <w:pPr>
        <w:jc w:val="center"/>
      </w:pPr>
      <w:r>
        <w:rPr>
          <w:noProof/>
          <w:lang w:val="en-US" w:eastAsia="en-US"/>
        </w:rPr>
        <w:drawing>
          <wp:inline distT="0" distB="0" distL="0" distR="0" wp14:anchorId="20B13C23" wp14:editId="4A5CE00F">
            <wp:extent cx="3545840" cy="3545840"/>
            <wp:effectExtent l="0" t="0" r="0" b="0"/>
            <wp:docPr id="1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45840" cy="3545840"/>
                    </a:xfrm>
                    <a:prstGeom prst="rect">
                      <a:avLst/>
                    </a:prstGeom>
                    <a:noFill/>
                    <a:ln>
                      <a:noFill/>
                    </a:ln>
                  </pic:spPr>
                </pic:pic>
              </a:graphicData>
            </a:graphic>
          </wp:inline>
        </w:drawing>
      </w:r>
    </w:p>
    <w:p w14:paraId="282566EF" w14:textId="77777777" w:rsidR="00F52FD6" w:rsidRDefault="00F52FD6" w:rsidP="006473CD">
      <w:r>
        <w:t>Figure S1. Comparison of pairwise genetic distances between hosts generated from cytochrome oxidase 1 (CO1) sequences and cytochrome B (</w:t>
      </w:r>
      <w:proofErr w:type="spellStart"/>
      <w:r>
        <w:t>cytB</w:t>
      </w:r>
      <w:proofErr w:type="spellEnd"/>
      <w:r>
        <w:t>) sequences plotted against one to one line.</w:t>
      </w:r>
    </w:p>
    <w:p w14:paraId="3DEA9DC4" w14:textId="77777777" w:rsidR="00F52FD6" w:rsidRPr="006473CD" w:rsidRDefault="00F52FD6" w:rsidP="006473CD"/>
    <w:p w14:paraId="6CB331DB" w14:textId="77777777" w:rsidR="00F52FD6" w:rsidRDefault="00475689" w:rsidP="00F52FD6">
      <w:pPr>
        <w:jc w:val="center"/>
      </w:pPr>
      <w:r>
        <w:rPr>
          <w:noProof/>
          <w:lang w:val="en-US" w:eastAsia="en-US"/>
        </w:rPr>
        <w:lastRenderedPageBreak/>
        <w:drawing>
          <wp:inline distT="0" distB="0" distL="0" distR="0" wp14:anchorId="680C7504" wp14:editId="40F204ED">
            <wp:extent cx="3169920" cy="2936240"/>
            <wp:effectExtent l="0" t="0" r="0" b="10160"/>
            <wp:docPr id="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69920" cy="2936240"/>
                    </a:xfrm>
                    <a:prstGeom prst="rect">
                      <a:avLst/>
                    </a:prstGeom>
                    <a:noFill/>
                    <a:ln>
                      <a:noFill/>
                    </a:ln>
                  </pic:spPr>
                </pic:pic>
              </a:graphicData>
            </a:graphic>
          </wp:inline>
        </w:drawing>
      </w:r>
    </w:p>
    <w:p w14:paraId="318C8D9B" w14:textId="77777777" w:rsidR="00F52FD6" w:rsidRDefault="00F52FD6" w:rsidP="006473CD">
      <w:r>
        <w:t xml:space="preserve">Figure S2. </w:t>
      </w:r>
      <w:proofErr w:type="gramStart"/>
      <w:r>
        <w:t>Distribution of genetic distances from all pairwise comparisons of hosts.</w:t>
      </w:r>
      <w:proofErr w:type="gramEnd"/>
    </w:p>
    <w:p w14:paraId="78212E46" w14:textId="77777777" w:rsidR="006473CD" w:rsidRDefault="006473CD" w:rsidP="006473CD"/>
    <w:p w14:paraId="2BF931C3" w14:textId="77777777" w:rsidR="00CA63A4" w:rsidRDefault="00CA63A4" w:rsidP="00284EB9">
      <w:pPr>
        <w:pStyle w:val="ListParagraph"/>
        <w:numPr>
          <w:ilvl w:val="0"/>
          <w:numId w:val="26"/>
        </w:numPr>
      </w:pPr>
      <w:r>
        <w:t xml:space="preserve">Appendix A &amp; B: Additional model derivation detail </w:t>
      </w:r>
    </w:p>
    <w:p w14:paraId="11F6C2E9" w14:textId="77777777" w:rsidR="00CA63A4" w:rsidRDefault="00CA63A4" w:rsidP="00284EB9">
      <w:pPr>
        <w:pStyle w:val="ListParagraph"/>
        <w:numPr>
          <w:ilvl w:val="0"/>
          <w:numId w:val="26"/>
        </w:numPr>
      </w:pPr>
      <w:r>
        <w:t xml:space="preserve">Appendix C: data </w:t>
      </w:r>
    </w:p>
    <w:p w14:paraId="42A0198B" w14:textId="77777777" w:rsidR="00CA63A4" w:rsidRPr="00CA63A4" w:rsidRDefault="00CA63A4" w:rsidP="00284EB9">
      <w:pPr>
        <w:pStyle w:val="ListParagraph"/>
        <w:numPr>
          <w:ilvl w:val="0"/>
          <w:numId w:val="26"/>
        </w:numPr>
      </w:pPr>
      <w:commentRangeStart w:id="1076"/>
      <w:r>
        <w:t>Appendix D: additional results???</w:t>
      </w:r>
      <w:commentRangeEnd w:id="1076"/>
      <w:r w:rsidR="00033E3B">
        <w:rPr>
          <w:rStyle w:val="CommentReference"/>
        </w:rPr>
        <w:commentReference w:id="1076"/>
      </w:r>
    </w:p>
    <w:p w14:paraId="1300CC7B" w14:textId="77777777" w:rsidR="00B32AE8" w:rsidRPr="006473CD" w:rsidRDefault="00B32AE8"/>
    <w:sectPr w:rsidR="00B32AE8" w:rsidRPr="006473CD" w:rsidSect="00D774E2">
      <w:type w:val="continuous"/>
      <w:pgSz w:w="11907" w:h="16840" w:code="9"/>
      <w:pgMar w:top="960" w:right="1134" w:bottom="851" w:left="1304" w:header="340" w:footer="567" w:gutter="0"/>
      <w:cols w:space="397" w:equalWidth="0">
        <w:col w:w="9780" w:space="720"/>
      </w:cols>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JG Walker" w:date="2016-06-13T17:37:00Z" w:initials="JW">
    <w:p w14:paraId="1FB3D636" w14:textId="77777777" w:rsidR="00DB3BB3" w:rsidRDefault="00DB3BB3">
      <w:pPr>
        <w:pStyle w:val="CommentText"/>
      </w:pPr>
      <w:r>
        <w:rPr>
          <w:rStyle w:val="CommentReference"/>
        </w:rPr>
        <w:annotationRef/>
      </w:r>
      <w:r>
        <w:t>Can everyone double check their affiliations and also add their funding source(s) at the end of the document?</w:t>
      </w:r>
    </w:p>
  </w:comment>
  <w:comment w:id="3" w:author="JG Walker" w:date="2016-06-13T17:37:00Z" w:initials="JW">
    <w:p w14:paraId="512D8E7D" w14:textId="77777777" w:rsidR="00DB3BB3" w:rsidRPr="005E6190" w:rsidRDefault="00DB3BB3" w:rsidP="005E6190">
      <w:pPr>
        <w:rPr>
          <w:rFonts w:ascii="Palatino-Roman" w:hAnsi="Palatino-Roman" w:cs="Arial"/>
          <w:color w:val="333333"/>
          <w:sz w:val="20"/>
          <w:shd w:val="clear" w:color="auto" w:fill="FFFFFF"/>
        </w:rPr>
      </w:pPr>
      <w:r>
        <w:rPr>
          <w:rStyle w:val="CommentReference"/>
        </w:rPr>
        <w:annotationRef/>
      </w:r>
      <w:r w:rsidRPr="0034068D">
        <w:rPr>
          <w:rFonts w:ascii="Palatino-Roman" w:hAnsi="Palatino-Roman" w:cs="Arial"/>
          <w:color w:val="333333"/>
          <w:sz w:val="20"/>
          <w:shd w:val="clear" w:color="auto" w:fill="FFFFFF"/>
        </w:rPr>
        <w:t>The abstract should be no more than 200 words and should not contain references or unexplained abbreviations or acronyms. Your abstract should be concise and informative and should read well as a standalone piece. The general scope of the article as well as the main results and conclusions should be summarised. Please also ensure that your abstract contains all likely search terms, to assist indexers (e.g. PubMed) which scan only the title and abstract of articles. If possible, it is beneficial to have all your keywords written into the abstract.</w:t>
      </w:r>
    </w:p>
  </w:comment>
  <w:comment w:id="4" w:author="Jo Cable" w:date="2016-06-13T17:37:00Z" w:initials="JC">
    <w:p w14:paraId="5BC02614" w14:textId="77777777" w:rsidR="00DB3BB3" w:rsidRDefault="00DB3BB3">
      <w:pPr>
        <w:pStyle w:val="CommentText"/>
      </w:pPr>
      <w:r>
        <w:rPr>
          <w:rStyle w:val="CommentReference"/>
        </w:rPr>
        <w:annotationRef/>
      </w:r>
      <w:r>
        <w:t>What analysis? Perhaps need to be more specific here</w:t>
      </w:r>
    </w:p>
  </w:comment>
  <w:comment w:id="6" w:author="JG Walker" w:date="2016-06-13T17:37:00Z" w:initials="JW">
    <w:p w14:paraId="7581B0D8" w14:textId="77777777" w:rsidR="00DB3BB3" w:rsidRDefault="00DB3BB3">
      <w:pPr>
        <w:pStyle w:val="CommentText"/>
      </w:pPr>
      <w:r>
        <w:rPr>
          <w:rStyle w:val="CommentReference"/>
        </w:rPr>
        <w:annotationRef/>
      </w:r>
      <w:r>
        <w:t>I am thinking we should try to bring this back more directly to the theme of the issue of “unpacking the black box” of transmission.</w:t>
      </w:r>
    </w:p>
  </w:comment>
  <w:comment w:id="5" w:author="Clay" w:date="2016-06-13T17:37:00Z" w:initials="C">
    <w:p w14:paraId="0B6A37AC" w14:textId="77777777" w:rsidR="00DB3BB3" w:rsidRDefault="00DB3BB3" w:rsidP="006473CD">
      <w:pPr>
        <w:pStyle w:val="CommentText"/>
      </w:pPr>
      <w:r>
        <w:rPr>
          <w:rStyle w:val="CommentReference"/>
        </w:rPr>
        <w:annotationRef/>
      </w:r>
      <w:r>
        <w:t>This last sentence is pretty weak.</w:t>
      </w:r>
    </w:p>
    <w:p w14:paraId="04E675DD" w14:textId="77777777" w:rsidR="00DB3BB3" w:rsidRDefault="00DB3BB3" w:rsidP="006473CD">
      <w:pPr>
        <w:pStyle w:val="CommentText"/>
      </w:pPr>
      <w:r>
        <w:t>JC: Agree but always good to return to abstract when doc finished</w:t>
      </w:r>
    </w:p>
  </w:comment>
  <w:comment w:id="120" w:author="JG Walker" w:date="2016-06-13T17:37:00Z" w:initials="JW">
    <w:p w14:paraId="1844517D" w14:textId="77777777" w:rsidR="00DB3BB3" w:rsidRDefault="00DB3BB3" w:rsidP="000E25BA">
      <w:pPr>
        <w:pStyle w:val="CommentText"/>
      </w:pPr>
      <w:r>
        <w:rPr>
          <w:rStyle w:val="CommentReference"/>
        </w:rPr>
        <w:annotationRef/>
      </w:r>
      <w:r>
        <w:t xml:space="preserve">Could add more specific citations from </w:t>
      </w:r>
      <w:proofErr w:type="spellStart"/>
      <w:r>
        <w:t>Ezenwa</w:t>
      </w:r>
      <w:proofErr w:type="spellEnd"/>
      <w:r>
        <w:t xml:space="preserve"> 2006: </w:t>
      </w:r>
    </w:p>
    <w:p w14:paraId="0FF6F6B7" w14:textId="77777777" w:rsidR="00DB3BB3" w:rsidRDefault="00DB3BB3" w:rsidP="000E25BA">
      <w:pPr>
        <w:pStyle w:val="CommentText"/>
      </w:pPr>
      <w:r w:rsidRPr="006B1F7A">
        <w:t xml:space="preserve">Island biogeography theory predicts that larger- bodied hosts represent larger habitat patches and provide a wider variety of niches to support more parasite species (Price 1980, Kuris et al. 1980). </w:t>
      </w:r>
      <w:r w:rsidRPr="000E25BA">
        <w:rPr>
          <w:highlight w:val="yellow"/>
        </w:rPr>
        <w:t xml:space="preserve">Indeed, PSR has been shown to increase with host body size across a range of birds, mammals and fish (Gregory et al. 1991, 1996, </w:t>
      </w:r>
      <w:proofErr w:type="spellStart"/>
      <w:r w:rsidRPr="000E25BA">
        <w:rPr>
          <w:highlight w:val="yellow"/>
        </w:rPr>
        <w:t>Sasal</w:t>
      </w:r>
      <w:proofErr w:type="spellEnd"/>
      <w:r w:rsidRPr="000E25BA">
        <w:rPr>
          <w:highlight w:val="yellow"/>
        </w:rPr>
        <w:t xml:space="preserve"> and </w:t>
      </w:r>
      <w:proofErr w:type="spellStart"/>
      <w:r w:rsidRPr="000E25BA">
        <w:rPr>
          <w:highlight w:val="yellow"/>
        </w:rPr>
        <w:t>Morand</w:t>
      </w:r>
      <w:proofErr w:type="spellEnd"/>
      <w:r w:rsidRPr="000E25BA">
        <w:rPr>
          <w:highlight w:val="yellow"/>
        </w:rPr>
        <w:t xml:space="preserve"> 1998, Nunn et al. 2003, </w:t>
      </w:r>
      <w:proofErr w:type="spellStart"/>
      <w:r w:rsidRPr="000E25BA">
        <w:rPr>
          <w:highlight w:val="yellow"/>
        </w:rPr>
        <w:t>Vitone</w:t>
      </w:r>
      <w:proofErr w:type="spellEnd"/>
      <w:r w:rsidRPr="000E25BA">
        <w:rPr>
          <w:highlight w:val="yellow"/>
        </w:rPr>
        <w:t xml:space="preserve"> et al. 2004),</w:t>
      </w:r>
      <w:r w:rsidRPr="006B1F7A">
        <w:t xml:space="preserve"> thus we expected a positive association between host body mass and PSR. In mammals, body mass is also correlated with host life history, leading to difficulties in testing the </w:t>
      </w:r>
      <w:proofErr w:type="spellStart"/>
      <w:r w:rsidRPr="006B1F7A">
        <w:t>indepen</w:t>
      </w:r>
      <w:proofErr w:type="spellEnd"/>
      <w:r w:rsidRPr="006B1F7A">
        <w:t>- dent effects of these two sets of variables (</w:t>
      </w:r>
      <w:proofErr w:type="spellStart"/>
      <w:r w:rsidRPr="006B1F7A">
        <w:t>Morand</w:t>
      </w:r>
      <w:proofErr w:type="spellEnd"/>
      <w:r w:rsidRPr="006B1F7A">
        <w:t xml:space="preserve"> and Harvey 2000, Nunn et al. 2003). For example, larger- bodied hosts also tend to live longer and could encounter more parasites throughout their lifetimes (</w:t>
      </w:r>
      <w:proofErr w:type="spellStart"/>
      <w:r w:rsidRPr="006B1F7A">
        <w:t>Pacala</w:t>
      </w:r>
      <w:proofErr w:type="spellEnd"/>
      <w:r w:rsidRPr="006B1F7A">
        <w:t xml:space="preserve"> and Dobs</w:t>
      </w:r>
      <w:r>
        <w:t>on 1988, Bell and Burt 1991).</w:t>
      </w:r>
    </w:p>
  </w:comment>
  <w:comment w:id="195" w:author="Clay Cressler" w:date="2016-07-14T12:29:00Z" w:initials="CC">
    <w:p w14:paraId="106376D7" w14:textId="77777777" w:rsidR="00DB3BB3" w:rsidRDefault="00DB3BB3">
      <w:pPr>
        <w:pStyle w:val="CommentText"/>
      </w:pPr>
      <w:r>
        <w:rPr>
          <w:rStyle w:val="CommentReference"/>
        </w:rPr>
        <w:annotationRef/>
      </w:r>
      <w:r>
        <w:t>Refs. 16-18 were all focused on parasite species richness (i.e., how many parasites does a host have) and therefore didn’t seem relevant to the question of how many hosts a parasite has.</w:t>
      </w:r>
    </w:p>
  </w:comment>
  <w:comment w:id="289" w:author="JG Walker" w:date="2016-06-13T17:37:00Z" w:initials="JW">
    <w:p w14:paraId="52D2DDF6" w14:textId="77777777" w:rsidR="00DB3BB3" w:rsidRDefault="00DB3BB3">
      <w:pPr>
        <w:pStyle w:val="CommentText"/>
      </w:pPr>
      <w:r>
        <w:rPr>
          <w:rStyle w:val="CommentReference"/>
        </w:rPr>
        <w:annotationRef/>
      </w:r>
      <w:r>
        <w:t>Should we add more traits to the table? There were some others that Amy H put in and explored in the early paper outline.</w:t>
      </w:r>
    </w:p>
    <w:p w14:paraId="7E9A079F" w14:textId="77777777" w:rsidR="00DB3BB3" w:rsidRDefault="00DB3BB3">
      <w:pPr>
        <w:pStyle w:val="CommentText"/>
      </w:pPr>
    </w:p>
    <w:p w14:paraId="7623561F" w14:textId="77777777" w:rsidR="00DB3BB3" w:rsidRDefault="00DB3BB3">
      <w:pPr>
        <w:pStyle w:val="CommentText"/>
      </w:pPr>
      <w:r>
        <w:t>Or, should we reduce the table to only those traits that are explored in the model, and use this to explain the traits in the database?</w:t>
      </w:r>
    </w:p>
    <w:p w14:paraId="44ABCABD" w14:textId="77777777" w:rsidR="00DB3BB3" w:rsidRDefault="00DB3BB3">
      <w:pPr>
        <w:pStyle w:val="CommentText"/>
      </w:pPr>
    </w:p>
    <w:p w14:paraId="0D8D88A8" w14:textId="77777777" w:rsidR="00DB3BB3" w:rsidRDefault="00DB3BB3">
      <w:pPr>
        <w:pStyle w:val="CommentText"/>
      </w:pPr>
      <w:r>
        <w:t>In any case, please add additional examples that you know of to column 3.</w:t>
      </w:r>
    </w:p>
  </w:comment>
  <w:comment w:id="336" w:author="Clay Cressler" w:date="2016-07-15T13:56:00Z" w:initials="CC">
    <w:p w14:paraId="09C06043" w14:textId="77777777" w:rsidR="00DB3BB3" w:rsidRDefault="00DB3BB3">
      <w:pPr>
        <w:pStyle w:val="CommentText"/>
      </w:pPr>
      <w:r>
        <w:rPr>
          <w:rStyle w:val="CommentReference"/>
        </w:rPr>
        <w:annotationRef/>
      </w:r>
      <w:r>
        <w:t xml:space="preserve">I’m not quite sure whether to interpret this statement as saying that </w:t>
      </w:r>
      <w:proofErr w:type="spellStart"/>
      <w:r>
        <w:t>trophically</w:t>
      </w:r>
      <w:proofErr w:type="spellEnd"/>
      <w:r>
        <w:t xml:space="preserve"> transmitted parasites should be more specialized than non-</w:t>
      </w:r>
      <w:proofErr w:type="spellStart"/>
      <w:r>
        <w:t>trophically</w:t>
      </w:r>
      <w:proofErr w:type="spellEnd"/>
      <w:r>
        <w:t xml:space="preserve"> transmitted parasites. This wording is also very close to that used by the original paper.</w:t>
      </w:r>
    </w:p>
  </w:comment>
  <w:comment w:id="369" w:author="Clay" w:date="2016-06-13T17:37:00Z" w:initials="C">
    <w:p w14:paraId="3439ABE7" w14:textId="77777777" w:rsidR="00DB3BB3" w:rsidRDefault="00DB3BB3">
      <w:pPr>
        <w:pStyle w:val="CommentText"/>
      </w:pPr>
      <w:r>
        <w:rPr>
          <w:rStyle w:val="CommentReference"/>
        </w:rPr>
        <w:annotationRef/>
      </w:r>
      <w:r>
        <w:t xml:space="preserve">Are there </w:t>
      </w:r>
      <w:proofErr w:type="spellStart"/>
      <w:r>
        <w:t>trophically</w:t>
      </w:r>
      <w:proofErr w:type="spellEnd"/>
      <w:r>
        <w:t xml:space="preserve"> transmitted parasites that are NEVER found in the environment? I assumed that definitive hosts shed into the environment, where intermediate hosts pick up the infection, and then subsequent transmissions are through ingestion. Is that not the case?</w:t>
      </w:r>
    </w:p>
    <w:p w14:paraId="23849449" w14:textId="77777777" w:rsidR="00DB3BB3" w:rsidRDefault="00DB3BB3">
      <w:pPr>
        <w:pStyle w:val="CommentText"/>
      </w:pPr>
    </w:p>
    <w:p w14:paraId="3039866B" w14:textId="77777777" w:rsidR="00DB3BB3" w:rsidRDefault="00DB3BB3">
      <w:pPr>
        <w:pStyle w:val="CommentText"/>
      </w:pPr>
      <w:r>
        <w:t>JW: That seems standard to me. I suppose if there were vertical transmission in intermediate hosts they could avoid the environmental transmission part?</w:t>
      </w:r>
    </w:p>
  </w:comment>
  <w:comment w:id="370" w:author="Jo Cable" w:date="2016-06-13T17:37:00Z" w:initials="JC">
    <w:p w14:paraId="29E67ECE" w14:textId="77777777" w:rsidR="00DB3BB3" w:rsidRDefault="00DB3BB3">
      <w:pPr>
        <w:pStyle w:val="CommentText"/>
      </w:pPr>
      <w:r>
        <w:rPr>
          <w:rStyle w:val="CommentReference"/>
        </w:rPr>
        <w:annotationRef/>
      </w:r>
      <w:r>
        <w:t>Clarify if simple or complex life cycle before going into details of the two parasites</w:t>
      </w:r>
    </w:p>
  </w:comment>
  <w:comment w:id="1006" w:author="Jo Cable" w:date="2016-06-13T17:37:00Z" w:initials="JC">
    <w:p w14:paraId="0A9B66B4" w14:textId="77777777" w:rsidR="00DB3BB3" w:rsidRDefault="00DB3BB3">
      <w:pPr>
        <w:pStyle w:val="CommentText"/>
      </w:pPr>
      <w:r>
        <w:rPr>
          <w:rStyle w:val="CommentReference"/>
        </w:rPr>
        <w:annotationRef/>
      </w:r>
      <w:r>
        <w:t xml:space="preserve"> </w:t>
      </w:r>
      <w:proofErr w:type="gramStart"/>
      <w:r>
        <w:t>host</w:t>
      </w:r>
      <w:proofErr w:type="gramEnd"/>
      <w:r>
        <w:t xml:space="preserve"> size need to say where that information came from</w:t>
      </w:r>
    </w:p>
  </w:comment>
  <w:comment w:id="1007" w:author="Jo Cable" w:date="2016-06-13T17:37:00Z" w:initials="JC">
    <w:p w14:paraId="06BFADE8" w14:textId="77777777" w:rsidR="00DB3BB3" w:rsidRDefault="00DB3BB3">
      <w:pPr>
        <w:pStyle w:val="CommentText"/>
      </w:pPr>
      <w:r>
        <w:rPr>
          <w:rStyle w:val="CommentReference"/>
        </w:rPr>
        <w:annotationRef/>
      </w:r>
      <w:r>
        <w:t>Why not just say they were totally excluded from all analyses?</w:t>
      </w:r>
    </w:p>
    <w:p w14:paraId="027F5EB3" w14:textId="77777777" w:rsidR="00DB3BB3" w:rsidRDefault="00DB3BB3">
      <w:pPr>
        <w:pStyle w:val="CommentText"/>
      </w:pPr>
    </w:p>
    <w:p w14:paraId="6B609C17" w14:textId="77777777" w:rsidR="00DB3BB3" w:rsidRDefault="00DB3BB3">
      <w:pPr>
        <w:pStyle w:val="CommentText"/>
      </w:pPr>
      <w:r>
        <w:t xml:space="preserve">So perhaps should comment in the Introduction that problematic to call a parasite a specialist if it </w:t>
      </w:r>
      <w:proofErr w:type="spellStart"/>
      <w:r>
        <w:t>hasa</w:t>
      </w:r>
      <w:proofErr w:type="spellEnd"/>
      <w:r>
        <w:t xml:space="preserve"> single </w:t>
      </w:r>
      <w:proofErr w:type="spellStart"/>
      <w:r>
        <w:t>definitve</w:t>
      </w:r>
      <w:proofErr w:type="spellEnd"/>
      <w:r>
        <w:t xml:space="preserve"> host but multiple intermediate hosts, and for this reason the current study focussed on just the </w:t>
      </w:r>
      <w:proofErr w:type="spellStart"/>
      <w:r>
        <w:t>definitve</w:t>
      </w:r>
      <w:proofErr w:type="spellEnd"/>
      <w:r>
        <w:t xml:space="preserve"> hosts.</w:t>
      </w:r>
    </w:p>
  </w:comment>
  <w:comment w:id="1010" w:author="Jo Cable" w:date="2016-06-13T17:37:00Z" w:initials="JC">
    <w:p w14:paraId="74511EDB" w14:textId="77777777" w:rsidR="00DB3BB3" w:rsidRDefault="00DB3BB3">
      <w:pPr>
        <w:pStyle w:val="CommentText"/>
      </w:pPr>
      <w:r>
        <w:rPr>
          <w:rStyle w:val="CommentReference"/>
        </w:rPr>
        <w:annotationRef/>
      </w:r>
      <w:r>
        <w:t>How do you allow for the fact that for some species you will have data from all genes cf. another host you might have partial sequence from a single gene?</w:t>
      </w:r>
    </w:p>
    <w:p w14:paraId="6719BC1B" w14:textId="77777777" w:rsidR="00DB3BB3" w:rsidRDefault="00DB3BB3">
      <w:pPr>
        <w:pStyle w:val="CommentText"/>
      </w:pPr>
    </w:p>
    <w:p w14:paraId="61523E16" w14:textId="77777777" w:rsidR="00DB3BB3" w:rsidRDefault="00DB3BB3">
      <w:pPr>
        <w:pStyle w:val="CommentText"/>
      </w:pPr>
      <w:r>
        <w:t>Ok this is answered in the next paragraph – but I don't understand it</w:t>
      </w:r>
    </w:p>
  </w:comment>
  <w:comment w:id="1012" w:author="Jo Cable" w:date="2016-06-13T17:37:00Z" w:initials="JC">
    <w:p w14:paraId="2B24A983" w14:textId="77777777" w:rsidR="00DB3BB3" w:rsidRDefault="00DB3BB3">
      <w:pPr>
        <w:pStyle w:val="CommentText"/>
      </w:pPr>
      <w:r>
        <w:rPr>
          <w:rStyle w:val="CommentReference"/>
        </w:rPr>
        <w:annotationRef/>
      </w:r>
      <w:proofErr w:type="gramStart"/>
      <w:r>
        <w:t>because</w:t>
      </w:r>
      <w:proofErr w:type="gramEnd"/>
      <w:r>
        <w:t xml:space="preserve"> this is a quite lengthy (but needed description) of determining host relatedness (but not key to the paper) it might be worth considering having this as supplementary material</w:t>
      </w:r>
    </w:p>
  </w:comment>
  <w:comment w:id="1016" w:author="SJP" w:date="2016-06-13T17:37:00Z" w:initials="MOU">
    <w:p w14:paraId="3887C010" w14:textId="77777777" w:rsidR="00DB3BB3" w:rsidRDefault="00DB3BB3">
      <w:pPr>
        <w:pStyle w:val="CommentText"/>
      </w:pPr>
      <w:r>
        <w:rPr>
          <w:rStyle w:val="CommentReference"/>
        </w:rPr>
        <w:annotationRef/>
      </w:r>
      <w:r>
        <w:rPr>
          <w:rStyle w:val="CommentReference"/>
        </w:rPr>
        <w:annotationRef/>
      </w:r>
      <w:proofErr w:type="gramStart"/>
      <w:r>
        <w:t>to</w:t>
      </w:r>
      <w:proofErr w:type="gramEnd"/>
      <w:r>
        <w:t xml:space="preserve"> make things more complicated, </w:t>
      </w:r>
      <w:proofErr w:type="spellStart"/>
      <w:r>
        <w:t>Poulin</w:t>
      </w:r>
      <w:proofErr w:type="spellEnd"/>
      <w:r>
        <w:t xml:space="preserve"> 2011 makes these PS and SPS in the context of parasite specialism</w:t>
      </w:r>
    </w:p>
  </w:comment>
  <w:comment w:id="1017" w:author="Jo Cable" w:date="2016-06-13T17:37:00Z" w:initials="JC">
    <w:p w14:paraId="4ADFE580" w14:textId="77777777" w:rsidR="00DB3BB3" w:rsidRDefault="00DB3BB3">
      <w:pPr>
        <w:pStyle w:val="CommentText"/>
      </w:pPr>
      <w:r>
        <w:rPr>
          <w:rStyle w:val="CommentReference"/>
        </w:rPr>
        <w:annotationRef/>
      </w:r>
      <w:proofErr w:type="gramStart"/>
      <w:r>
        <w:t>why</w:t>
      </w:r>
      <w:proofErr w:type="gramEnd"/>
      <w:r>
        <w:t xml:space="preserve"> not order this after SPD in table</w:t>
      </w:r>
    </w:p>
  </w:comment>
  <w:comment w:id="1018" w:author="JG Walker" w:date="2016-06-13T17:37:00Z" w:initials="JW">
    <w:p w14:paraId="0A74487A" w14:textId="77777777" w:rsidR="00DB3BB3" w:rsidRDefault="00DB3BB3">
      <w:pPr>
        <w:pStyle w:val="CommentText"/>
      </w:pPr>
      <w:r>
        <w:rPr>
          <w:rStyle w:val="CommentReference"/>
        </w:rPr>
        <w:annotationRef/>
      </w:r>
      <w:r>
        <w:t>Possibly only include one of these</w:t>
      </w:r>
    </w:p>
  </w:comment>
  <w:comment w:id="1027" w:author="Jo Cable" w:date="2016-06-13T17:37:00Z" w:initials="JC">
    <w:p w14:paraId="2A0D3628" w14:textId="77777777" w:rsidR="00DB3BB3" w:rsidRDefault="00DB3BB3">
      <w:pPr>
        <w:pStyle w:val="CommentText"/>
      </w:pPr>
      <w:r>
        <w:rPr>
          <w:rStyle w:val="CommentReference"/>
        </w:rPr>
        <w:annotationRef/>
      </w:r>
      <w:proofErr w:type="gramStart"/>
      <w:r>
        <w:t>need</w:t>
      </w:r>
      <w:proofErr w:type="gramEnd"/>
      <w:r>
        <w:t xml:space="preserve"> to say above that xxx size data only was available in the database</w:t>
      </w:r>
    </w:p>
    <w:p w14:paraId="57E35B18" w14:textId="77777777" w:rsidR="00DB3BB3" w:rsidRDefault="00DB3BB3">
      <w:pPr>
        <w:pStyle w:val="CommentText"/>
      </w:pPr>
    </w:p>
    <w:p w14:paraId="482A9B42" w14:textId="77777777" w:rsidR="00DB3BB3" w:rsidRDefault="00DB3BB3">
      <w:pPr>
        <w:pStyle w:val="CommentText"/>
      </w:pPr>
      <w:proofErr w:type="gramStart"/>
      <w:r>
        <w:t>fish</w:t>
      </w:r>
      <w:proofErr w:type="gramEnd"/>
      <w:r>
        <w:t xml:space="preserve"> length is either standard  length or fork length (only the latter includes the tail fin) but the former is the “standard” measure</w:t>
      </w:r>
    </w:p>
    <w:p w14:paraId="25931044" w14:textId="77777777" w:rsidR="00DB3BB3" w:rsidRDefault="00DB3BB3">
      <w:pPr>
        <w:pStyle w:val="CommentText"/>
      </w:pPr>
    </w:p>
    <w:p w14:paraId="15E3B9A7" w14:textId="77777777" w:rsidR="00DB3BB3" w:rsidRDefault="00DB3BB3">
      <w:pPr>
        <w:pStyle w:val="CommentText"/>
      </w:pPr>
      <w:r>
        <w:t xml:space="preserve">JW: </w:t>
      </w:r>
      <w:proofErr w:type="spellStart"/>
      <w:r>
        <w:t>Strona</w:t>
      </w:r>
      <w:proofErr w:type="spellEnd"/>
      <w:r>
        <w:t xml:space="preserve"> refer to it only as “max length” </w:t>
      </w:r>
      <w:hyperlink r:id="rId1" w:history="1">
        <w:r w:rsidRPr="00A94F2E">
          <w:rPr>
            <w:rStyle w:val="Hyperlink"/>
          </w:rPr>
          <w:t>http://www.esapubs.org/archive/ecol/E094/045/metadata.php</w:t>
        </w:r>
      </w:hyperlink>
      <w:r>
        <w:t xml:space="preserve"> </w:t>
      </w:r>
    </w:p>
  </w:comment>
  <w:comment w:id="1029" w:author="Jo Cable" w:date="2016-06-13T17:37:00Z" w:initials="JC">
    <w:p w14:paraId="68092D02" w14:textId="77777777" w:rsidR="00DB3BB3" w:rsidRDefault="00DB3BB3">
      <w:pPr>
        <w:pStyle w:val="CommentText"/>
      </w:pPr>
      <w:r>
        <w:rPr>
          <w:rStyle w:val="CommentReference"/>
        </w:rPr>
        <w:annotationRef/>
      </w:r>
      <w:proofErr w:type="gramStart"/>
      <w:r>
        <w:t>and</w:t>
      </w:r>
      <w:proofErr w:type="gramEnd"/>
      <w:r>
        <w:t xml:space="preserve"> then averaged for  that species?</w:t>
      </w:r>
    </w:p>
    <w:p w14:paraId="43108F4D" w14:textId="77777777" w:rsidR="00DB3BB3" w:rsidRDefault="00DB3BB3">
      <w:pPr>
        <w:pStyle w:val="CommentText"/>
      </w:pPr>
    </w:p>
    <w:p w14:paraId="6D565430" w14:textId="77777777" w:rsidR="00DB3BB3" w:rsidRDefault="00DB3BB3">
      <w:pPr>
        <w:pStyle w:val="CommentText"/>
      </w:pPr>
      <w:r>
        <w:t>JW: no, a parasite found in one region was essentially considered separately from the same parasite found in another region</w:t>
      </w:r>
    </w:p>
  </w:comment>
  <w:comment w:id="1033" w:author="Clay Cressler" w:date="2016-07-19T16:59:00Z" w:initials="CC">
    <w:p w14:paraId="043A744C" w14:textId="28D79C5E" w:rsidR="00DB3BB3" w:rsidRDefault="00DB3BB3">
      <w:pPr>
        <w:pStyle w:val="CommentText"/>
      </w:pPr>
      <w:r>
        <w:rPr>
          <w:rStyle w:val="CommentReference"/>
        </w:rPr>
        <w:annotationRef/>
      </w:r>
      <w:r>
        <w:t xml:space="preserve">Are there only ~400 </w:t>
      </w:r>
      <w:proofErr w:type="spellStart"/>
      <w:r>
        <w:t>trophically</w:t>
      </w:r>
      <w:proofErr w:type="spellEnd"/>
      <w:r>
        <w:t xml:space="preserve"> transmitted parasites in the dataset? I am wondering because it looks like there are a lot more than 400 </w:t>
      </w:r>
      <w:proofErr w:type="spellStart"/>
      <w:r>
        <w:t>datapoints</w:t>
      </w:r>
      <w:proofErr w:type="spellEnd"/>
      <w:r>
        <w:t xml:space="preserve"> on the plots of </w:t>
      </w:r>
      <w:proofErr w:type="spellStart"/>
      <w:r>
        <w:t>generalism</w:t>
      </w:r>
      <w:proofErr w:type="spellEnd"/>
      <w:r>
        <w:t xml:space="preserve"> against body size for </w:t>
      </w:r>
      <w:proofErr w:type="spellStart"/>
      <w:r>
        <w:t>trophically</w:t>
      </w:r>
      <w:proofErr w:type="spellEnd"/>
      <w:r>
        <w:t xml:space="preserve"> transmitted parasites. Maybe that’s just a trick of the eye?</w:t>
      </w:r>
    </w:p>
  </w:comment>
  <w:comment w:id="1034" w:author="Clay Cressler" w:date="2016-07-18T13:30:00Z" w:initials="CC">
    <w:p w14:paraId="46B35670" w14:textId="77777777" w:rsidR="00DB3BB3" w:rsidRPr="00514D86" w:rsidRDefault="00DB3BB3">
      <w:pPr>
        <w:pStyle w:val="CommentText"/>
      </w:pPr>
      <w:r>
        <w:rPr>
          <w:rStyle w:val="CommentReference"/>
        </w:rPr>
        <w:annotationRef/>
      </w:r>
      <w:r>
        <w:t xml:space="preserve">Obviously we cannot statistically test for significant differences. It would still be interesting to report something here, perhaps the mean </w:t>
      </w:r>
      <w:proofErr w:type="spellStart"/>
      <w:r>
        <w:t>generalism</w:t>
      </w:r>
      <w:proofErr w:type="spellEnd"/>
      <w:r>
        <w:t xml:space="preserve"> index for </w:t>
      </w:r>
      <w:proofErr w:type="spellStart"/>
      <w:r>
        <w:t>endoparasites</w:t>
      </w:r>
      <w:proofErr w:type="spellEnd"/>
      <w:r>
        <w:t xml:space="preserve"> compared to </w:t>
      </w:r>
      <w:proofErr w:type="spellStart"/>
      <w:r>
        <w:t>ectoparasites</w:t>
      </w:r>
      <w:proofErr w:type="spellEnd"/>
      <w:r>
        <w:t xml:space="preserve">? Is there </w:t>
      </w:r>
      <w:r>
        <w:rPr>
          <w:i/>
        </w:rPr>
        <w:t>any</w:t>
      </w:r>
      <w:r>
        <w:t xml:space="preserve"> evidence for or against the model prediction?</w:t>
      </w:r>
    </w:p>
  </w:comment>
  <w:comment w:id="1069" w:author="JG Walker" w:date="2016-06-13T17:37:00Z" w:initials="JW">
    <w:p w14:paraId="3F5BFA7E" w14:textId="77777777" w:rsidR="00DB3BB3" w:rsidRDefault="00DB3BB3">
      <w:pPr>
        <w:pStyle w:val="CommentText"/>
      </w:pPr>
      <w:r>
        <w:rPr>
          <w:rStyle w:val="CommentReference"/>
        </w:rPr>
        <w:annotationRef/>
      </w:r>
      <w:r>
        <w:t>Undergrads who helped with data entry?? Transmission retreat?</w:t>
      </w:r>
    </w:p>
  </w:comment>
  <w:comment w:id="1070" w:author="SJP" w:date="2016-06-13T17:37:00Z" w:initials="MOU">
    <w:p w14:paraId="46A57BB4" w14:textId="77777777" w:rsidR="00DB3BB3" w:rsidRDefault="00DB3BB3" w:rsidP="00B34BF1">
      <w:pPr>
        <w:pStyle w:val="CommentText"/>
      </w:pPr>
      <w:r>
        <w:rPr>
          <w:rStyle w:val="CommentReference"/>
        </w:rPr>
        <w:annotationRef/>
      </w:r>
      <w:r>
        <w:t>We threw out the database that she worked on but still might be nice to include.</w:t>
      </w:r>
    </w:p>
  </w:comment>
  <w:comment w:id="1071" w:author="JG Walker" w:date="2016-06-13T17:37:00Z" w:initials="JW">
    <w:p w14:paraId="5587909D" w14:textId="77777777" w:rsidR="00DB3BB3" w:rsidRDefault="00DB3BB3">
      <w:pPr>
        <w:pStyle w:val="CommentText"/>
      </w:pPr>
      <w:r>
        <w:rPr>
          <w:rStyle w:val="CommentReference"/>
        </w:rPr>
        <w:annotationRef/>
      </w:r>
      <w:r>
        <w:t xml:space="preserve">I can create a </w:t>
      </w:r>
      <w:proofErr w:type="spellStart"/>
      <w:r>
        <w:t>spreadsheet</w:t>
      </w:r>
      <w:proofErr w:type="spellEnd"/>
      <w:r>
        <w:t xml:space="preserve"> with the final metrics &amp; traits to include in supplementary?</w:t>
      </w:r>
    </w:p>
  </w:comment>
  <w:comment w:id="1072" w:author="JG Walker" w:date="2016-06-13T17:37:00Z" w:initials="JW">
    <w:p w14:paraId="4CC3CA46" w14:textId="77777777" w:rsidR="00DB3BB3" w:rsidRPr="006473CD" w:rsidRDefault="00DB3BB3" w:rsidP="00194D56">
      <w:pPr>
        <w:shd w:val="clear" w:color="auto" w:fill="FFFFFF"/>
        <w:textAlignment w:val="baseline"/>
        <w:rPr>
          <w:color w:val="333333"/>
        </w:rPr>
      </w:pPr>
      <w:r>
        <w:rPr>
          <w:rStyle w:val="CommentReference"/>
        </w:rPr>
        <w:annotationRef/>
      </w:r>
    </w:p>
    <w:p w14:paraId="0E33C735" w14:textId="77777777" w:rsidR="00DB3BB3" w:rsidRDefault="00DB3BB3" w:rsidP="00194D56">
      <w:pPr>
        <w:pStyle w:val="CommentText"/>
      </w:pPr>
      <w:r w:rsidRPr="006473CD">
        <w:rPr>
          <w:color w:val="333333"/>
        </w:rPr>
        <w:t>All submissions, other than those with a single author, must include an Authors’ Contributions section which individually lists the specific contribution of each author. The list of Authors should meet all of the following criteria; 1) substantial contributions to conception and design, or acquisition of data, or analysis and interpretation of data; 2) drafting the article or revising it critically for important intellectual content; and 3) final approval of the version to be published. All contributors who do not meet all of these criteria should be included in the acknowledgements.</w:t>
      </w:r>
    </w:p>
  </w:comment>
  <w:comment w:id="1073" w:author="JG Walker" w:date="2016-06-13T17:37:00Z" w:initials="JW">
    <w:p w14:paraId="736E05AE" w14:textId="77777777" w:rsidR="00DB3BB3" w:rsidRDefault="00DB3BB3" w:rsidP="00194D56">
      <w:pPr>
        <w:rPr>
          <w:color w:val="333333"/>
          <w:shd w:val="clear" w:color="auto" w:fill="FFFFFF"/>
        </w:rPr>
      </w:pPr>
      <w:r>
        <w:rPr>
          <w:rStyle w:val="CommentReference"/>
        </w:rPr>
        <w:annotationRef/>
      </w:r>
      <w:r w:rsidRPr="006473CD">
        <w:rPr>
          <w:color w:val="333333"/>
          <w:shd w:val="clear" w:color="auto" w:fill="FFFFFF"/>
        </w:rPr>
        <w:t>Please list the source of funding for each author.</w:t>
      </w:r>
    </w:p>
    <w:p w14:paraId="5EDCE4B6" w14:textId="77777777" w:rsidR="00DB3BB3" w:rsidRDefault="00DB3BB3">
      <w:pPr>
        <w:pStyle w:val="CommentText"/>
      </w:pPr>
    </w:p>
  </w:comment>
  <w:comment w:id="1074" w:author="JG Walker" w:date="2016-06-13T17:37:00Z" w:initials="JW">
    <w:p w14:paraId="5B3F07BC" w14:textId="77777777" w:rsidR="00DB3BB3" w:rsidRDefault="00DB3BB3" w:rsidP="006473CD">
      <w:pPr>
        <w:pStyle w:val="CommentText"/>
      </w:pPr>
      <w:r>
        <w:rPr>
          <w:rStyle w:val="CommentReference"/>
        </w:rPr>
        <w:annotationRef/>
      </w:r>
      <w:r>
        <w:t>To format and proofread.</w:t>
      </w:r>
    </w:p>
  </w:comment>
  <w:comment w:id="1076" w:author="Amy Hurford" w:date="2016-06-13T17:37:00Z" w:initials="AH">
    <w:p w14:paraId="1C18AD89" w14:textId="77777777" w:rsidR="00DB3BB3" w:rsidRDefault="00DB3BB3">
      <w:pPr>
        <w:pStyle w:val="CommentText"/>
      </w:pPr>
      <w:r>
        <w:rPr>
          <w:rStyle w:val="CommentReference"/>
        </w:rPr>
        <w:annotationRef/>
      </w:r>
      <w:r>
        <w:t>I think the results are strong as is and I wouldn’t include any of the modelling I did related to complex/trophic transmissi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0D1F33" w14:textId="77777777" w:rsidR="00DB3BB3" w:rsidRDefault="00DB3BB3">
      <w:r>
        <w:separator/>
      </w:r>
    </w:p>
  </w:endnote>
  <w:endnote w:type="continuationSeparator" w:id="0">
    <w:p w14:paraId="17A6C8D1" w14:textId="77777777" w:rsidR="00DB3BB3" w:rsidRDefault="00DB3B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MyriadPro-Cond">
    <w:altName w:val="Cambria"/>
    <w:panose1 w:val="00000000000000000000"/>
    <w:charset w:val="00"/>
    <w:family w:val="auto"/>
    <w:notTrueType/>
    <w:pitch w:val="default"/>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Consolas">
    <w:panose1 w:val="020B0609020204030204"/>
    <w:charset w:val="00"/>
    <w:family w:val="auto"/>
    <w:pitch w:val="variable"/>
    <w:sig w:usb0="E10002FF" w:usb1="4000FCFF" w:usb2="00000009" w:usb3="00000000" w:csb0="0000019F" w:csb1="00000000"/>
  </w:font>
  <w:font w:name="Times">
    <w:panose1 w:val="02000500000000000000"/>
    <w:charset w:val="00"/>
    <w:family w:val="auto"/>
    <w:pitch w:val="variable"/>
    <w:sig w:usb0="00000003" w:usb1="00000000" w:usb2="00000000" w:usb3="00000000" w:csb0="00000001" w:csb1="00000000"/>
  </w:font>
  <w:font w:name="Palatino-Roman">
    <w:altName w:val="Palatino"/>
    <w:charset w:val="00"/>
    <w:family w:val="auto"/>
    <w:pitch w:val="variable"/>
    <w:sig w:usb0="A00002FF" w:usb1="7800205A" w:usb2="14600000" w:usb3="00000000" w:csb0="00000193"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B5E254" w14:textId="77777777" w:rsidR="00DB3BB3" w:rsidRDefault="00DB3BB3" w:rsidP="00D774E2">
    <w:pPr>
      <w:tabs>
        <w:tab w:val="right" w:pos="9923"/>
      </w:tabs>
      <w:rPr>
        <w:rFonts w:ascii="Arial" w:hAnsi="Arial" w:cs="Arial"/>
        <w:b/>
        <w:sz w:val="17"/>
        <w:szCs w:val="17"/>
      </w:rPr>
    </w:pPr>
  </w:p>
  <w:p w14:paraId="79B882EF" w14:textId="77777777" w:rsidR="00DB3BB3" w:rsidRPr="004E5F6D" w:rsidRDefault="00DB3BB3" w:rsidP="00D774E2">
    <w:pPr>
      <w:tabs>
        <w:tab w:val="right" w:pos="9923"/>
      </w:tabs>
      <w:rPr>
        <w:rFonts w:ascii="Arial" w:hAnsi="Arial" w:cs="Arial"/>
        <w:sz w:val="17"/>
        <w:szCs w:val="17"/>
      </w:rPr>
    </w:pPr>
    <w:r w:rsidRPr="006848D8">
      <w:rPr>
        <w:i/>
        <w:sz w:val="16"/>
        <w:szCs w:val="16"/>
      </w:rPr>
      <w:t xml:space="preserve">Phil. Trans. R. Soc. </w:t>
    </w:r>
    <w:r>
      <w:rPr>
        <w:i/>
        <w:sz w:val="16"/>
        <w:szCs w:val="16"/>
      </w:rPr>
      <w:t>B</w:t>
    </w:r>
    <w:r w:rsidRPr="006848D8">
      <w:rPr>
        <w:i/>
        <w:sz w:val="16"/>
        <w:szCs w:val="16"/>
      </w:rPr>
      <w:t>.</w:t>
    </w:r>
    <w:r>
      <w:rPr>
        <w:rFonts w:ascii="Arial" w:hAnsi="Arial" w:cs="Arial"/>
        <w:b/>
        <w:sz w:val="17"/>
        <w:szCs w:val="17"/>
      </w:rPr>
      <w:tab/>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B93C6D" w14:textId="77777777" w:rsidR="00DB3BB3" w:rsidRPr="00D3653D" w:rsidRDefault="00DB3BB3" w:rsidP="00D774E2">
    <w:pPr>
      <w:tabs>
        <w:tab w:val="right" w:pos="9923"/>
      </w:tabs>
      <w:rPr>
        <w:i/>
        <w:color w:val="666666"/>
        <w:sz w:val="18"/>
        <w:szCs w:val="18"/>
      </w:rPr>
    </w:pPr>
  </w:p>
  <w:p w14:paraId="5C4FE209" w14:textId="77777777" w:rsidR="00DB3BB3" w:rsidRPr="001B02A0" w:rsidRDefault="00DB3BB3" w:rsidP="00D774E2">
    <w:pPr>
      <w:tabs>
        <w:tab w:val="right" w:pos="5040"/>
      </w:tabs>
      <w:rPr>
        <w:rFonts w:ascii="Arial" w:hAnsi="Arial" w:cs="Arial"/>
        <w:sz w:val="17"/>
        <w:szCs w:val="17"/>
      </w:rPr>
    </w:pPr>
    <w:r>
      <w:rPr>
        <w:sz w:val="18"/>
        <w:szCs w:val="18"/>
      </w:rPr>
      <w:tab/>
    </w:r>
    <w:r w:rsidRPr="003F3A19">
      <w:rPr>
        <w:sz w:val="18"/>
        <w:szCs w:val="18"/>
      </w:rPr>
      <w:fldChar w:fldCharType="begin"/>
    </w:r>
    <w:r w:rsidRPr="003F3A19">
      <w:rPr>
        <w:sz w:val="18"/>
        <w:szCs w:val="18"/>
      </w:rPr>
      <w:instrText xml:space="preserve"> PAGE </w:instrText>
    </w:r>
    <w:r w:rsidRPr="003F3A19">
      <w:rPr>
        <w:sz w:val="18"/>
        <w:szCs w:val="18"/>
      </w:rPr>
      <w:fldChar w:fldCharType="separate"/>
    </w:r>
    <w:r w:rsidR="009B55B9">
      <w:rPr>
        <w:noProof/>
        <w:sz w:val="18"/>
        <w:szCs w:val="18"/>
      </w:rPr>
      <w:t>1</w:t>
    </w:r>
    <w:r w:rsidRPr="003F3A19">
      <w:rPr>
        <w:sz w:val="18"/>
        <w:szCs w:val="18"/>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3BC23B" w14:textId="77777777" w:rsidR="00DB3BB3" w:rsidRPr="00F234D5" w:rsidRDefault="00DB3BB3" w:rsidP="00D774E2">
    <w:pPr>
      <w:rPr>
        <w:szCs w:val="17"/>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A11CEA" w14:textId="77777777" w:rsidR="00DB3BB3" w:rsidRDefault="00DB3BB3">
      <w:r>
        <w:separator/>
      </w:r>
    </w:p>
  </w:footnote>
  <w:footnote w:type="continuationSeparator" w:id="0">
    <w:p w14:paraId="40C6BA1F" w14:textId="77777777" w:rsidR="00DB3BB3" w:rsidRDefault="00DB3BB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47D084" w14:textId="77777777" w:rsidR="00DB3BB3" w:rsidRPr="00516B22" w:rsidRDefault="00DB3BB3" w:rsidP="00D774E2">
    <w:pPr>
      <w:pBdr>
        <w:bottom w:val="single" w:sz="6" w:space="1" w:color="auto"/>
      </w:pBdr>
      <w:spacing w:after="180"/>
      <w:jc w:val="center"/>
      <w:rPr>
        <w:rFonts w:ascii="Arial" w:hAnsi="Arial"/>
        <w:b/>
        <w:color w:val="000000"/>
        <w:lang w:val="fr-FR"/>
      </w:rPr>
    </w:pPr>
    <w:r>
      <w:rPr>
        <w:rFonts w:ascii="Arial" w:hAnsi="Arial"/>
        <w:b/>
        <w:i/>
        <w:color w:val="000000"/>
        <w:lang w:val="fr-FR"/>
      </w:rPr>
      <w:t xml:space="preserve">R. Soc. </w:t>
    </w:r>
    <w:proofErr w:type="gramStart"/>
    <w:r>
      <w:rPr>
        <w:rFonts w:ascii="Arial" w:hAnsi="Arial"/>
        <w:b/>
        <w:i/>
        <w:color w:val="000000"/>
        <w:lang w:val="fr-FR"/>
      </w:rPr>
      <w:t>open</w:t>
    </w:r>
    <w:proofErr w:type="gramEnd"/>
    <w:r>
      <w:rPr>
        <w:rFonts w:ascii="Arial" w:hAnsi="Arial"/>
        <w:b/>
        <w:i/>
        <w:color w:val="000000"/>
        <w:lang w:val="fr-FR"/>
      </w:rPr>
      <w:t xml:space="preserve"> </w:t>
    </w:r>
    <w:proofErr w:type="spellStart"/>
    <w:r>
      <w:rPr>
        <w:rFonts w:ascii="Arial" w:hAnsi="Arial"/>
        <w:b/>
        <w:i/>
        <w:color w:val="000000"/>
        <w:lang w:val="fr-FR"/>
      </w:rPr>
      <w:t>sci</w:t>
    </w:r>
    <w:proofErr w:type="spellEnd"/>
    <w:r>
      <w:rPr>
        <w:rFonts w:ascii="Arial" w:hAnsi="Arial"/>
        <w:b/>
        <w:i/>
        <w:color w:val="000000"/>
        <w:lang w:val="fr-FR"/>
      </w:rPr>
      <w:t>.</w:t>
    </w:r>
    <w:r w:rsidRPr="00516B22">
      <w:rPr>
        <w:rFonts w:ascii="Arial" w:hAnsi="Arial"/>
        <w:b/>
        <w:color w:val="000000"/>
        <w:lang w:val="fr-FR"/>
      </w:rPr>
      <w:t xml:space="preserve"> </w:t>
    </w:r>
    <w:proofErr w:type="gramStart"/>
    <w:r w:rsidRPr="00516B22">
      <w:rPr>
        <w:rFonts w:ascii="Arial" w:hAnsi="Arial"/>
        <w:b/>
        <w:color w:val="000000"/>
        <w:lang w:val="fr-FR"/>
      </w:rPr>
      <w:t>article</w:t>
    </w:r>
    <w:proofErr w:type="gramEnd"/>
    <w:r w:rsidRPr="00516B22">
      <w:rPr>
        <w:rFonts w:ascii="Arial" w:hAnsi="Arial"/>
        <w:b/>
        <w:color w:val="000000"/>
        <w:lang w:val="fr-FR"/>
      </w:rPr>
      <w:t xml:space="preserve"> </w:t>
    </w:r>
    <w:proofErr w:type="spellStart"/>
    <w:r w:rsidRPr="00516B22">
      <w:rPr>
        <w:rFonts w:ascii="Arial" w:hAnsi="Arial"/>
        <w:b/>
        <w:color w:val="000000"/>
        <w:lang w:val="fr-FR"/>
      </w:rPr>
      <w:t>template</w:t>
    </w:r>
    <w:proofErr w:type="spellEnd"/>
    <w:r w:rsidRPr="00516B22">
      <w:rPr>
        <w:rFonts w:ascii="Arial" w:hAnsi="Arial"/>
        <w:b/>
        <w:color w:val="000000"/>
        <w:lang w:val="fr-FR"/>
      </w:rPr>
      <w:t xml:space="preserve"> </w:t>
    </w:r>
  </w:p>
  <w:p w14:paraId="311759A8" w14:textId="77777777" w:rsidR="00DB3BB3" w:rsidRPr="003F3A19" w:rsidRDefault="00DB3BB3" w:rsidP="00D774E2">
    <w:pPr>
      <w:pBdr>
        <w:bottom w:val="single" w:sz="6" w:space="1" w:color="auto"/>
      </w:pBdr>
      <w:spacing w:after="180"/>
      <w:rPr>
        <w:b/>
        <w:color w:val="000000"/>
        <w:sz w:val="18"/>
        <w:szCs w:val="18"/>
      </w:rPr>
    </w:pP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2</w:t>
    </w:r>
    <w:r w:rsidRPr="003F3A19">
      <w:rPr>
        <w:sz w:val="18"/>
        <w:szCs w:val="18"/>
      </w:rPr>
      <w:fldChar w:fldCharType="end"/>
    </w:r>
    <w:r>
      <w:rPr>
        <w:sz w:val="18"/>
        <w:szCs w:val="18"/>
      </w:rPr>
      <w:t xml:space="preserve">  </w:t>
    </w:r>
    <w:r w:rsidRPr="003F3A19">
      <w:rPr>
        <w:sz w:val="18"/>
        <w:szCs w:val="18"/>
      </w:rPr>
      <w:t xml:space="preserve"> </w:t>
    </w:r>
    <w:r>
      <w:rPr>
        <w:i/>
        <w:color w:val="000000"/>
        <w:sz w:val="18"/>
        <w:szCs w:val="18"/>
      </w:rPr>
      <w:fldChar w:fldCharType="begin"/>
    </w:r>
    <w:r>
      <w:rPr>
        <w:i/>
        <w:color w:val="000000"/>
        <w:sz w:val="18"/>
        <w:szCs w:val="18"/>
      </w:rPr>
      <w:instrText xml:space="preserve"> MACROBUTTON  AcceptAllChangesInDoc Insert your short title here </w:instrText>
    </w:r>
    <w:r>
      <w:rPr>
        <w:i/>
        <w:color w:val="000000"/>
        <w:sz w:val="18"/>
        <w:szCs w:val="18"/>
      </w:rPr>
      <w:fldChar w:fldCharType="end"/>
    </w:r>
  </w:p>
  <w:p w14:paraId="67D745B0" w14:textId="77777777" w:rsidR="00DB3BB3" w:rsidRDefault="00DB3BB3" w:rsidP="00D774E2">
    <w:pPr>
      <w:pBdr>
        <w:bottom w:val="single" w:sz="6" w:space="1" w:color="auto"/>
      </w:pBdr>
      <w:tabs>
        <w:tab w:val="right" w:pos="9923"/>
      </w:tabs>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886A3A" w14:textId="77777777" w:rsidR="00DB3BB3" w:rsidRPr="00516B22" w:rsidRDefault="00DB3BB3" w:rsidP="00D774E2">
    <w:pPr>
      <w:spacing w:after="180"/>
      <w:jc w:val="center"/>
      <w:rPr>
        <w:rFonts w:ascii="Arial" w:hAnsi="Arial"/>
        <w:b/>
        <w:color w:val="000000"/>
        <w:lang w:val="fr-FR"/>
      </w:rPr>
    </w:pPr>
    <w:r>
      <w:rPr>
        <w:rFonts w:ascii="Arial" w:hAnsi="Arial"/>
        <w:b/>
        <w:i/>
        <w:color w:val="000000"/>
        <w:lang w:val="fr-FR"/>
      </w:rPr>
      <w:t xml:space="preserve">Phil. </w:t>
    </w:r>
    <w:proofErr w:type="spellStart"/>
    <w:r>
      <w:rPr>
        <w:rFonts w:ascii="Arial" w:hAnsi="Arial"/>
        <w:b/>
        <w:i/>
        <w:color w:val="000000"/>
        <w:lang w:val="fr-FR"/>
      </w:rPr>
      <w:t>Trans</w:t>
    </w:r>
    <w:proofErr w:type="spellEnd"/>
    <w:r>
      <w:rPr>
        <w:rFonts w:ascii="Arial" w:hAnsi="Arial"/>
        <w:b/>
        <w:i/>
        <w:color w:val="000000"/>
        <w:lang w:val="fr-FR"/>
      </w:rPr>
      <w:t>. R. Soc. B</w:t>
    </w:r>
    <w:r w:rsidRPr="006848D8">
      <w:rPr>
        <w:rFonts w:ascii="Arial" w:hAnsi="Arial"/>
        <w:b/>
        <w:i/>
        <w:color w:val="000000"/>
        <w:lang w:val="fr-FR"/>
      </w:rPr>
      <w:t>.</w:t>
    </w:r>
    <w:r w:rsidRPr="00516B22">
      <w:rPr>
        <w:rFonts w:ascii="Arial" w:hAnsi="Arial"/>
        <w:b/>
        <w:color w:val="000000"/>
        <w:lang w:val="fr-FR"/>
      </w:rPr>
      <w:t xml:space="preserve"> article </w:t>
    </w:r>
    <w:proofErr w:type="spellStart"/>
    <w:r w:rsidRPr="00516B22">
      <w:rPr>
        <w:rFonts w:ascii="Arial" w:hAnsi="Arial"/>
        <w:b/>
        <w:color w:val="000000"/>
        <w:lang w:val="fr-FR"/>
      </w:rPr>
      <w:t>template</w:t>
    </w:r>
    <w:proofErr w:type="spellEnd"/>
    <w:r w:rsidRPr="00516B22">
      <w:rPr>
        <w:rFonts w:ascii="Arial" w:hAnsi="Arial"/>
        <w:b/>
        <w:color w:val="000000"/>
        <w:lang w:val="fr-FR"/>
      </w:rPr>
      <w:t xml:space="preserve"> </w:t>
    </w:r>
  </w:p>
  <w:p w14:paraId="695FE32C" w14:textId="77777777" w:rsidR="00DB3BB3" w:rsidRPr="00516B22" w:rsidRDefault="00DB3BB3" w:rsidP="00D774E2">
    <w:pPr>
      <w:pBdr>
        <w:bottom w:val="single" w:sz="6" w:space="1" w:color="auto"/>
      </w:pBdr>
      <w:tabs>
        <w:tab w:val="right" w:pos="9923"/>
      </w:tabs>
      <w:jc w:val="right"/>
      <w:rPr>
        <w:i/>
        <w:color w:val="000000"/>
        <w:sz w:val="18"/>
        <w:szCs w:val="18"/>
        <w:lang w:val="fr-FR"/>
      </w:rPr>
    </w:pPr>
  </w:p>
  <w:p w14:paraId="1E9B005B" w14:textId="77777777" w:rsidR="00DB3BB3" w:rsidRDefault="00DB3BB3" w:rsidP="00D774E2">
    <w:pPr>
      <w:pBdr>
        <w:bottom w:val="single" w:sz="6" w:space="1" w:color="auto"/>
      </w:pBdr>
      <w:tabs>
        <w:tab w:val="right" w:pos="9923"/>
      </w:tabs>
      <w:rPr>
        <w:rFonts w:ascii="Arial" w:hAnsi="Arial"/>
        <w:b/>
        <w:i/>
        <w:color w:val="000000"/>
        <w:lang w:val="fr-FR"/>
      </w:rPr>
    </w:pPr>
    <w:r>
      <w:rPr>
        <w:noProof/>
        <w:lang w:val="en-US" w:eastAsia="en-US"/>
      </w:rPr>
      <w:drawing>
        <wp:anchor distT="0" distB="0" distL="114300" distR="114300" simplePos="0" relativeHeight="251657728" behindDoc="0" locked="0" layoutInCell="1" allowOverlap="1" wp14:anchorId="0A605583" wp14:editId="2CBD388A">
          <wp:simplePos x="0" y="0"/>
          <wp:positionH relativeFrom="column">
            <wp:posOffset>635</wp:posOffset>
          </wp:positionH>
          <wp:positionV relativeFrom="paragraph">
            <wp:posOffset>0</wp:posOffset>
          </wp:positionV>
          <wp:extent cx="2400300" cy="457200"/>
          <wp:effectExtent l="0" t="0" r="12700" b="0"/>
          <wp:wrapSquare wrapText="bothSides"/>
          <wp:docPr id="1" name="Picture 1" descr="Description: Description: \\rsnet.local\dfs\Marketing\Logos\Journal logos\PHILOSOPHICAL TRANSACTIONS B\Web\PHILOSOPHICAL TRANSACTIONS B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rsnet.local\dfs\Marketing\Logos\Journal logos\PHILOSOPHICAL TRANSACTIONS B\Web\PHILOSOPHICAL TRANSACTIONS B_RGB.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00300" cy="457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695B2E" w14:textId="77777777" w:rsidR="00DB3BB3" w:rsidRPr="00FF0DAA" w:rsidRDefault="00DB3BB3" w:rsidP="00D774E2">
    <w:pPr>
      <w:pBdr>
        <w:bottom w:val="single" w:sz="6" w:space="1" w:color="auto"/>
      </w:pBdr>
      <w:tabs>
        <w:tab w:val="right" w:pos="9923"/>
      </w:tabs>
      <w:jc w:val="right"/>
      <w:rPr>
        <w:i/>
        <w:color w:val="000000"/>
        <w:sz w:val="18"/>
        <w:szCs w:val="18"/>
      </w:rPr>
    </w:pPr>
    <w:r>
      <w:rPr>
        <w:i/>
        <w:color w:val="000000"/>
        <w:sz w:val="18"/>
        <w:szCs w:val="18"/>
      </w:rPr>
      <w:t>Phil. Trans. R. Soc. B.</w:t>
    </w:r>
  </w:p>
  <w:p w14:paraId="53DBCF6C" w14:textId="77777777" w:rsidR="00DB3BB3" w:rsidRPr="00FF0DAA" w:rsidRDefault="00DB3BB3" w:rsidP="00D774E2">
    <w:pPr>
      <w:pBdr>
        <w:bottom w:val="single" w:sz="6" w:space="1" w:color="auto"/>
      </w:pBdr>
      <w:tabs>
        <w:tab w:val="right" w:pos="9923"/>
      </w:tabs>
      <w:jc w:val="right"/>
      <w:rPr>
        <w:color w:val="000000"/>
        <w:sz w:val="18"/>
        <w:szCs w:val="18"/>
      </w:rPr>
    </w:pPr>
    <w:proofErr w:type="gramStart"/>
    <w:r w:rsidRPr="00FF0DAA">
      <w:rPr>
        <w:color w:val="000000"/>
        <w:sz w:val="18"/>
        <w:szCs w:val="18"/>
      </w:rPr>
      <w:t>doi:10.1098</w:t>
    </w:r>
    <w:proofErr w:type="gramEnd"/>
    <w:r w:rsidRPr="00FF0DAA">
      <w:rPr>
        <w:color w:val="000000"/>
        <w:sz w:val="18"/>
        <w:szCs w:val="18"/>
      </w:rPr>
      <w:t>/not yet assigned</w:t>
    </w:r>
  </w:p>
  <w:p w14:paraId="32B148AA" w14:textId="77777777" w:rsidR="00DB3BB3" w:rsidRPr="000063D6" w:rsidRDefault="00DB3BB3" w:rsidP="00D774E2">
    <w:pPr>
      <w:pBdr>
        <w:bottom w:val="single" w:sz="6" w:space="1" w:color="auto"/>
      </w:pBdr>
      <w:tabs>
        <w:tab w:val="right" w:pos="9923"/>
      </w:tabs>
      <w:rPr>
        <w:sz w:val="18"/>
        <w:szCs w:val="18"/>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946EE1" w14:textId="77777777" w:rsidR="00DB3BB3" w:rsidRDefault="00DB3BB3"/>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D332CA" w14:textId="77777777" w:rsidR="00DB3BB3" w:rsidRPr="00090077" w:rsidRDefault="00DB3BB3" w:rsidP="00D774E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ED88FCB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5BC1363"/>
    <w:multiLevelType w:val="multilevel"/>
    <w:tmpl w:val="D51AF13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FFFFFF7D"/>
    <w:multiLevelType w:val="singleLevel"/>
    <w:tmpl w:val="78200842"/>
    <w:lvl w:ilvl="0">
      <w:start w:val="1"/>
      <w:numFmt w:val="decimal"/>
      <w:lvlText w:val="%1."/>
      <w:lvlJc w:val="left"/>
      <w:pPr>
        <w:tabs>
          <w:tab w:val="num" w:pos="1209"/>
        </w:tabs>
        <w:ind w:left="1209" w:hanging="360"/>
      </w:pPr>
    </w:lvl>
  </w:abstractNum>
  <w:abstractNum w:abstractNumId="3">
    <w:nsid w:val="FFFFFF7E"/>
    <w:multiLevelType w:val="singleLevel"/>
    <w:tmpl w:val="CF56D2CC"/>
    <w:lvl w:ilvl="0">
      <w:start w:val="1"/>
      <w:numFmt w:val="decimal"/>
      <w:lvlText w:val="%1."/>
      <w:lvlJc w:val="left"/>
      <w:pPr>
        <w:tabs>
          <w:tab w:val="num" w:pos="926"/>
        </w:tabs>
        <w:ind w:left="926" w:hanging="360"/>
      </w:pPr>
    </w:lvl>
  </w:abstractNum>
  <w:abstractNum w:abstractNumId="4">
    <w:nsid w:val="FFFFFF7F"/>
    <w:multiLevelType w:val="singleLevel"/>
    <w:tmpl w:val="938013B0"/>
    <w:lvl w:ilvl="0">
      <w:start w:val="1"/>
      <w:numFmt w:val="decimal"/>
      <w:lvlText w:val="%1."/>
      <w:lvlJc w:val="left"/>
      <w:pPr>
        <w:tabs>
          <w:tab w:val="num" w:pos="643"/>
        </w:tabs>
        <w:ind w:left="643" w:hanging="360"/>
      </w:pPr>
    </w:lvl>
  </w:abstractNum>
  <w:abstractNum w:abstractNumId="5">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0D62A6B8"/>
    <w:lvl w:ilvl="0">
      <w:start w:val="1"/>
      <w:numFmt w:val="decimal"/>
      <w:lvlText w:val="%1."/>
      <w:lvlJc w:val="left"/>
      <w:pPr>
        <w:tabs>
          <w:tab w:val="num" w:pos="360"/>
        </w:tabs>
        <w:ind w:left="360" w:hanging="360"/>
      </w:pPr>
    </w:lvl>
  </w:abstractNum>
  <w:abstractNum w:abstractNumId="10">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11">
    <w:nsid w:val="0580303E"/>
    <w:multiLevelType w:val="hybridMultilevel"/>
    <w:tmpl w:val="CEFAF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616316F"/>
    <w:multiLevelType w:val="hybridMultilevel"/>
    <w:tmpl w:val="5184A6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0AA22C03"/>
    <w:multiLevelType w:val="multilevel"/>
    <w:tmpl w:val="08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4">
    <w:nsid w:val="0E23040B"/>
    <w:multiLevelType w:val="hybridMultilevel"/>
    <w:tmpl w:val="2098F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8FC2532"/>
    <w:multiLevelType w:val="hybridMultilevel"/>
    <w:tmpl w:val="0202527A"/>
    <w:lvl w:ilvl="0" w:tplc="5FD26E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E530B91"/>
    <w:multiLevelType w:val="multilevel"/>
    <w:tmpl w:val="E5F6B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550363A"/>
    <w:multiLevelType w:val="hybridMultilevel"/>
    <w:tmpl w:val="3FD64B42"/>
    <w:lvl w:ilvl="0" w:tplc="5B6462C2">
      <w:start w:val="1"/>
      <w:numFmt w:val="none"/>
      <w:lvlText w:val=""/>
      <w:lvlJc w:val="left"/>
      <w:pPr>
        <w:tabs>
          <w:tab w:val="num" w:pos="0"/>
        </w:tabs>
        <w:ind w:left="199" w:hanging="199"/>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nsid w:val="2F5A5A79"/>
    <w:multiLevelType w:val="multilevel"/>
    <w:tmpl w:val="2A9AC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2C3258F"/>
    <w:multiLevelType w:val="hybridMultilevel"/>
    <w:tmpl w:val="25C8F0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1A03EDB"/>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63975A85"/>
    <w:multiLevelType w:val="hybridMultilevel"/>
    <w:tmpl w:val="53A443A4"/>
    <w:lvl w:ilvl="0" w:tplc="62D29774">
      <w:start w:val="1"/>
      <w:numFmt w:val="decimal"/>
      <w:pStyle w:val="titlerso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8803FFB"/>
    <w:multiLevelType w:val="hybridMultilevel"/>
    <w:tmpl w:val="90F0D5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9925DF8"/>
    <w:multiLevelType w:val="hybridMultilevel"/>
    <w:tmpl w:val="58DA3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FF5646C"/>
    <w:multiLevelType w:val="multilevel"/>
    <w:tmpl w:val="08090023"/>
    <w:lvl w:ilvl="0">
      <w:start w:val="1"/>
      <w:numFmt w:val="upperRoman"/>
      <w:pStyle w:val="Heading1"/>
      <w:lvlText w:val="Article %1."/>
      <w:lvlJc w:val="left"/>
      <w:pPr>
        <w:tabs>
          <w:tab w:val="num" w:pos="2160"/>
        </w:tabs>
        <w:ind w:left="0" w:firstLine="0"/>
      </w:pPr>
    </w:lvl>
    <w:lvl w:ilvl="1">
      <w:start w:val="1"/>
      <w:numFmt w:val="decimalZero"/>
      <w:pStyle w:val="Heading2"/>
      <w:isLgl/>
      <w:lvlText w:val="Section %1.%2"/>
      <w:lvlJc w:val="left"/>
      <w:pPr>
        <w:tabs>
          <w:tab w:val="num" w:pos="2160"/>
        </w:tabs>
        <w:ind w:left="0" w:firstLine="0"/>
      </w:pPr>
    </w:lvl>
    <w:lvl w:ilvl="2">
      <w:start w:val="1"/>
      <w:numFmt w:val="lowerLetter"/>
      <w:pStyle w:val="Heading3"/>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5">
    <w:nsid w:val="70B825E3"/>
    <w:multiLevelType w:val="hybridMultilevel"/>
    <w:tmpl w:val="47CA9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72631FC"/>
    <w:multiLevelType w:val="hybridMultilevel"/>
    <w:tmpl w:val="83724C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3"/>
  </w:num>
  <w:num w:numId="11">
    <w:abstractNumId w:val="20"/>
  </w:num>
  <w:num w:numId="12">
    <w:abstractNumId w:val="24"/>
  </w:num>
  <w:num w:numId="13">
    <w:abstractNumId w:val="17"/>
  </w:num>
  <w:num w:numId="14">
    <w:abstractNumId w:val="16"/>
  </w:num>
  <w:num w:numId="15">
    <w:abstractNumId w:val="21"/>
  </w:num>
  <w:num w:numId="16">
    <w:abstractNumId w:val="18"/>
  </w:num>
  <w:num w:numId="17">
    <w:abstractNumId w:val="14"/>
  </w:num>
  <w:num w:numId="18">
    <w:abstractNumId w:val="12"/>
  </w:num>
  <w:num w:numId="19">
    <w:abstractNumId w:val="21"/>
    <w:lvlOverride w:ilvl="0">
      <w:startOverride w:val="1"/>
    </w:lvlOverride>
  </w:num>
  <w:num w:numId="20">
    <w:abstractNumId w:val="11"/>
  </w:num>
  <w:num w:numId="21">
    <w:abstractNumId w:val="26"/>
  </w:num>
  <w:num w:numId="22">
    <w:abstractNumId w:val="25"/>
  </w:num>
  <w:num w:numId="23">
    <w:abstractNumId w:val="0"/>
  </w:num>
  <w:num w:numId="24">
    <w:abstractNumId w:val="1"/>
  </w:num>
  <w:num w:numId="25">
    <w:abstractNumId w:val="23"/>
  </w:num>
  <w:num w:numId="26">
    <w:abstractNumId w:val="22"/>
  </w:num>
  <w:num w:numId="27">
    <w:abstractNumId w:val="19"/>
  </w:num>
  <w:num w:numId="2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73CD"/>
    <w:rsid w:val="00005766"/>
    <w:rsid w:val="000230E3"/>
    <w:rsid w:val="00033E3B"/>
    <w:rsid w:val="00034292"/>
    <w:rsid w:val="00040142"/>
    <w:rsid w:val="000423BE"/>
    <w:rsid w:val="0004764D"/>
    <w:rsid w:val="00054085"/>
    <w:rsid w:val="00062231"/>
    <w:rsid w:val="000650C2"/>
    <w:rsid w:val="000766E8"/>
    <w:rsid w:val="00076CEE"/>
    <w:rsid w:val="00077EEF"/>
    <w:rsid w:val="000834B0"/>
    <w:rsid w:val="000902B3"/>
    <w:rsid w:val="000A67C9"/>
    <w:rsid w:val="000B6A1C"/>
    <w:rsid w:val="000C2410"/>
    <w:rsid w:val="000C52B9"/>
    <w:rsid w:val="000C642D"/>
    <w:rsid w:val="000D3361"/>
    <w:rsid w:val="000D47FF"/>
    <w:rsid w:val="000D64C5"/>
    <w:rsid w:val="000D7886"/>
    <w:rsid w:val="000D7E2E"/>
    <w:rsid w:val="000E25BA"/>
    <w:rsid w:val="000E3760"/>
    <w:rsid w:val="000E617C"/>
    <w:rsid w:val="000F3223"/>
    <w:rsid w:val="0010542B"/>
    <w:rsid w:val="00117852"/>
    <w:rsid w:val="001178B4"/>
    <w:rsid w:val="001243E9"/>
    <w:rsid w:val="00125BA7"/>
    <w:rsid w:val="00127901"/>
    <w:rsid w:val="001401A9"/>
    <w:rsid w:val="00146C34"/>
    <w:rsid w:val="001473DB"/>
    <w:rsid w:val="0015787C"/>
    <w:rsid w:val="00161F5E"/>
    <w:rsid w:val="0017367B"/>
    <w:rsid w:val="00175FA1"/>
    <w:rsid w:val="00192BA9"/>
    <w:rsid w:val="00192E15"/>
    <w:rsid w:val="001937A1"/>
    <w:rsid w:val="00194D56"/>
    <w:rsid w:val="001A04F2"/>
    <w:rsid w:val="001A18BB"/>
    <w:rsid w:val="001A1E01"/>
    <w:rsid w:val="001B1701"/>
    <w:rsid w:val="001C3027"/>
    <w:rsid w:val="001C526B"/>
    <w:rsid w:val="001D033E"/>
    <w:rsid w:val="001E742B"/>
    <w:rsid w:val="001E7B91"/>
    <w:rsid w:val="001F03E9"/>
    <w:rsid w:val="001F5415"/>
    <w:rsid w:val="002152F5"/>
    <w:rsid w:val="002247D6"/>
    <w:rsid w:val="00234865"/>
    <w:rsid w:val="002354A6"/>
    <w:rsid w:val="00244C68"/>
    <w:rsid w:val="00246C30"/>
    <w:rsid w:val="0025264C"/>
    <w:rsid w:val="00254332"/>
    <w:rsid w:val="0026057C"/>
    <w:rsid w:val="00263FED"/>
    <w:rsid w:val="00271AA6"/>
    <w:rsid w:val="0028030E"/>
    <w:rsid w:val="00282BF8"/>
    <w:rsid w:val="00284EB9"/>
    <w:rsid w:val="00290387"/>
    <w:rsid w:val="002A37A5"/>
    <w:rsid w:val="002A7AF6"/>
    <w:rsid w:val="002C1264"/>
    <w:rsid w:val="002D4F81"/>
    <w:rsid w:val="002D6057"/>
    <w:rsid w:val="002D6AE8"/>
    <w:rsid w:val="002D71EF"/>
    <w:rsid w:val="002E2D7E"/>
    <w:rsid w:val="002F2736"/>
    <w:rsid w:val="002F4FE0"/>
    <w:rsid w:val="00300BF7"/>
    <w:rsid w:val="003165DF"/>
    <w:rsid w:val="00317D72"/>
    <w:rsid w:val="00317EF6"/>
    <w:rsid w:val="00322E3D"/>
    <w:rsid w:val="00325EB6"/>
    <w:rsid w:val="00327EB3"/>
    <w:rsid w:val="00330373"/>
    <w:rsid w:val="00331433"/>
    <w:rsid w:val="00337C99"/>
    <w:rsid w:val="003477E7"/>
    <w:rsid w:val="00351824"/>
    <w:rsid w:val="00352DBD"/>
    <w:rsid w:val="00354210"/>
    <w:rsid w:val="003542CA"/>
    <w:rsid w:val="00356449"/>
    <w:rsid w:val="00357AA8"/>
    <w:rsid w:val="00357BBC"/>
    <w:rsid w:val="003627AC"/>
    <w:rsid w:val="00366BDB"/>
    <w:rsid w:val="00372782"/>
    <w:rsid w:val="00381E14"/>
    <w:rsid w:val="00381EC0"/>
    <w:rsid w:val="003835C5"/>
    <w:rsid w:val="00383AF5"/>
    <w:rsid w:val="003861EA"/>
    <w:rsid w:val="00387F1F"/>
    <w:rsid w:val="00396C20"/>
    <w:rsid w:val="003B121B"/>
    <w:rsid w:val="003C6B03"/>
    <w:rsid w:val="003F0714"/>
    <w:rsid w:val="003F4FB1"/>
    <w:rsid w:val="00400644"/>
    <w:rsid w:val="004027E3"/>
    <w:rsid w:val="004065CB"/>
    <w:rsid w:val="004076D7"/>
    <w:rsid w:val="00410B59"/>
    <w:rsid w:val="00413925"/>
    <w:rsid w:val="00415F58"/>
    <w:rsid w:val="00417D0E"/>
    <w:rsid w:val="00420C16"/>
    <w:rsid w:val="004307C2"/>
    <w:rsid w:val="00437A17"/>
    <w:rsid w:val="00437D42"/>
    <w:rsid w:val="004525E0"/>
    <w:rsid w:val="00462E14"/>
    <w:rsid w:val="00465865"/>
    <w:rsid w:val="00467DA8"/>
    <w:rsid w:val="004742E6"/>
    <w:rsid w:val="00475689"/>
    <w:rsid w:val="00477F44"/>
    <w:rsid w:val="00481CEB"/>
    <w:rsid w:val="0048212F"/>
    <w:rsid w:val="00490105"/>
    <w:rsid w:val="0049150D"/>
    <w:rsid w:val="004B4040"/>
    <w:rsid w:val="004C25C4"/>
    <w:rsid w:val="004D246A"/>
    <w:rsid w:val="004D63A1"/>
    <w:rsid w:val="004D655C"/>
    <w:rsid w:val="004D6EAC"/>
    <w:rsid w:val="004E1607"/>
    <w:rsid w:val="004F45C0"/>
    <w:rsid w:val="00505B74"/>
    <w:rsid w:val="00514D86"/>
    <w:rsid w:val="00517A9B"/>
    <w:rsid w:val="00524287"/>
    <w:rsid w:val="00525D84"/>
    <w:rsid w:val="0053328B"/>
    <w:rsid w:val="00533A27"/>
    <w:rsid w:val="00541745"/>
    <w:rsid w:val="0056682D"/>
    <w:rsid w:val="005671A0"/>
    <w:rsid w:val="00572542"/>
    <w:rsid w:val="005801E3"/>
    <w:rsid w:val="0058312F"/>
    <w:rsid w:val="005859F2"/>
    <w:rsid w:val="005859FD"/>
    <w:rsid w:val="0059086F"/>
    <w:rsid w:val="00591A11"/>
    <w:rsid w:val="00593DEF"/>
    <w:rsid w:val="00594DD7"/>
    <w:rsid w:val="0059523E"/>
    <w:rsid w:val="005A2329"/>
    <w:rsid w:val="005A498E"/>
    <w:rsid w:val="005A5223"/>
    <w:rsid w:val="005B325B"/>
    <w:rsid w:val="005B51B0"/>
    <w:rsid w:val="005C2D7F"/>
    <w:rsid w:val="005C5446"/>
    <w:rsid w:val="005E3143"/>
    <w:rsid w:val="005E6190"/>
    <w:rsid w:val="005E7538"/>
    <w:rsid w:val="005F3A1F"/>
    <w:rsid w:val="005F6E7B"/>
    <w:rsid w:val="006055D7"/>
    <w:rsid w:val="0060593F"/>
    <w:rsid w:val="006078EA"/>
    <w:rsid w:val="00615D9B"/>
    <w:rsid w:val="00621BBF"/>
    <w:rsid w:val="00622E6B"/>
    <w:rsid w:val="0063234F"/>
    <w:rsid w:val="00640BD2"/>
    <w:rsid w:val="006473CD"/>
    <w:rsid w:val="006627E7"/>
    <w:rsid w:val="0067080C"/>
    <w:rsid w:val="00674725"/>
    <w:rsid w:val="00685FDE"/>
    <w:rsid w:val="00692C34"/>
    <w:rsid w:val="006B1194"/>
    <w:rsid w:val="006B1F7A"/>
    <w:rsid w:val="006B370F"/>
    <w:rsid w:val="006B3BBF"/>
    <w:rsid w:val="006B4963"/>
    <w:rsid w:val="006B748E"/>
    <w:rsid w:val="006C3F5A"/>
    <w:rsid w:val="006C6017"/>
    <w:rsid w:val="006C6AAB"/>
    <w:rsid w:val="006D21D6"/>
    <w:rsid w:val="006D4C68"/>
    <w:rsid w:val="006D6876"/>
    <w:rsid w:val="006E6ACC"/>
    <w:rsid w:val="006F3817"/>
    <w:rsid w:val="006F62FF"/>
    <w:rsid w:val="006F7032"/>
    <w:rsid w:val="007006D0"/>
    <w:rsid w:val="007057DB"/>
    <w:rsid w:val="007237AD"/>
    <w:rsid w:val="00732148"/>
    <w:rsid w:val="00734F85"/>
    <w:rsid w:val="00745C34"/>
    <w:rsid w:val="00752C50"/>
    <w:rsid w:val="00753B9C"/>
    <w:rsid w:val="007573BC"/>
    <w:rsid w:val="00761B04"/>
    <w:rsid w:val="0077133D"/>
    <w:rsid w:val="00772A14"/>
    <w:rsid w:val="00787F2D"/>
    <w:rsid w:val="00794533"/>
    <w:rsid w:val="00795ED1"/>
    <w:rsid w:val="00796054"/>
    <w:rsid w:val="007A505A"/>
    <w:rsid w:val="007D11D1"/>
    <w:rsid w:val="007D1289"/>
    <w:rsid w:val="007D20A1"/>
    <w:rsid w:val="007D3C82"/>
    <w:rsid w:val="007D43FC"/>
    <w:rsid w:val="007D6B36"/>
    <w:rsid w:val="007D7B7D"/>
    <w:rsid w:val="007E1C3B"/>
    <w:rsid w:val="007E3B82"/>
    <w:rsid w:val="007E41C5"/>
    <w:rsid w:val="007F4B49"/>
    <w:rsid w:val="007F5E20"/>
    <w:rsid w:val="0080269C"/>
    <w:rsid w:val="008033C5"/>
    <w:rsid w:val="008043C2"/>
    <w:rsid w:val="00812FE2"/>
    <w:rsid w:val="0081336C"/>
    <w:rsid w:val="00815151"/>
    <w:rsid w:val="00816325"/>
    <w:rsid w:val="008231C6"/>
    <w:rsid w:val="00824F54"/>
    <w:rsid w:val="00834D54"/>
    <w:rsid w:val="00845852"/>
    <w:rsid w:val="00851891"/>
    <w:rsid w:val="00867604"/>
    <w:rsid w:val="0087542F"/>
    <w:rsid w:val="008841E3"/>
    <w:rsid w:val="0088608A"/>
    <w:rsid w:val="00896EE3"/>
    <w:rsid w:val="008B6378"/>
    <w:rsid w:val="008C199F"/>
    <w:rsid w:val="008C3276"/>
    <w:rsid w:val="008D58FF"/>
    <w:rsid w:val="008D73A7"/>
    <w:rsid w:val="008E01F5"/>
    <w:rsid w:val="008E0C63"/>
    <w:rsid w:val="008E3AAD"/>
    <w:rsid w:val="008E5484"/>
    <w:rsid w:val="008F2018"/>
    <w:rsid w:val="00905B74"/>
    <w:rsid w:val="00911177"/>
    <w:rsid w:val="009136B4"/>
    <w:rsid w:val="00915A40"/>
    <w:rsid w:val="00926B19"/>
    <w:rsid w:val="00937EEF"/>
    <w:rsid w:val="009514D7"/>
    <w:rsid w:val="00951B01"/>
    <w:rsid w:val="00961C62"/>
    <w:rsid w:val="00965F0B"/>
    <w:rsid w:val="0097118B"/>
    <w:rsid w:val="00975352"/>
    <w:rsid w:val="00976571"/>
    <w:rsid w:val="00980835"/>
    <w:rsid w:val="009872BF"/>
    <w:rsid w:val="00991FA8"/>
    <w:rsid w:val="0099284C"/>
    <w:rsid w:val="00992FEF"/>
    <w:rsid w:val="00993853"/>
    <w:rsid w:val="009964AE"/>
    <w:rsid w:val="00996710"/>
    <w:rsid w:val="009A3B29"/>
    <w:rsid w:val="009A7FDD"/>
    <w:rsid w:val="009B55B9"/>
    <w:rsid w:val="009B68D1"/>
    <w:rsid w:val="009C45A0"/>
    <w:rsid w:val="009E47A0"/>
    <w:rsid w:val="009E576D"/>
    <w:rsid w:val="00A11F64"/>
    <w:rsid w:val="00A21E28"/>
    <w:rsid w:val="00A2309A"/>
    <w:rsid w:val="00A30A38"/>
    <w:rsid w:val="00A30DB0"/>
    <w:rsid w:val="00A355E2"/>
    <w:rsid w:val="00A42B11"/>
    <w:rsid w:val="00A51431"/>
    <w:rsid w:val="00A519A4"/>
    <w:rsid w:val="00A52D98"/>
    <w:rsid w:val="00A60B34"/>
    <w:rsid w:val="00A65885"/>
    <w:rsid w:val="00A67202"/>
    <w:rsid w:val="00A67299"/>
    <w:rsid w:val="00A71C04"/>
    <w:rsid w:val="00A7488E"/>
    <w:rsid w:val="00A81CEA"/>
    <w:rsid w:val="00A8396A"/>
    <w:rsid w:val="00A87DD3"/>
    <w:rsid w:val="00A92A50"/>
    <w:rsid w:val="00A9781C"/>
    <w:rsid w:val="00AA5378"/>
    <w:rsid w:val="00AB1B1C"/>
    <w:rsid w:val="00AB2838"/>
    <w:rsid w:val="00AC4D91"/>
    <w:rsid w:val="00AD4348"/>
    <w:rsid w:val="00AE050E"/>
    <w:rsid w:val="00AE1997"/>
    <w:rsid w:val="00AE2C42"/>
    <w:rsid w:val="00AF2317"/>
    <w:rsid w:val="00B0189A"/>
    <w:rsid w:val="00B03396"/>
    <w:rsid w:val="00B06AA9"/>
    <w:rsid w:val="00B151AE"/>
    <w:rsid w:val="00B21331"/>
    <w:rsid w:val="00B32AE8"/>
    <w:rsid w:val="00B344D6"/>
    <w:rsid w:val="00B34BF1"/>
    <w:rsid w:val="00B4275C"/>
    <w:rsid w:val="00B477E8"/>
    <w:rsid w:val="00B50217"/>
    <w:rsid w:val="00B53449"/>
    <w:rsid w:val="00B563D8"/>
    <w:rsid w:val="00B57645"/>
    <w:rsid w:val="00B67393"/>
    <w:rsid w:val="00B70E76"/>
    <w:rsid w:val="00B75723"/>
    <w:rsid w:val="00B84506"/>
    <w:rsid w:val="00B93726"/>
    <w:rsid w:val="00B96125"/>
    <w:rsid w:val="00BA6DD7"/>
    <w:rsid w:val="00BB40DA"/>
    <w:rsid w:val="00BC70CE"/>
    <w:rsid w:val="00BC7503"/>
    <w:rsid w:val="00BD3BC3"/>
    <w:rsid w:val="00BD5BFF"/>
    <w:rsid w:val="00BE2A36"/>
    <w:rsid w:val="00BE3315"/>
    <w:rsid w:val="00BF7B27"/>
    <w:rsid w:val="00C00BBB"/>
    <w:rsid w:val="00C03A9E"/>
    <w:rsid w:val="00C0457E"/>
    <w:rsid w:val="00C054D7"/>
    <w:rsid w:val="00C061B9"/>
    <w:rsid w:val="00C26EA7"/>
    <w:rsid w:val="00C30ACA"/>
    <w:rsid w:val="00C4217E"/>
    <w:rsid w:val="00C43144"/>
    <w:rsid w:val="00C5308B"/>
    <w:rsid w:val="00C548D4"/>
    <w:rsid w:val="00C6115E"/>
    <w:rsid w:val="00C61DD8"/>
    <w:rsid w:val="00C625A5"/>
    <w:rsid w:val="00C77808"/>
    <w:rsid w:val="00C80407"/>
    <w:rsid w:val="00C86E74"/>
    <w:rsid w:val="00C921CC"/>
    <w:rsid w:val="00C92235"/>
    <w:rsid w:val="00CA042B"/>
    <w:rsid w:val="00CA465E"/>
    <w:rsid w:val="00CA63A4"/>
    <w:rsid w:val="00CB63FD"/>
    <w:rsid w:val="00CC17CD"/>
    <w:rsid w:val="00CC2C96"/>
    <w:rsid w:val="00CE6E3B"/>
    <w:rsid w:val="00CE7924"/>
    <w:rsid w:val="00CF34A7"/>
    <w:rsid w:val="00D06267"/>
    <w:rsid w:val="00D106CC"/>
    <w:rsid w:val="00D141B1"/>
    <w:rsid w:val="00D24B85"/>
    <w:rsid w:val="00D335E5"/>
    <w:rsid w:val="00D403BC"/>
    <w:rsid w:val="00D47709"/>
    <w:rsid w:val="00D47BDB"/>
    <w:rsid w:val="00D536A7"/>
    <w:rsid w:val="00D54EFD"/>
    <w:rsid w:val="00D57325"/>
    <w:rsid w:val="00D603F3"/>
    <w:rsid w:val="00D70908"/>
    <w:rsid w:val="00D71F1B"/>
    <w:rsid w:val="00D774E2"/>
    <w:rsid w:val="00D77BE6"/>
    <w:rsid w:val="00D84FD8"/>
    <w:rsid w:val="00D86F34"/>
    <w:rsid w:val="00DA3321"/>
    <w:rsid w:val="00DA4892"/>
    <w:rsid w:val="00DB0F4D"/>
    <w:rsid w:val="00DB235D"/>
    <w:rsid w:val="00DB3BB3"/>
    <w:rsid w:val="00DC2380"/>
    <w:rsid w:val="00DD52AF"/>
    <w:rsid w:val="00DE2747"/>
    <w:rsid w:val="00DF07B1"/>
    <w:rsid w:val="00DF4D57"/>
    <w:rsid w:val="00E032C6"/>
    <w:rsid w:val="00E03B4B"/>
    <w:rsid w:val="00E051A8"/>
    <w:rsid w:val="00E10E83"/>
    <w:rsid w:val="00E11671"/>
    <w:rsid w:val="00E11B97"/>
    <w:rsid w:val="00E134DF"/>
    <w:rsid w:val="00E13880"/>
    <w:rsid w:val="00E30056"/>
    <w:rsid w:val="00E46F3F"/>
    <w:rsid w:val="00E64679"/>
    <w:rsid w:val="00E65D81"/>
    <w:rsid w:val="00E77400"/>
    <w:rsid w:val="00E77EBE"/>
    <w:rsid w:val="00E77F69"/>
    <w:rsid w:val="00E8246E"/>
    <w:rsid w:val="00E8526D"/>
    <w:rsid w:val="00E854DB"/>
    <w:rsid w:val="00EA1C81"/>
    <w:rsid w:val="00EA1DC1"/>
    <w:rsid w:val="00EA438F"/>
    <w:rsid w:val="00EA50D4"/>
    <w:rsid w:val="00EB0425"/>
    <w:rsid w:val="00EB263B"/>
    <w:rsid w:val="00EC0534"/>
    <w:rsid w:val="00EC3869"/>
    <w:rsid w:val="00EC546D"/>
    <w:rsid w:val="00EC6886"/>
    <w:rsid w:val="00EC7CA7"/>
    <w:rsid w:val="00ED3254"/>
    <w:rsid w:val="00EE0AED"/>
    <w:rsid w:val="00EE44FD"/>
    <w:rsid w:val="00EF3393"/>
    <w:rsid w:val="00EF4F9D"/>
    <w:rsid w:val="00F07A49"/>
    <w:rsid w:val="00F131C8"/>
    <w:rsid w:val="00F20EA0"/>
    <w:rsid w:val="00F25464"/>
    <w:rsid w:val="00F35980"/>
    <w:rsid w:val="00F52FD6"/>
    <w:rsid w:val="00F53A06"/>
    <w:rsid w:val="00F60BA7"/>
    <w:rsid w:val="00F70940"/>
    <w:rsid w:val="00F71A73"/>
    <w:rsid w:val="00F7469B"/>
    <w:rsid w:val="00F7596B"/>
    <w:rsid w:val="00F76646"/>
    <w:rsid w:val="00F80455"/>
    <w:rsid w:val="00F87F91"/>
    <w:rsid w:val="00F9382C"/>
    <w:rsid w:val="00F95223"/>
    <w:rsid w:val="00FA03C6"/>
    <w:rsid w:val="00FA166D"/>
    <w:rsid w:val="00FB0950"/>
    <w:rsid w:val="00FB653B"/>
    <w:rsid w:val="00FB7451"/>
    <w:rsid w:val="00FC39ED"/>
    <w:rsid w:val="00FC5B2E"/>
    <w:rsid w:val="00FC610B"/>
    <w:rsid w:val="00FC6A26"/>
    <w:rsid w:val="00FD6674"/>
    <w:rsid w:val="00FD7D50"/>
    <w:rsid w:val="00FE471D"/>
    <w:rsid w:val="00FE756B"/>
    <w:rsid w:val="00FF282F"/>
    <w:rsid w:val="00FF337E"/>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A11339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sz w:val="24"/>
        <w:szCs w:val="24"/>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header" w:uiPriority="0"/>
    <w:lsdException w:name="footer" w:uiPriority="0"/>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6473CD"/>
    <w:rPr>
      <w:rFonts w:ascii="Times New Roman" w:eastAsia="Times New Roman" w:hAnsi="Times New Roman"/>
      <w:lang w:val="en-GB" w:eastAsia="en-GB"/>
    </w:rPr>
  </w:style>
  <w:style w:type="paragraph" w:styleId="Heading1">
    <w:name w:val="heading 1"/>
    <w:basedOn w:val="Normal"/>
    <w:next w:val="Normal"/>
    <w:link w:val="Heading1Char"/>
    <w:uiPriority w:val="9"/>
    <w:qFormat/>
    <w:rsid w:val="006473C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6473C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6473CD"/>
    <w:pPr>
      <w:keepNext/>
      <w:numPr>
        <w:ilvl w:val="2"/>
        <w:numId w:val="12"/>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6473CD"/>
    <w:pPr>
      <w:keepNext/>
      <w:keepLines/>
      <w:spacing w:before="200"/>
      <w:outlineLvl w:val="3"/>
    </w:pPr>
    <w:rPr>
      <w:rFonts w:ascii="Cambria" w:eastAsia="ＭＳ ゴシック" w:hAnsi="Cambria"/>
      <w:b/>
      <w:bCs/>
      <w:i/>
      <w:iCs/>
      <w:color w:val="4F81BD"/>
    </w:rPr>
  </w:style>
  <w:style w:type="paragraph" w:styleId="Heading5">
    <w:name w:val="heading 5"/>
    <w:basedOn w:val="Normal"/>
    <w:next w:val="BodyText"/>
    <w:link w:val="Heading5Char"/>
    <w:uiPriority w:val="9"/>
    <w:unhideWhenUsed/>
    <w:qFormat/>
    <w:rsid w:val="006473CD"/>
    <w:pPr>
      <w:keepNext/>
      <w:keepLines/>
      <w:spacing w:before="200"/>
      <w:outlineLvl w:val="4"/>
    </w:pPr>
    <w:rPr>
      <w:rFonts w:ascii="Cambria" w:eastAsia="ＭＳ ゴシック" w:hAnsi="Cambria"/>
      <w:i/>
      <w:iCs/>
      <w:color w:val="4F81BD"/>
      <w:lang w:val="en-US" w:eastAsia="en-US"/>
    </w:rPr>
  </w:style>
  <w:style w:type="paragraph" w:styleId="Heading6">
    <w:name w:val="heading 6"/>
    <w:basedOn w:val="11HeadingE"/>
    <w:next w:val="Normal"/>
    <w:link w:val="Heading6Char"/>
    <w:autoRedefine/>
    <w:uiPriority w:val="9"/>
    <w:qFormat/>
    <w:rsid w:val="006473CD"/>
    <w:pPr>
      <w:outlineLvl w:val="5"/>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473CD"/>
    <w:rPr>
      <w:rFonts w:ascii="Arial" w:eastAsia="Times New Roman" w:hAnsi="Arial" w:cs="Arial"/>
      <w:b/>
      <w:bCs/>
      <w:kern w:val="32"/>
      <w:sz w:val="32"/>
      <w:szCs w:val="32"/>
      <w:lang w:val="en-GB" w:eastAsia="en-GB"/>
    </w:rPr>
  </w:style>
  <w:style w:type="character" w:customStyle="1" w:styleId="Heading2Char">
    <w:name w:val="Heading 2 Char"/>
    <w:link w:val="Heading2"/>
    <w:uiPriority w:val="9"/>
    <w:rsid w:val="006473CD"/>
    <w:rPr>
      <w:rFonts w:ascii="Arial" w:eastAsia="Times New Roman" w:hAnsi="Arial" w:cs="Arial"/>
      <w:b/>
      <w:bCs/>
      <w:i/>
      <w:iCs/>
      <w:sz w:val="28"/>
      <w:szCs w:val="28"/>
      <w:lang w:val="en-GB" w:eastAsia="en-GB"/>
    </w:rPr>
  </w:style>
  <w:style w:type="character" w:customStyle="1" w:styleId="Heading3Char">
    <w:name w:val="Heading 3 Char"/>
    <w:link w:val="Heading3"/>
    <w:uiPriority w:val="9"/>
    <w:rsid w:val="006473CD"/>
    <w:rPr>
      <w:rFonts w:ascii="Arial" w:eastAsia="Times New Roman" w:hAnsi="Arial" w:cs="Arial"/>
      <w:b/>
      <w:bCs/>
      <w:sz w:val="26"/>
      <w:szCs w:val="26"/>
      <w:lang w:val="en-GB" w:eastAsia="en-GB"/>
    </w:rPr>
  </w:style>
  <w:style w:type="character" w:customStyle="1" w:styleId="Heading4Char">
    <w:name w:val="Heading 4 Char"/>
    <w:link w:val="Heading4"/>
    <w:uiPriority w:val="9"/>
    <w:rsid w:val="006473CD"/>
    <w:rPr>
      <w:rFonts w:ascii="Cambria" w:eastAsia="ＭＳ ゴシック" w:hAnsi="Cambria" w:cs="Times New Roman"/>
      <w:b/>
      <w:bCs/>
      <w:i/>
      <w:iCs/>
      <w:color w:val="4F81BD"/>
      <w:szCs w:val="20"/>
      <w:lang w:val="en-GB" w:eastAsia="en-GB"/>
    </w:rPr>
  </w:style>
  <w:style w:type="character" w:customStyle="1" w:styleId="Heading5Char">
    <w:name w:val="Heading 5 Char"/>
    <w:link w:val="Heading5"/>
    <w:uiPriority w:val="9"/>
    <w:rsid w:val="006473CD"/>
    <w:rPr>
      <w:rFonts w:ascii="Cambria" w:eastAsia="ＭＳ ゴシック" w:hAnsi="Cambria" w:cs="Times New Roman"/>
      <w:i/>
      <w:iCs/>
      <w:color w:val="4F81BD"/>
    </w:rPr>
  </w:style>
  <w:style w:type="character" w:customStyle="1" w:styleId="Heading6Char">
    <w:name w:val="Heading 6 Char"/>
    <w:link w:val="Heading6"/>
    <w:uiPriority w:val="9"/>
    <w:rsid w:val="006473CD"/>
    <w:rPr>
      <w:rFonts w:ascii="Times New Roman" w:eastAsia="Times New Roman" w:hAnsi="Times New Roman" w:cs="Times New Roman"/>
      <w:sz w:val="19"/>
      <w:szCs w:val="20"/>
      <w:lang w:val="en-GB" w:eastAsia="en-GB"/>
    </w:rPr>
  </w:style>
  <w:style w:type="paragraph" w:customStyle="1" w:styleId="01PaperTitle">
    <w:name w:val="01 Paper Title"/>
    <w:next w:val="02Authornames"/>
    <w:autoRedefine/>
    <w:rsid w:val="006473CD"/>
    <w:pPr>
      <w:spacing w:before="180" w:after="120"/>
      <w:contextualSpacing/>
      <w:jc w:val="center"/>
    </w:pPr>
    <w:rPr>
      <w:rFonts w:eastAsia="Times New Roman"/>
      <w:noProof/>
      <w:position w:val="8"/>
      <w:sz w:val="32"/>
      <w:szCs w:val="32"/>
      <w:lang w:val="en-GB" w:eastAsia="en-GB"/>
    </w:rPr>
  </w:style>
  <w:style w:type="paragraph" w:customStyle="1" w:styleId="02Authornames">
    <w:name w:val="02 Author names"/>
    <w:autoRedefine/>
    <w:rsid w:val="006473CD"/>
    <w:pPr>
      <w:spacing w:after="120" w:line="240" w:lineRule="exact"/>
      <w:ind w:left="600" w:right="568"/>
      <w:jc w:val="center"/>
    </w:pPr>
    <w:rPr>
      <w:rFonts w:ascii="Times New Roman" w:eastAsia="Times New Roman" w:hAnsi="Times New Roman"/>
      <w:b/>
      <w:noProof/>
      <w:sz w:val="26"/>
      <w:szCs w:val="22"/>
      <w:lang w:val="en-GB" w:eastAsia="en-GB"/>
    </w:rPr>
  </w:style>
  <w:style w:type="paragraph" w:customStyle="1" w:styleId="06bMaterialmethodstext">
    <w:name w:val="06b Material &amp; methods text"/>
    <w:basedOn w:val="Normal"/>
    <w:autoRedefine/>
    <w:rsid w:val="006473CD"/>
    <w:pPr>
      <w:tabs>
        <w:tab w:val="left" w:pos="199"/>
      </w:tabs>
      <w:spacing w:after="240"/>
      <w:ind w:firstLine="199"/>
      <w:contextualSpacing/>
      <w:jc w:val="both"/>
    </w:pPr>
    <w:rPr>
      <w:sz w:val="18"/>
    </w:rPr>
  </w:style>
  <w:style w:type="paragraph" w:customStyle="1" w:styleId="04Abstract">
    <w:name w:val="04 Abstract"/>
    <w:next w:val="Normal"/>
    <w:autoRedefine/>
    <w:rsid w:val="006473CD"/>
    <w:pPr>
      <w:spacing w:before="120" w:after="120"/>
      <w:jc w:val="both"/>
    </w:pPr>
    <w:rPr>
      <w:rFonts w:ascii="Times New Roman" w:eastAsia="Times New Roman" w:hAnsi="Times New Roman"/>
      <w:sz w:val="19"/>
      <w:szCs w:val="18"/>
      <w:lang w:val="en-GB" w:eastAsia="en-GB"/>
    </w:rPr>
  </w:style>
  <w:style w:type="paragraph" w:customStyle="1" w:styleId="07HEADINGA">
    <w:name w:val="07 HEADING A"/>
    <w:next w:val="06aMaintext"/>
    <w:autoRedefine/>
    <w:rsid w:val="006473CD"/>
    <w:pPr>
      <w:spacing w:line="240" w:lineRule="exact"/>
    </w:pPr>
    <w:rPr>
      <w:rFonts w:ascii="Arial" w:eastAsia="Times New Roman" w:hAnsi="Arial"/>
      <w:b/>
      <w:sz w:val="19"/>
      <w:lang w:val="en-GB" w:eastAsia="en-GB"/>
    </w:rPr>
  </w:style>
  <w:style w:type="paragraph" w:customStyle="1" w:styleId="06aMaintext">
    <w:name w:val="06a Main text"/>
    <w:link w:val="06aMaintextChar"/>
    <w:autoRedefine/>
    <w:rsid w:val="006473CD"/>
    <w:pPr>
      <w:tabs>
        <w:tab w:val="left" w:pos="198"/>
      </w:tabs>
      <w:spacing w:after="240" w:line="220" w:lineRule="exact"/>
      <w:ind w:firstLine="199"/>
      <w:contextualSpacing/>
      <w:jc w:val="both"/>
    </w:pPr>
    <w:rPr>
      <w:rFonts w:ascii="Times New Roman" w:eastAsia="Times New Roman" w:hAnsi="Times New Roman"/>
      <w:spacing w:val="-2"/>
      <w:sz w:val="19"/>
      <w:szCs w:val="18"/>
      <w:lang w:val="en-GB" w:eastAsia="en-GB"/>
    </w:rPr>
  </w:style>
  <w:style w:type="paragraph" w:customStyle="1" w:styleId="A1Footnote">
    <w:name w:val="A1 Footnote"/>
    <w:basedOn w:val="Normal"/>
    <w:autoRedefine/>
    <w:rsid w:val="006473CD"/>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6473CD"/>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rFonts w:ascii="Times New Roman" w:eastAsia="Times New Roman" w:hAnsi="Times New Roman"/>
      <w:noProof/>
      <w:spacing w:val="2"/>
      <w:sz w:val="18"/>
      <w:szCs w:val="18"/>
      <w:lang w:val="en-GB" w:eastAsia="en-GB"/>
    </w:rPr>
  </w:style>
  <w:style w:type="paragraph" w:customStyle="1" w:styleId="03Authoraffiliation">
    <w:name w:val="03 Author affiliation"/>
    <w:autoRedefine/>
    <w:rsid w:val="006473CD"/>
    <w:pPr>
      <w:jc w:val="center"/>
    </w:pPr>
    <w:rPr>
      <w:rFonts w:ascii="Times New Roman" w:eastAsia="Times New Roman" w:hAnsi="Times New Roman"/>
      <w:i/>
      <w:noProof/>
      <w:sz w:val="19"/>
      <w:lang w:val="en-GB" w:eastAsia="en-GB"/>
    </w:rPr>
  </w:style>
  <w:style w:type="paragraph" w:customStyle="1" w:styleId="05Keywords">
    <w:name w:val="05 Keywords"/>
    <w:basedOn w:val="04Abstract"/>
    <w:autoRedefine/>
    <w:rsid w:val="006473CD"/>
    <w:pPr>
      <w:spacing w:after="0"/>
      <w:ind w:left="600" w:right="589"/>
      <w:contextualSpacing/>
      <w:jc w:val="center"/>
    </w:pPr>
  </w:style>
  <w:style w:type="paragraph" w:customStyle="1" w:styleId="X1Textlinedonotuse">
    <w:name w:val="X1 Text line (do not use)"/>
    <w:basedOn w:val="05Keywords"/>
    <w:rsid w:val="006473CD"/>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6473CD"/>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6473CD"/>
    <w:pPr>
      <w:spacing w:line="240" w:lineRule="exact"/>
    </w:pPr>
    <w:rPr>
      <w:rFonts w:ascii="Times New Roman" w:eastAsia="Times New Roman" w:hAnsi="Times New Roman"/>
      <w:b/>
      <w:i/>
      <w:color w:val="000000"/>
      <w:sz w:val="18"/>
      <w:lang w:val="en-GB" w:eastAsia="en-GB"/>
    </w:rPr>
  </w:style>
  <w:style w:type="paragraph" w:customStyle="1" w:styleId="09HeadingC">
    <w:name w:val="09 Heading C"/>
    <w:next w:val="Normal"/>
    <w:rsid w:val="006473CD"/>
    <w:pPr>
      <w:spacing w:before="240" w:line="200" w:lineRule="exact"/>
    </w:pPr>
    <w:rPr>
      <w:rFonts w:ascii="Times New Roman" w:eastAsia="Times New Roman" w:hAnsi="Times New Roman"/>
      <w:i/>
      <w:sz w:val="18"/>
      <w:lang w:val="en-GB" w:eastAsia="en-GB"/>
    </w:rPr>
  </w:style>
  <w:style w:type="paragraph" w:customStyle="1" w:styleId="10HeadingD">
    <w:name w:val="10 Heading D"/>
    <w:next w:val="Normal"/>
    <w:autoRedefine/>
    <w:rsid w:val="006473CD"/>
    <w:pPr>
      <w:spacing w:before="240"/>
      <w:jc w:val="both"/>
    </w:pPr>
    <w:rPr>
      <w:rFonts w:ascii="Times New Roman" w:eastAsia="Times New Roman" w:hAnsi="Times New Roman"/>
      <w:i/>
      <w:sz w:val="19"/>
      <w:lang w:val="en-GB" w:eastAsia="en-GB"/>
    </w:rPr>
  </w:style>
  <w:style w:type="paragraph" w:customStyle="1" w:styleId="F2Figlegend2column">
    <w:name w:val="F2 Fig legend (2 column)"/>
    <w:basedOn w:val="Normal"/>
    <w:link w:val="F2Figlegend2columnChar"/>
    <w:autoRedefine/>
    <w:rsid w:val="006473CD"/>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6473CD"/>
    <w:pPr>
      <w:spacing w:before="240" w:after="240"/>
      <w:jc w:val="both"/>
    </w:pPr>
    <w:rPr>
      <w:sz w:val="18"/>
    </w:rPr>
  </w:style>
  <w:style w:type="paragraph" w:customStyle="1" w:styleId="A2ESMstatement">
    <w:name w:val="A2 ESM statement"/>
    <w:basedOn w:val="Normal"/>
    <w:autoRedefine/>
    <w:rsid w:val="006473CD"/>
    <w:pPr>
      <w:framePr w:w="4763" w:wrap="notBeside" w:hAnchor="margin" w:x="1" w:yAlign="bottom" w:anchorLock="1"/>
      <w:ind w:right="-36"/>
      <w:jc w:val="both"/>
    </w:pPr>
    <w:rPr>
      <w:sz w:val="16"/>
    </w:rPr>
  </w:style>
  <w:style w:type="paragraph" w:customStyle="1" w:styleId="H1Shorttitle">
    <w:name w:val="H1 Short title"/>
    <w:basedOn w:val="Normal"/>
    <w:autoRedefine/>
    <w:rsid w:val="006473CD"/>
    <w:pPr>
      <w:spacing w:after="100" w:afterAutospacing="1"/>
    </w:pPr>
    <w:rPr>
      <w:sz w:val="18"/>
    </w:rPr>
  </w:style>
  <w:style w:type="paragraph" w:customStyle="1" w:styleId="11HeadingE">
    <w:name w:val="11 Heading E"/>
    <w:basedOn w:val="10HeadingD"/>
    <w:next w:val="06aMaintext"/>
    <w:autoRedefine/>
    <w:rsid w:val="006473CD"/>
    <w:rPr>
      <w:i w:val="0"/>
    </w:rPr>
  </w:style>
  <w:style w:type="paragraph" w:customStyle="1" w:styleId="T1Table1column">
    <w:name w:val="T1 Table (1 column)"/>
    <w:autoRedefine/>
    <w:rsid w:val="006473CD"/>
    <w:pPr>
      <w:framePr w:wrap="around" w:vAnchor="text" w:hAnchor="text" w:y="1"/>
      <w:spacing w:before="2" w:after="2" w:line="200" w:lineRule="exact"/>
      <w:contextualSpacing/>
    </w:pPr>
    <w:rPr>
      <w:rFonts w:ascii="Times New Roman" w:eastAsia="Times New Roman" w:hAnsi="Times New Roman"/>
      <w:noProof/>
      <w:sz w:val="18"/>
      <w:lang w:val="en-GB" w:eastAsia="en-GB"/>
    </w:rPr>
  </w:style>
  <w:style w:type="paragraph" w:customStyle="1" w:styleId="T2Table2column">
    <w:name w:val="T2 Table (2 column)"/>
    <w:autoRedefine/>
    <w:rsid w:val="006473CD"/>
    <w:pPr>
      <w:framePr w:w="9478" w:hSpace="170" w:wrap="around" w:vAnchor="page" w:hAnchor="margin" w:y="1443"/>
      <w:spacing w:before="2" w:after="2" w:line="200" w:lineRule="exact"/>
      <w:contextualSpacing/>
    </w:pPr>
    <w:rPr>
      <w:rFonts w:ascii="Times New Roman" w:eastAsia="Times New Roman" w:hAnsi="Times New Roman"/>
      <w:sz w:val="18"/>
      <w:szCs w:val="16"/>
      <w:lang w:val="en-GB" w:eastAsia="en-GB"/>
    </w:rPr>
  </w:style>
  <w:style w:type="table" w:customStyle="1" w:styleId="T3Tablegrid">
    <w:name w:val="T3 Table grid"/>
    <w:basedOn w:val="TableNormal"/>
    <w:rsid w:val="006473CD"/>
    <w:rPr>
      <w:rFonts w:ascii="Times New Roman" w:eastAsia="Times New Roman" w:hAnsi="Times New Roman"/>
      <w:sz w:val="18"/>
      <w:szCs w:val="18"/>
    </w:rPr>
    <w:tblPr>
      <w:jc w:val="center"/>
      <w:tblInd w:w="0" w:type="dxa"/>
      <w:tblBorders>
        <w:top w:val="single" w:sz="6" w:space="0" w:color="auto"/>
        <w:bottom w:val="single" w:sz="6" w:space="0" w:color="auto"/>
      </w:tblBorders>
      <w:tblCellMar>
        <w:top w:w="0" w:type="dxa"/>
        <w:left w:w="60" w:type="dxa"/>
        <w:bottom w:w="0" w:type="dxa"/>
        <w:right w:w="60" w:type="dxa"/>
      </w:tblCellMar>
    </w:tblPr>
    <w:trPr>
      <w:cantSplit/>
      <w:jc w:val="center"/>
    </w:trPr>
    <w:tcPr>
      <w:vAlign w:val="bottom"/>
    </w:tcPr>
  </w:style>
  <w:style w:type="character" w:customStyle="1" w:styleId="06aMaintextChar">
    <w:name w:val="06a Main text Char"/>
    <w:link w:val="06aMaintext"/>
    <w:rsid w:val="006473CD"/>
    <w:rPr>
      <w:rFonts w:ascii="Times New Roman" w:eastAsia="Times New Roman" w:hAnsi="Times New Roman" w:cs="Times New Roman"/>
      <w:spacing w:val="-2"/>
      <w:sz w:val="19"/>
      <w:szCs w:val="18"/>
      <w:lang w:val="en-GB" w:eastAsia="en-GB"/>
    </w:rPr>
  </w:style>
  <w:style w:type="character" w:styleId="Emphasis">
    <w:name w:val="Emphasis"/>
    <w:uiPriority w:val="20"/>
    <w:qFormat/>
    <w:rsid w:val="006473CD"/>
    <w:rPr>
      <w:i/>
      <w:iCs/>
    </w:rPr>
  </w:style>
  <w:style w:type="paragraph" w:styleId="Title">
    <w:name w:val="Title"/>
    <w:basedOn w:val="Normal"/>
    <w:next w:val="Normal"/>
    <w:link w:val="TitleChar"/>
    <w:qFormat/>
    <w:rsid w:val="006473CD"/>
    <w:pPr>
      <w:spacing w:before="240" w:after="60"/>
      <w:jc w:val="center"/>
      <w:outlineLvl w:val="0"/>
    </w:pPr>
    <w:rPr>
      <w:rFonts w:ascii="Cambria" w:eastAsia="ＭＳ ゴシック" w:hAnsi="Cambria"/>
      <w:b/>
      <w:bCs/>
      <w:kern w:val="28"/>
      <w:sz w:val="32"/>
      <w:szCs w:val="32"/>
    </w:rPr>
  </w:style>
  <w:style w:type="character" w:customStyle="1" w:styleId="TitleChar">
    <w:name w:val="Title Char"/>
    <w:link w:val="Title"/>
    <w:rsid w:val="006473CD"/>
    <w:rPr>
      <w:rFonts w:ascii="Cambria" w:eastAsia="ＭＳ ゴシック" w:hAnsi="Cambria" w:cs="Times New Roman"/>
      <w:b/>
      <w:bCs/>
      <w:kern w:val="28"/>
      <w:sz w:val="32"/>
      <w:szCs w:val="32"/>
      <w:lang w:val="en-GB" w:eastAsia="en-GB"/>
    </w:rPr>
  </w:style>
  <w:style w:type="character" w:customStyle="1" w:styleId="F1Figlegend1columnChar">
    <w:name w:val="F1 Fig legend (1 column) Char"/>
    <w:link w:val="F1Figlegend1column"/>
    <w:rsid w:val="006473CD"/>
    <w:rPr>
      <w:rFonts w:ascii="Times New Roman" w:eastAsia="Times New Roman" w:hAnsi="Times New Roman" w:cs="Times New Roman"/>
      <w:sz w:val="18"/>
      <w:szCs w:val="20"/>
      <w:shd w:val="solid" w:color="FFFFFF" w:fill="FFFFFF"/>
      <w:lang w:val="en-GB" w:eastAsia="en-GB"/>
    </w:rPr>
  </w:style>
  <w:style w:type="character" w:customStyle="1" w:styleId="F2Figlegend2columnChar">
    <w:name w:val="F2 Fig legend (2 column) Char"/>
    <w:link w:val="F2Figlegend2column"/>
    <w:rsid w:val="006473CD"/>
    <w:rPr>
      <w:rFonts w:ascii="Times New Roman" w:eastAsia="Times New Roman" w:hAnsi="Times New Roman" w:cs="Times New Roman"/>
      <w:sz w:val="18"/>
      <w:szCs w:val="20"/>
      <w:shd w:val="solid" w:color="FFFFFF" w:fill="FFFFFF"/>
      <w:lang w:val="en-GB" w:eastAsia="en-GB"/>
    </w:rPr>
  </w:style>
  <w:style w:type="paragraph" w:customStyle="1" w:styleId="F3Figstyle1column">
    <w:name w:val="F3 Fig style (1 column)"/>
    <w:basedOn w:val="Normal"/>
    <w:next w:val="F1Figlegend1column"/>
    <w:autoRedefine/>
    <w:rsid w:val="006473CD"/>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6473CD"/>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6473CD"/>
    <w:pPr>
      <w:ind w:left="720"/>
    </w:pPr>
  </w:style>
  <w:style w:type="character" w:customStyle="1" w:styleId="apple-converted-space">
    <w:name w:val="apple-converted-space"/>
    <w:basedOn w:val="DefaultParagraphFont"/>
    <w:rsid w:val="006473CD"/>
  </w:style>
  <w:style w:type="character" w:styleId="Strong">
    <w:name w:val="Strong"/>
    <w:uiPriority w:val="22"/>
    <w:qFormat/>
    <w:rsid w:val="006473CD"/>
    <w:rPr>
      <w:b/>
      <w:bCs/>
    </w:rPr>
  </w:style>
  <w:style w:type="character" w:styleId="Hyperlink">
    <w:name w:val="Hyperlink"/>
    <w:unhideWhenUsed/>
    <w:rsid w:val="006473CD"/>
    <w:rPr>
      <w:color w:val="0000FF"/>
      <w:u w:val="single"/>
    </w:rPr>
  </w:style>
  <w:style w:type="paragraph" w:customStyle="1" w:styleId="titlersos">
    <w:name w:val="title rsos"/>
    <w:basedOn w:val="Normal"/>
    <w:link w:val="titlersosChar"/>
    <w:qFormat/>
    <w:rsid w:val="006473CD"/>
    <w:pPr>
      <w:numPr>
        <w:numId w:val="15"/>
      </w:numPr>
    </w:pPr>
    <w:rPr>
      <w:rFonts w:ascii="MyriadPro-Cond" w:hAnsi="MyriadPro-Cond"/>
      <w:b/>
      <w:sz w:val="36"/>
      <w:szCs w:val="36"/>
    </w:rPr>
  </w:style>
  <w:style w:type="character" w:customStyle="1" w:styleId="titlersosChar">
    <w:name w:val="title rsos Char"/>
    <w:link w:val="titlersos"/>
    <w:rsid w:val="006473CD"/>
    <w:rPr>
      <w:rFonts w:ascii="MyriadPro-Cond" w:eastAsia="Times New Roman" w:hAnsi="MyriadPro-Cond" w:cs="Times New Roman"/>
      <w:b/>
      <w:sz w:val="36"/>
      <w:szCs w:val="36"/>
      <w:lang w:val="en-GB" w:eastAsia="en-GB"/>
    </w:rPr>
  </w:style>
  <w:style w:type="paragraph" w:styleId="BalloonText">
    <w:name w:val="Balloon Text"/>
    <w:basedOn w:val="Normal"/>
    <w:link w:val="BalloonTextChar"/>
    <w:rsid w:val="006473CD"/>
    <w:rPr>
      <w:rFonts w:ascii="Tahoma" w:hAnsi="Tahoma" w:cs="Tahoma"/>
      <w:sz w:val="16"/>
      <w:szCs w:val="16"/>
    </w:rPr>
  </w:style>
  <w:style w:type="character" w:customStyle="1" w:styleId="BalloonTextChar">
    <w:name w:val="Balloon Text Char"/>
    <w:link w:val="BalloonText"/>
    <w:rsid w:val="006473CD"/>
    <w:rPr>
      <w:rFonts w:ascii="Tahoma" w:eastAsia="Times New Roman" w:hAnsi="Tahoma" w:cs="Tahoma"/>
      <w:sz w:val="16"/>
      <w:szCs w:val="16"/>
      <w:lang w:val="en-GB" w:eastAsia="en-GB"/>
    </w:rPr>
  </w:style>
  <w:style w:type="paragraph" w:styleId="NormalWeb">
    <w:name w:val="Normal (Web)"/>
    <w:basedOn w:val="Normal"/>
    <w:uiPriority w:val="99"/>
    <w:unhideWhenUsed/>
    <w:rsid w:val="006473CD"/>
    <w:pPr>
      <w:spacing w:before="100" w:beforeAutospacing="1" w:after="100" w:afterAutospacing="1"/>
    </w:pPr>
  </w:style>
  <w:style w:type="character" w:styleId="CommentReference">
    <w:name w:val="annotation reference"/>
    <w:uiPriority w:val="99"/>
    <w:rsid w:val="006473CD"/>
    <w:rPr>
      <w:sz w:val="16"/>
      <w:szCs w:val="16"/>
    </w:rPr>
  </w:style>
  <w:style w:type="paragraph" w:styleId="CommentText">
    <w:name w:val="annotation text"/>
    <w:basedOn w:val="Normal"/>
    <w:link w:val="CommentTextChar"/>
    <w:uiPriority w:val="99"/>
    <w:rsid w:val="006473CD"/>
    <w:rPr>
      <w:sz w:val="20"/>
    </w:rPr>
  </w:style>
  <w:style w:type="character" w:customStyle="1" w:styleId="CommentTextChar">
    <w:name w:val="Comment Text Char"/>
    <w:link w:val="CommentText"/>
    <w:uiPriority w:val="99"/>
    <w:rsid w:val="006473CD"/>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rsid w:val="006473CD"/>
    <w:rPr>
      <w:b/>
      <w:bCs/>
    </w:rPr>
  </w:style>
  <w:style w:type="character" w:customStyle="1" w:styleId="CommentSubjectChar">
    <w:name w:val="Comment Subject Char"/>
    <w:link w:val="CommentSubject"/>
    <w:rsid w:val="006473CD"/>
    <w:rPr>
      <w:rFonts w:ascii="Times New Roman" w:eastAsia="Times New Roman" w:hAnsi="Times New Roman" w:cs="Times New Roman"/>
      <w:b/>
      <w:bCs/>
      <w:sz w:val="20"/>
      <w:szCs w:val="20"/>
      <w:lang w:val="en-GB" w:eastAsia="en-GB"/>
    </w:rPr>
  </w:style>
  <w:style w:type="character" w:styleId="FollowedHyperlink">
    <w:name w:val="FollowedHyperlink"/>
    <w:rsid w:val="006473CD"/>
    <w:rPr>
      <w:color w:val="800080"/>
      <w:u w:val="single"/>
    </w:rPr>
  </w:style>
  <w:style w:type="paragraph" w:styleId="Header">
    <w:name w:val="header"/>
    <w:basedOn w:val="Normal"/>
    <w:link w:val="HeaderChar"/>
    <w:rsid w:val="006473CD"/>
    <w:pPr>
      <w:tabs>
        <w:tab w:val="center" w:pos="4513"/>
        <w:tab w:val="right" w:pos="9026"/>
      </w:tabs>
    </w:pPr>
  </w:style>
  <w:style w:type="character" w:customStyle="1" w:styleId="HeaderChar">
    <w:name w:val="Header Char"/>
    <w:link w:val="Header"/>
    <w:rsid w:val="006473CD"/>
    <w:rPr>
      <w:rFonts w:ascii="Times New Roman" w:eastAsia="Times New Roman" w:hAnsi="Times New Roman" w:cs="Times New Roman"/>
      <w:szCs w:val="20"/>
      <w:lang w:val="en-GB" w:eastAsia="en-GB"/>
    </w:rPr>
  </w:style>
  <w:style w:type="paragraph" w:styleId="Footer">
    <w:name w:val="footer"/>
    <w:basedOn w:val="Normal"/>
    <w:link w:val="FooterChar"/>
    <w:rsid w:val="006473CD"/>
    <w:pPr>
      <w:tabs>
        <w:tab w:val="center" w:pos="4513"/>
        <w:tab w:val="right" w:pos="9026"/>
      </w:tabs>
    </w:pPr>
  </w:style>
  <w:style w:type="character" w:customStyle="1" w:styleId="FooterChar">
    <w:name w:val="Footer Char"/>
    <w:link w:val="Footer"/>
    <w:rsid w:val="006473CD"/>
    <w:rPr>
      <w:rFonts w:ascii="Times New Roman" w:eastAsia="Times New Roman" w:hAnsi="Times New Roman" w:cs="Times New Roman"/>
      <w:szCs w:val="20"/>
      <w:lang w:val="en-GB" w:eastAsia="en-GB"/>
    </w:rPr>
  </w:style>
  <w:style w:type="table" w:styleId="TableGrid">
    <w:name w:val="Table Grid"/>
    <w:basedOn w:val="TableNormal"/>
    <w:uiPriority w:val="59"/>
    <w:rsid w:val="006473CD"/>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nhideWhenUsed/>
    <w:qFormat/>
    <w:rsid w:val="006473CD"/>
    <w:pPr>
      <w:spacing w:after="200"/>
    </w:pPr>
    <w:rPr>
      <w:b/>
      <w:bCs/>
      <w:color w:val="4F81BD"/>
      <w:sz w:val="18"/>
      <w:szCs w:val="18"/>
    </w:rPr>
  </w:style>
  <w:style w:type="table" w:styleId="LightShading">
    <w:name w:val="Light Shading"/>
    <w:basedOn w:val="TableNormal"/>
    <w:uiPriority w:val="60"/>
    <w:rsid w:val="006473CD"/>
    <w:rPr>
      <w:rFonts w:ascii="Times New Roman" w:eastAsia="Times New Roman" w:hAnsi="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rmal1">
    <w:name w:val="Normal1"/>
    <w:rsid w:val="006473CD"/>
    <w:rPr>
      <w:rFonts w:eastAsia="Cambria" w:cs="Cambria"/>
      <w:color w:val="000000"/>
      <w:lang w:val="en-US"/>
    </w:rPr>
  </w:style>
  <w:style w:type="paragraph" w:styleId="Bibliography">
    <w:name w:val="Bibliography"/>
    <w:basedOn w:val="Normal"/>
    <w:next w:val="Normal"/>
    <w:unhideWhenUsed/>
    <w:qFormat/>
    <w:rsid w:val="006473CD"/>
    <w:pPr>
      <w:tabs>
        <w:tab w:val="left" w:pos="380"/>
      </w:tabs>
      <w:spacing w:after="240"/>
      <w:ind w:left="384" w:hanging="384"/>
    </w:pPr>
  </w:style>
  <w:style w:type="character" w:styleId="PlaceholderText">
    <w:name w:val="Placeholder Text"/>
    <w:uiPriority w:val="99"/>
    <w:semiHidden/>
    <w:rsid w:val="006473CD"/>
    <w:rPr>
      <w:color w:val="808080"/>
    </w:rPr>
  </w:style>
  <w:style w:type="paragraph" w:styleId="BodyText">
    <w:name w:val="Body Text"/>
    <w:basedOn w:val="Normal"/>
    <w:link w:val="BodyTextChar"/>
    <w:qFormat/>
    <w:rsid w:val="006473CD"/>
    <w:pPr>
      <w:spacing w:before="180" w:after="180"/>
    </w:pPr>
    <w:rPr>
      <w:rFonts w:ascii="Calibri" w:eastAsia="Calibri" w:hAnsi="Calibri"/>
      <w:lang w:val="en-US" w:eastAsia="en-US"/>
    </w:rPr>
  </w:style>
  <w:style w:type="character" w:customStyle="1" w:styleId="BodyTextChar">
    <w:name w:val="Body Text Char"/>
    <w:link w:val="BodyText"/>
    <w:rsid w:val="006473CD"/>
    <w:rPr>
      <w:rFonts w:ascii="Calibri" w:eastAsia="Calibri" w:hAnsi="Calibri" w:cs="Times New Roman"/>
    </w:rPr>
  </w:style>
  <w:style w:type="paragraph" w:customStyle="1" w:styleId="FirstParagraph">
    <w:name w:val="First Paragraph"/>
    <w:basedOn w:val="BodyText"/>
    <w:next w:val="BodyText"/>
    <w:qFormat/>
    <w:rsid w:val="006473CD"/>
  </w:style>
  <w:style w:type="paragraph" w:customStyle="1" w:styleId="Compact">
    <w:name w:val="Compact"/>
    <w:basedOn w:val="BodyText"/>
    <w:qFormat/>
    <w:rsid w:val="006473CD"/>
    <w:pPr>
      <w:spacing w:before="36" w:after="36"/>
    </w:pPr>
  </w:style>
  <w:style w:type="paragraph" w:styleId="Subtitle">
    <w:name w:val="Subtitle"/>
    <w:basedOn w:val="Title"/>
    <w:next w:val="BodyText"/>
    <w:link w:val="SubtitleChar"/>
    <w:qFormat/>
    <w:rsid w:val="006473CD"/>
    <w:pPr>
      <w:keepNext/>
      <w:keepLines/>
      <w:spacing w:after="240"/>
      <w:outlineLvl w:val="9"/>
    </w:pPr>
    <w:rPr>
      <w:color w:val="345A8A"/>
      <w:kern w:val="0"/>
      <w:sz w:val="30"/>
      <w:szCs w:val="30"/>
      <w:lang w:val="en-US" w:eastAsia="en-US"/>
    </w:rPr>
  </w:style>
  <w:style w:type="character" w:customStyle="1" w:styleId="SubtitleChar">
    <w:name w:val="Subtitle Char"/>
    <w:link w:val="Subtitle"/>
    <w:rsid w:val="006473CD"/>
    <w:rPr>
      <w:rFonts w:ascii="Cambria" w:eastAsia="ＭＳ ゴシック" w:hAnsi="Cambria" w:cs="Times New Roman"/>
      <w:b/>
      <w:bCs/>
      <w:color w:val="345A8A"/>
      <w:sz w:val="30"/>
      <w:szCs w:val="30"/>
    </w:rPr>
  </w:style>
  <w:style w:type="paragraph" w:customStyle="1" w:styleId="Author">
    <w:name w:val="Author"/>
    <w:next w:val="BodyText"/>
    <w:qFormat/>
    <w:rsid w:val="006473CD"/>
    <w:pPr>
      <w:keepNext/>
      <w:keepLines/>
      <w:spacing w:after="200"/>
      <w:jc w:val="center"/>
    </w:pPr>
    <w:rPr>
      <w:rFonts w:ascii="Calibri" w:eastAsia="Calibri" w:hAnsi="Calibri"/>
      <w:lang w:val="en-US"/>
    </w:rPr>
  </w:style>
  <w:style w:type="paragraph" w:styleId="Date">
    <w:name w:val="Date"/>
    <w:next w:val="BodyText"/>
    <w:link w:val="DateChar"/>
    <w:qFormat/>
    <w:rsid w:val="006473CD"/>
    <w:pPr>
      <w:keepNext/>
      <w:keepLines/>
      <w:spacing w:after="200"/>
      <w:jc w:val="center"/>
    </w:pPr>
    <w:rPr>
      <w:rFonts w:ascii="Calibri" w:eastAsia="Calibri" w:hAnsi="Calibri"/>
      <w:lang w:val="en-US"/>
    </w:rPr>
  </w:style>
  <w:style w:type="character" w:customStyle="1" w:styleId="DateChar">
    <w:name w:val="Date Char"/>
    <w:link w:val="Date"/>
    <w:rsid w:val="006473CD"/>
    <w:rPr>
      <w:rFonts w:ascii="Calibri" w:eastAsia="Calibri" w:hAnsi="Calibri" w:cs="Times New Roman"/>
    </w:rPr>
  </w:style>
  <w:style w:type="paragraph" w:customStyle="1" w:styleId="Abstract">
    <w:name w:val="Abstract"/>
    <w:basedOn w:val="Normal"/>
    <w:next w:val="BodyText"/>
    <w:qFormat/>
    <w:rsid w:val="006473CD"/>
    <w:pPr>
      <w:keepNext/>
      <w:keepLines/>
      <w:spacing w:before="300" w:after="300"/>
    </w:pPr>
    <w:rPr>
      <w:rFonts w:ascii="Calibri" w:eastAsia="Calibri" w:hAnsi="Calibri"/>
      <w:sz w:val="20"/>
      <w:lang w:val="en-US" w:eastAsia="en-US"/>
    </w:rPr>
  </w:style>
  <w:style w:type="paragraph" w:styleId="BlockText">
    <w:name w:val="Block Text"/>
    <w:basedOn w:val="BodyText"/>
    <w:next w:val="BodyText"/>
    <w:uiPriority w:val="9"/>
    <w:unhideWhenUsed/>
    <w:qFormat/>
    <w:rsid w:val="006473CD"/>
    <w:pPr>
      <w:spacing w:before="100" w:after="100"/>
    </w:pPr>
    <w:rPr>
      <w:rFonts w:ascii="Cambria" w:eastAsia="ＭＳ ゴシック" w:hAnsi="Cambria"/>
      <w:bCs/>
      <w:sz w:val="20"/>
      <w:szCs w:val="20"/>
    </w:rPr>
  </w:style>
  <w:style w:type="paragraph" w:styleId="FootnoteText">
    <w:name w:val="footnote text"/>
    <w:basedOn w:val="Normal"/>
    <w:link w:val="FootnoteTextChar"/>
    <w:uiPriority w:val="9"/>
    <w:unhideWhenUsed/>
    <w:qFormat/>
    <w:rsid w:val="006473CD"/>
    <w:pPr>
      <w:spacing w:after="200"/>
    </w:pPr>
    <w:rPr>
      <w:rFonts w:ascii="Calibri" w:eastAsia="Calibri" w:hAnsi="Calibri"/>
      <w:lang w:val="en-US" w:eastAsia="en-US"/>
    </w:rPr>
  </w:style>
  <w:style w:type="character" w:customStyle="1" w:styleId="FootnoteTextChar">
    <w:name w:val="Footnote Text Char"/>
    <w:link w:val="FootnoteText"/>
    <w:uiPriority w:val="9"/>
    <w:rsid w:val="006473CD"/>
    <w:rPr>
      <w:rFonts w:ascii="Calibri" w:eastAsia="Calibri" w:hAnsi="Calibri" w:cs="Times New Roman"/>
    </w:rPr>
  </w:style>
  <w:style w:type="paragraph" w:customStyle="1" w:styleId="DefinitionTerm">
    <w:name w:val="Definition Term"/>
    <w:basedOn w:val="Normal"/>
    <w:next w:val="Definition"/>
    <w:rsid w:val="006473CD"/>
    <w:pPr>
      <w:keepNext/>
      <w:keepLines/>
    </w:pPr>
    <w:rPr>
      <w:rFonts w:ascii="Calibri" w:eastAsia="Calibri" w:hAnsi="Calibri"/>
      <w:b/>
      <w:lang w:val="en-US" w:eastAsia="en-US"/>
    </w:rPr>
  </w:style>
  <w:style w:type="paragraph" w:customStyle="1" w:styleId="Definition">
    <w:name w:val="Definition"/>
    <w:basedOn w:val="Normal"/>
    <w:rsid w:val="006473CD"/>
    <w:pPr>
      <w:spacing w:after="200"/>
    </w:pPr>
    <w:rPr>
      <w:rFonts w:ascii="Calibri" w:eastAsia="Calibri" w:hAnsi="Calibri"/>
      <w:lang w:val="en-US" w:eastAsia="en-US"/>
    </w:rPr>
  </w:style>
  <w:style w:type="paragraph" w:customStyle="1" w:styleId="TableCaption">
    <w:name w:val="Table Caption"/>
    <w:basedOn w:val="Caption"/>
    <w:rsid w:val="006473CD"/>
    <w:pPr>
      <w:keepNext/>
      <w:spacing w:after="120"/>
    </w:pPr>
    <w:rPr>
      <w:rFonts w:ascii="Calibri" w:eastAsia="Calibri" w:hAnsi="Calibri"/>
      <w:b w:val="0"/>
      <w:bCs w:val="0"/>
      <w:i/>
      <w:color w:val="auto"/>
      <w:sz w:val="24"/>
      <w:szCs w:val="24"/>
      <w:lang w:val="en-US" w:eastAsia="en-US"/>
    </w:rPr>
  </w:style>
  <w:style w:type="paragraph" w:customStyle="1" w:styleId="ImageCaption">
    <w:name w:val="Image Caption"/>
    <w:basedOn w:val="Caption"/>
    <w:rsid w:val="006473CD"/>
    <w:pPr>
      <w:spacing w:after="120"/>
    </w:pPr>
    <w:rPr>
      <w:rFonts w:ascii="Calibri" w:eastAsia="Calibri" w:hAnsi="Calibri"/>
      <w:b w:val="0"/>
      <w:bCs w:val="0"/>
      <w:i/>
      <w:color w:val="auto"/>
      <w:sz w:val="24"/>
      <w:szCs w:val="24"/>
      <w:lang w:val="en-US" w:eastAsia="en-US"/>
    </w:rPr>
  </w:style>
  <w:style w:type="paragraph" w:customStyle="1" w:styleId="Figure">
    <w:name w:val="Figure"/>
    <w:basedOn w:val="Normal"/>
    <w:rsid w:val="006473CD"/>
    <w:pPr>
      <w:spacing w:after="200"/>
    </w:pPr>
    <w:rPr>
      <w:rFonts w:ascii="Calibri" w:eastAsia="Calibri" w:hAnsi="Calibri"/>
      <w:lang w:val="en-US" w:eastAsia="en-US"/>
    </w:rPr>
  </w:style>
  <w:style w:type="paragraph" w:customStyle="1" w:styleId="FigurewithCaption">
    <w:name w:val="Figure with Caption"/>
    <w:basedOn w:val="Figure"/>
    <w:rsid w:val="006473CD"/>
    <w:pPr>
      <w:keepNext/>
    </w:pPr>
  </w:style>
  <w:style w:type="character" w:customStyle="1" w:styleId="CaptionChar">
    <w:name w:val="Caption Char"/>
    <w:link w:val="Caption"/>
    <w:rsid w:val="006473CD"/>
    <w:rPr>
      <w:rFonts w:ascii="Times New Roman" w:eastAsia="Times New Roman" w:hAnsi="Times New Roman" w:cs="Times New Roman"/>
      <w:b/>
      <w:bCs/>
      <w:color w:val="4F81BD"/>
      <w:sz w:val="18"/>
      <w:szCs w:val="18"/>
      <w:lang w:val="en-GB" w:eastAsia="en-GB"/>
    </w:rPr>
  </w:style>
  <w:style w:type="character" w:customStyle="1" w:styleId="VerbatimChar">
    <w:name w:val="Verbatim Char"/>
    <w:link w:val="SourceCode"/>
    <w:rsid w:val="006473CD"/>
    <w:rPr>
      <w:rFonts w:ascii="Consolas" w:hAnsi="Consolas"/>
      <w:b/>
      <w:bCs/>
      <w:color w:val="4F81BD"/>
      <w:sz w:val="22"/>
      <w:szCs w:val="18"/>
      <w:shd w:val="clear" w:color="auto" w:fill="F8F8F8"/>
    </w:rPr>
  </w:style>
  <w:style w:type="character" w:styleId="FootnoteReference">
    <w:name w:val="footnote reference"/>
    <w:rsid w:val="006473CD"/>
    <w:rPr>
      <w:b/>
      <w:bCs/>
      <w:color w:val="4F81BD"/>
      <w:sz w:val="18"/>
      <w:szCs w:val="18"/>
      <w:vertAlign w:val="superscript"/>
    </w:rPr>
  </w:style>
  <w:style w:type="paragraph" w:styleId="TOCHeading">
    <w:name w:val="TOC Heading"/>
    <w:basedOn w:val="Heading1"/>
    <w:next w:val="BodyText"/>
    <w:uiPriority w:val="39"/>
    <w:unhideWhenUsed/>
    <w:qFormat/>
    <w:rsid w:val="006473CD"/>
    <w:pPr>
      <w:keepLines/>
      <w:numPr>
        <w:numId w:val="0"/>
      </w:numPr>
      <w:spacing w:after="0" w:line="259" w:lineRule="auto"/>
      <w:outlineLvl w:val="9"/>
    </w:pPr>
    <w:rPr>
      <w:rFonts w:ascii="Cambria" w:eastAsia="ＭＳ ゴシック" w:hAnsi="Cambria" w:cs="Times New Roman"/>
      <w:b w:val="0"/>
      <w:bCs w:val="0"/>
      <w:color w:val="365F91"/>
      <w:kern w:val="0"/>
      <w:lang w:val="en-US" w:eastAsia="en-US"/>
    </w:rPr>
  </w:style>
  <w:style w:type="paragraph" w:customStyle="1" w:styleId="SourceCode">
    <w:name w:val="Source Code"/>
    <w:basedOn w:val="Normal"/>
    <w:link w:val="VerbatimChar"/>
    <w:rsid w:val="006473CD"/>
    <w:pPr>
      <w:shd w:val="clear" w:color="auto" w:fill="F8F8F8"/>
      <w:wordWrap w:val="0"/>
      <w:spacing w:after="200"/>
    </w:pPr>
    <w:rPr>
      <w:rFonts w:ascii="Consolas" w:eastAsia="ＭＳ 明朝" w:hAnsi="Consolas"/>
      <w:b/>
      <w:bCs/>
      <w:color w:val="4F81BD"/>
      <w:sz w:val="22"/>
      <w:szCs w:val="18"/>
      <w:lang w:val="en-US" w:eastAsia="en-US"/>
    </w:rPr>
  </w:style>
  <w:style w:type="character" w:customStyle="1" w:styleId="KeywordTok">
    <w:name w:val="KeywordTok"/>
    <w:rsid w:val="006473CD"/>
    <w:rPr>
      <w:rFonts w:ascii="Consolas" w:hAnsi="Consolas"/>
      <w:b w:val="0"/>
      <w:bCs/>
      <w:color w:val="204A87"/>
      <w:sz w:val="22"/>
      <w:szCs w:val="18"/>
      <w:shd w:val="clear" w:color="auto" w:fill="F8F8F8"/>
    </w:rPr>
  </w:style>
  <w:style w:type="character" w:customStyle="1" w:styleId="DataTypeTok">
    <w:name w:val="DataTypeTok"/>
    <w:rsid w:val="006473CD"/>
    <w:rPr>
      <w:rFonts w:ascii="Consolas" w:hAnsi="Consolas"/>
      <w:b/>
      <w:bCs/>
      <w:color w:val="204A87"/>
      <w:sz w:val="22"/>
      <w:szCs w:val="18"/>
      <w:shd w:val="clear" w:color="auto" w:fill="F8F8F8"/>
    </w:rPr>
  </w:style>
  <w:style w:type="character" w:customStyle="1" w:styleId="DecValTok">
    <w:name w:val="DecValTok"/>
    <w:rsid w:val="006473CD"/>
    <w:rPr>
      <w:rFonts w:ascii="Consolas" w:hAnsi="Consolas"/>
      <w:b/>
      <w:bCs/>
      <w:color w:val="0000CF"/>
      <w:sz w:val="22"/>
      <w:szCs w:val="18"/>
      <w:shd w:val="clear" w:color="auto" w:fill="F8F8F8"/>
    </w:rPr>
  </w:style>
  <w:style w:type="character" w:customStyle="1" w:styleId="BaseNTok">
    <w:name w:val="BaseNTok"/>
    <w:rsid w:val="006473CD"/>
    <w:rPr>
      <w:rFonts w:ascii="Consolas" w:hAnsi="Consolas"/>
      <w:b/>
      <w:bCs/>
      <w:color w:val="0000CF"/>
      <w:sz w:val="22"/>
      <w:szCs w:val="18"/>
      <w:shd w:val="clear" w:color="auto" w:fill="F8F8F8"/>
    </w:rPr>
  </w:style>
  <w:style w:type="character" w:customStyle="1" w:styleId="FloatTok">
    <w:name w:val="FloatTok"/>
    <w:rsid w:val="006473CD"/>
    <w:rPr>
      <w:rFonts w:ascii="Consolas" w:hAnsi="Consolas"/>
      <w:b/>
      <w:bCs/>
      <w:color w:val="0000CF"/>
      <w:sz w:val="22"/>
      <w:szCs w:val="18"/>
      <w:shd w:val="clear" w:color="auto" w:fill="F8F8F8"/>
    </w:rPr>
  </w:style>
  <w:style w:type="character" w:customStyle="1" w:styleId="ConstantTok">
    <w:name w:val="ConstantTok"/>
    <w:rsid w:val="006473CD"/>
    <w:rPr>
      <w:rFonts w:ascii="Consolas" w:hAnsi="Consolas"/>
      <w:b/>
      <w:bCs/>
      <w:color w:val="000000"/>
      <w:sz w:val="22"/>
      <w:szCs w:val="18"/>
      <w:shd w:val="clear" w:color="auto" w:fill="F8F8F8"/>
    </w:rPr>
  </w:style>
  <w:style w:type="character" w:customStyle="1" w:styleId="CharTok">
    <w:name w:val="CharTok"/>
    <w:rsid w:val="006473CD"/>
    <w:rPr>
      <w:rFonts w:ascii="Consolas" w:hAnsi="Consolas"/>
      <w:b/>
      <w:bCs/>
      <w:color w:val="4E9A06"/>
      <w:sz w:val="22"/>
      <w:szCs w:val="18"/>
      <w:shd w:val="clear" w:color="auto" w:fill="F8F8F8"/>
    </w:rPr>
  </w:style>
  <w:style w:type="character" w:customStyle="1" w:styleId="SpecialCharTok">
    <w:name w:val="SpecialCharTok"/>
    <w:rsid w:val="006473CD"/>
    <w:rPr>
      <w:rFonts w:ascii="Consolas" w:hAnsi="Consolas"/>
      <w:b/>
      <w:bCs/>
      <w:color w:val="000000"/>
      <w:sz w:val="22"/>
      <w:szCs w:val="18"/>
      <w:shd w:val="clear" w:color="auto" w:fill="F8F8F8"/>
    </w:rPr>
  </w:style>
  <w:style w:type="character" w:customStyle="1" w:styleId="StringTok">
    <w:name w:val="StringTok"/>
    <w:rsid w:val="006473CD"/>
    <w:rPr>
      <w:rFonts w:ascii="Consolas" w:hAnsi="Consolas"/>
      <w:b/>
      <w:bCs/>
      <w:color w:val="4E9A06"/>
      <w:sz w:val="22"/>
      <w:szCs w:val="18"/>
      <w:shd w:val="clear" w:color="auto" w:fill="F8F8F8"/>
    </w:rPr>
  </w:style>
  <w:style w:type="character" w:customStyle="1" w:styleId="VerbatimStringTok">
    <w:name w:val="VerbatimStringTok"/>
    <w:rsid w:val="006473CD"/>
    <w:rPr>
      <w:rFonts w:ascii="Consolas" w:hAnsi="Consolas"/>
      <w:b/>
      <w:bCs/>
      <w:color w:val="4E9A06"/>
      <w:sz w:val="22"/>
      <w:szCs w:val="18"/>
      <w:shd w:val="clear" w:color="auto" w:fill="F8F8F8"/>
    </w:rPr>
  </w:style>
  <w:style w:type="character" w:customStyle="1" w:styleId="SpecialStringTok">
    <w:name w:val="SpecialStringTok"/>
    <w:rsid w:val="006473CD"/>
    <w:rPr>
      <w:rFonts w:ascii="Consolas" w:hAnsi="Consolas"/>
      <w:b/>
      <w:bCs/>
      <w:color w:val="4E9A06"/>
      <w:sz w:val="22"/>
      <w:szCs w:val="18"/>
      <w:shd w:val="clear" w:color="auto" w:fill="F8F8F8"/>
    </w:rPr>
  </w:style>
  <w:style w:type="character" w:customStyle="1" w:styleId="ImportTok">
    <w:name w:val="ImportTok"/>
    <w:rsid w:val="006473CD"/>
    <w:rPr>
      <w:rFonts w:ascii="Consolas" w:hAnsi="Consolas"/>
      <w:b/>
      <w:bCs/>
      <w:color w:val="4F81BD"/>
      <w:sz w:val="22"/>
      <w:szCs w:val="18"/>
      <w:shd w:val="clear" w:color="auto" w:fill="F8F8F8"/>
    </w:rPr>
  </w:style>
  <w:style w:type="character" w:customStyle="1" w:styleId="CommentTok">
    <w:name w:val="CommentTok"/>
    <w:rsid w:val="006473CD"/>
    <w:rPr>
      <w:rFonts w:ascii="Consolas" w:hAnsi="Consolas"/>
      <w:b/>
      <w:bCs/>
      <w:i/>
      <w:color w:val="8F5902"/>
      <w:sz w:val="22"/>
      <w:szCs w:val="18"/>
      <w:shd w:val="clear" w:color="auto" w:fill="F8F8F8"/>
    </w:rPr>
  </w:style>
  <w:style w:type="character" w:customStyle="1" w:styleId="DocumentationTok">
    <w:name w:val="DocumentationTok"/>
    <w:rsid w:val="006473CD"/>
    <w:rPr>
      <w:rFonts w:ascii="Consolas" w:hAnsi="Consolas"/>
      <w:b w:val="0"/>
      <w:bCs/>
      <w:i/>
      <w:color w:val="8F5902"/>
      <w:sz w:val="22"/>
      <w:szCs w:val="18"/>
      <w:shd w:val="clear" w:color="auto" w:fill="F8F8F8"/>
    </w:rPr>
  </w:style>
  <w:style w:type="character" w:customStyle="1" w:styleId="AnnotationTok">
    <w:name w:val="AnnotationTok"/>
    <w:rsid w:val="006473CD"/>
    <w:rPr>
      <w:rFonts w:ascii="Consolas" w:hAnsi="Consolas"/>
      <w:b w:val="0"/>
      <w:bCs/>
      <w:i/>
      <w:color w:val="8F5902"/>
      <w:sz w:val="22"/>
      <w:szCs w:val="18"/>
      <w:shd w:val="clear" w:color="auto" w:fill="F8F8F8"/>
    </w:rPr>
  </w:style>
  <w:style w:type="character" w:customStyle="1" w:styleId="CommentVarTok">
    <w:name w:val="CommentVarTok"/>
    <w:rsid w:val="006473CD"/>
    <w:rPr>
      <w:rFonts w:ascii="Consolas" w:hAnsi="Consolas"/>
      <w:b w:val="0"/>
      <w:bCs/>
      <w:i/>
      <w:color w:val="8F5902"/>
      <w:sz w:val="22"/>
      <w:szCs w:val="18"/>
      <w:shd w:val="clear" w:color="auto" w:fill="F8F8F8"/>
    </w:rPr>
  </w:style>
  <w:style w:type="character" w:customStyle="1" w:styleId="OtherTok">
    <w:name w:val="OtherTok"/>
    <w:rsid w:val="006473CD"/>
    <w:rPr>
      <w:rFonts w:ascii="Consolas" w:hAnsi="Consolas"/>
      <w:b/>
      <w:bCs/>
      <w:color w:val="8F5902"/>
      <w:sz w:val="22"/>
      <w:szCs w:val="18"/>
      <w:shd w:val="clear" w:color="auto" w:fill="F8F8F8"/>
    </w:rPr>
  </w:style>
  <w:style w:type="character" w:customStyle="1" w:styleId="FunctionTok">
    <w:name w:val="FunctionTok"/>
    <w:rsid w:val="006473CD"/>
    <w:rPr>
      <w:rFonts w:ascii="Consolas" w:hAnsi="Consolas"/>
      <w:b/>
      <w:bCs/>
      <w:color w:val="000000"/>
      <w:sz w:val="22"/>
      <w:szCs w:val="18"/>
      <w:shd w:val="clear" w:color="auto" w:fill="F8F8F8"/>
    </w:rPr>
  </w:style>
  <w:style w:type="character" w:customStyle="1" w:styleId="VariableTok">
    <w:name w:val="VariableTok"/>
    <w:rsid w:val="006473CD"/>
    <w:rPr>
      <w:rFonts w:ascii="Consolas" w:hAnsi="Consolas"/>
      <w:b/>
      <w:bCs/>
      <w:color w:val="000000"/>
      <w:sz w:val="22"/>
      <w:szCs w:val="18"/>
      <w:shd w:val="clear" w:color="auto" w:fill="F8F8F8"/>
    </w:rPr>
  </w:style>
  <w:style w:type="character" w:customStyle="1" w:styleId="ControlFlowTok">
    <w:name w:val="ControlFlowTok"/>
    <w:rsid w:val="006473CD"/>
    <w:rPr>
      <w:rFonts w:ascii="Consolas" w:hAnsi="Consolas"/>
      <w:b w:val="0"/>
      <w:bCs/>
      <w:color w:val="204A87"/>
      <w:sz w:val="22"/>
      <w:szCs w:val="18"/>
      <w:shd w:val="clear" w:color="auto" w:fill="F8F8F8"/>
    </w:rPr>
  </w:style>
  <w:style w:type="character" w:customStyle="1" w:styleId="OperatorTok">
    <w:name w:val="OperatorTok"/>
    <w:rsid w:val="006473CD"/>
    <w:rPr>
      <w:rFonts w:ascii="Consolas" w:hAnsi="Consolas"/>
      <w:b w:val="0"/>
      <w:bCs/>
      <w:color w:val="CE5C00"/>
      <w:sz w:val="22"/>
      <w:szCs w:val="18"/>
      <w:shd w:val="clear" w:color="auto" w:fill="F8F8F8"/>
    </w:rPr>
  </w:style>
  <w:style w:type="character" w:customStyle="1" w:styleId="BuiltInTok">
    <w:name w:val="BuiltInTok"/>
    <w:rsid w:val="006473CD"/>
    <w:rPr>
      <w:rFonts w:ascii="Consolas" w:hAnsi="Consolas"/>
      <w:b/>
      <w:bCs/>
      <w:color w:val="4F81BD"/>
      <w:sz w:val="22"/>
      <w:szCs w:val="18"/>
      <w:shd w:val="clear" w:color="auto" w:fill="F8F8F8"/>
    </w:rPr>
  </w:style>
  <w:style w:type="character" w:customStyle="1" w:styleId="ExtensionTok">
    <w:name w:val="ExtensionTok"/>
    <w:rsid w:val="006473CD"/>
    <w:rPr>
      <w:rFonts w:ascii="Consolas" w:hAnsi="Consolas"/>
      <w:b/>
      <w:bCs/>
      <w:color w:val="4F81BD"/>
      <w:sz w:val="22"/>
      <w:szCs w:val="18"/>
      <w:shd w:val="clear" w:color="auto" w:fill="F8F8F8"/>
    </w:rPr>
  </w:style>
  <w:style w:type="character" w:customStyle="1" w:styleId="PreprocessorTok">
    <w:name w:val="PreprocessorTok"/>
    <w:rsid w:val="006473CD"/>
    <w:rPr>
      <w:rFonts w:ascii="Consolas" w:hAnsi="Consolas"/>
      <w:b/>
      <w:bCs/>
      <w:i/>
      <w:color w:val="8F5902"/>
      <w:sz w:val="22"/>
      <w:szCs w:val="18"/>
      <w:shd w:val="clear" w:color="auto" w:fill="F8F8F8"/>
    </w:rPr>
  </w:style>
  <w:style w:type="character" w:customStyle="1" w:styleId="AttributeTok">
    <w:name w:val="AttributeTok"/>
    <w:rsid w:val="006473CD"/>
    <w:rPr>
      <w:rFonts w:ascii="Consolas" w:hAnsi="Consolas"/>
      <w:b/>
      <w:bCs/>
      <w:color w:val="C4A000"/>
      <w:sz w:val="22"/>
      <w:szCs w:val="18"/>
      <w:shd w:val="clear" w:color="auto" w:fill="F8F8F8"/>
    </w:rPr>
  </w:style>
  <w:style w:type="character" w:customStyle="1" w:styleId="RegionMarkerTok">
    <w:name w:val="RegionMarkerTok"/>
    <w:rsid w:val="006473CD"/>
    <w:rPr>
      <w:rFonts w:ascii="Consolas" w:hAnsi="Consolas"/>
      <w:b/>
      <w:bCs/>
      <w:color w:val="4F81BD"/>
      <w:sz w:val="22"/>
      <w:szCs w:val="18"/>
      <w:shd w:val="clear" w:color="auto" w:fill="F8F8F8"/>
    </w:rPr>
  </w:style>
  <w:style w:type="character" w:customStyle="1" w:styleId="InformationTok">
    <w:name w:val="InformationTok"/>
    <w:rsid w:val="006473CD"/>
    <w:rPr>
      <w:rFonts w:ascii="Consolas" w:hAnsi="Consolas"/>
      <w:b w:val="0"/>
      <w:bCs/>
      <w:i/>
      <w:color w:val="8F5902"/>
      <w:sz w:val="22"/>
      <w:szCs w:val="18"/>
      <w:shd w:val="clear" w:color="auto" w:fill="F8F8F8"/>
    </w:rPr>
  </w:style>
  <w:style w:type="character" w:customStyle="1" w:styleId="WarningTok">
    <w:name w:val="WarningTok"/>
    <w:rsid w:val="006473CD"/>
    <w:rPr>
      <w:rFonts w:ascii="Consolas" w:hAnsi="Consolas"/>
      <w:b w:val="0"/>
      <w:bCs/>
      <w:i/>
      <w:color w:val="8F5902"/>
      <w:sz w:val="22"/>
      <w:szCs w:val="18"/>
      <w:shd w:val="clear" w:color="auto" w:fill="F8F8F8"/>
    </w:rPr>
  </w:style>
  <w:style w:type="character" w:customStyle="1" w:styleId="AlertTok">
    <w:name w:val="AlertTok"/>
    <w:rsid w:val="006473CD"/>
    <w:rPr>
      <w:rFonts w:ascii="Consolas" w:hAnsi="Consolas"/>
      <w:b/>
      <w:bCs/>
      <w:color w:val="EF2929"/>
      <w:sz w:val="22"/>
      <w:szCs w:val="18"/>
      <w:shd w:val="clear" w:color="auto" w:fill="F8F8F8"/>
    </w:rPr>
  </w:style>
  <w:style w:type="character" w:customStyle="1" w:styleId="ErrorTok">
    <w:name w:val="ErrorTok"/>
    <w:rsid w:val="006473CD"/>
    <w:rPr>
      <w:rFonts w:ascii="Consolas" w:hAnsi="Consolas"/>
      <w:b w:val="0"/>
      <w:bCs/>
      <w:color w:val="A40000"/>
      <w:sz w:val="22"/>
      <w:szCs w:val="18"/>
      <w:shd w:val="clear" w:color="auto" w:fill="F8F8F8"/>
    </w:rPr>
  </w:style>
  <w:style w:type="character" w:customStyle="1" w:styleId="NormalTok">
    <w:name w:val="NormalTok"/>
    <w:rsid w:val="006473CD"/>
    <w:rPr>
      <w:rFonts w:ascii="Consolas" w:hAnsi="Consolas"/>
      <w:b/>
      <w:bCs/>
      <w:color w:val="4F81BD"/>
      <w:sz w:val="22"/>
      <w:szCs w:val="18"/>
      <w:shd w:val="clear" w:color="auto" w:fill="F8F8F8"/>
    </w:rPr>
  </w:style>
  <w:style w:type="paragraph" w:styleId="Revision">
    <w:name w:val="Revision"/>
    <w:hidden/>
    <w:uiPriority w:val="99"/>
    <w:semiHidden/>
    <w:rsid w:val="006473CD"/>
    <w:rPr>
      <w:rFonts w:ascii="Times New Roman" w:eastAsia="Times New Roman" w:hAnsi="Times New Roman"/>
      <w:lang w:val="en-GB" w:eastAsia="en-GB"/>
    </w:rPr>
  </w:style>
  <w:style w:type="character" w:styleId="LineNumber">
    <w:name w:val="line number"/>
    <w:basedOn w:val="DefaultParagraphFont"/>
    <w:uiPriority w:val="99"/>
    <w:semiHidden/>
    <w:unhideWhenUsed/>
    <w:rsid w:val="00FB0950"/>
  </w:style>
  <w:style w:type="paragraph" w:styleId="EndnoteText">
    <w:name w:val="endnote text"/>
    <w:basedOn w:val="Normal"/>
    <w:link w:val="EndnoteTextChar"/>
    <w:uiPriority w:val="99"/>
    <w:unhideWhenUsed/>
    <w:rsid w:val="00B4275C"/>
  </w:style>
  <w:style w:type="character" w:customStyle="1" w:styleId="EndnoteTextChar">
    <w:name w:val="Endnote Text Char"/>
    <w:basedOn w:val="DefaultParagraphFont"/>
    <w:link w:val="EndnoteText"/>
    <w:uiPriority w:val="99"/>
    <w:rsid w:val="00B4275C"/>
    <w:rPr>
      <w:rFonts w:ascii="Times New Roman" w:eastAsia="Times New Roman" w:hAnsi="Times New Roman"/>
      <w:sz w:val="24"/>
      <w:szCs w:val="24"/>
      <w:lang w:val="en-GB" w:eastAsia="en-GB"/>
    </w:rPr>
  </w:style>
  <w:style w:type="character" w:styleId="EndnoteReference">
    <w:name w:val="endnote reference"/>
    <w:basedOn w:val="DefaultParagraphFont"/>
    <w:uiPriority w:val="99"/>
    <w:unhideWhenUsed/>
    <w:rsid w:val="00B4275C"/>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sz w:val="24"/>
        <w:szCs w:val="24"/>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header" w:uiPriority="0"/>
    <w:lsdException w:name="footer" w:uiPriority="0"/>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6473CD"/>
    <w:rPr>
      <w:rFonts w:ascii="Times New Roman" w:eastAsia="Times New Roman" w:hAnsi="Times New Roman"/>
      <w:lang w:val="en-GB" w:eastAsia="en-GB"/>
    </w:rPr>
  </w:style>
  <w:style w:type="paragraph" w:styleId="Heading1">
    <w:name w:val="heading 1"/>
    <w:basedOn w:val="Normal"/>
    <w:next w:val="Normal"/>
    <w:link w:val="Heading1Char"/>
    <w:uiPriority w:val="9"/>
    <w:qFormat/>
    <w:rsid w:val="006473C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6473C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6473CD"/>
    <w:pPr>
      <w:keepNext/>
      <w:numPr>
        <w:ilvl w:val="2"/>
        <w:numId w:val="12"/>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6473CD"/>
    <w:pPr>
      <w:keepNext/>
      <w:keepLines/>
      <w:spacing w:before="200"/>
      <w:outlineLvl w:val="3"/>
    </w:pPr>
    <w:rPr>
      <w:rFonts w:ascii="Cambria" w:eastAsia="ＭＳ ゴシック" w:hAnsi="Cambria"/>
      <w:b/>
      <w:bCs/>
      <w:i/>
      <w:iCs/>
      <w:color w:val="4F81BD"/>
    </w:rPr>
  </w:style>
  <w:style w:type="paragraph" w:styleId="Heading5">
    <w:name w:val="heading 5"/>
    <w:basedOn w:val="Normal"/>
    <w:next w:val="BodyText"/>
    <w:link w:val="Heading5Char"/>
    <w:uiPriority w:val="9"/>
    <w:unhideWhenUsed/>
    <w:qFormat/>
    <w:rsid w:val="006473CD"/>
    <w:pPr>
      <w:keepNext/>
      <w:keepLines/>
      <w:spacing w:before="200"/>
      <w:outlineLvl w:val="4"/>
    </w:pPr>
    <w:rPr>
      <w:rFonts w:ascii="Cambria" w:eastAsia="ＭＳ ゴシック" w:hAnsi="Cambria"/>
      <w:i/>
      <w:iCs/>
      <w:color w:val="4F81BD"/>
      <w:lang w:val="en-US" w:eastAsia="en-US"/>
    </w:rPr>
  </w:style>
  <w:style w:type="paragraph" w:styleId="Heading6">
    <w:name w:val="heading 6"/>
    <w:basedOn w:val="11HeadingE"/>
    <w:next w:val="Normal"/>
    <w:link w:val="Heading6Char"/>
    <w:autoRedefine/>
    <w:uiPriority w:val="9"/>
    <w:qFormat/>
    <w:rsid w:val="006473CD"/>
    <w:pPr>
      <w:outlineLvl w:val="5"/>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473CD"/>
    <w:rPr>
      <w:rFonts w:ascii="Arial" w:eastAsia="Times New Roman" w:hAnsi="Arial" w:cs="Arial"/>
      <w:b/>
      <w:bCs/>
      <w:kern w:val="32"/>
      <w:sz w:val="32"/>
      <w:szCs w:val="32"/>
      <w:lang w:val="en-GB" w:eastAsia="en-GB"/>
    </w:rPr>
  </w:style>
  <w:style w:type="character" w:customStyle="1" w:styleId="Heading2Char">
    <w:name w:val="Heading 2 Char"/>
    <w:link w:val="Heading2"/>
    <w:uiPriority w:val="9"/>
    <w:rsid w:val="006473CD"/>
    <w:rPr>
      <w:rFonts w:ascii="Arial" w:eastAsia="Times New Roman" w:hAnsi="Arial" w:cs="Arial"/>
      <w:b/>
      <w:bCs/>
      <w:i/>
      <w:iCs/>
      <w:sz w:val="28"/>
      <w:szCs w:val="28"/>
      <w:lang w:val="en-GB" w:eastAsia="en-GB"/>
    </w:rPr>
  </w:style>
  <w:style w:type="character" w:customStyle="1" w:styleId="Heading3Char">
    <w:name w:val="Heading 3 Char"/>
    <w:link w:val="Heading3"/>
    <w:uiPriority w:val="9"/>
    <w:rsid w:val="006473CD"/>
    <w:rPr>
      <w:rFonts w:ascii="Arial" w:eastAsia="Times New Roman" w:hAnsi="Arial" w:cs="Arial"/>
      <w:b/>
      <w:bCs/>
      <w:sz w:val="26"/>
      <w:szCs w:val="26"/>
      <w:lang w:val="en-GB" w:eastAsia="en-GB"/>
    </w:rPr>
  </w:style>
  <w:style w:type="character" w:customStyle="1" w:styleId="Heading4Char">
    <w:name w:val="Heading 4 Char"/>
    <w:link w:val="Heading4"/>
    <w:uiPriority w:val="9"/>
    <w:rsid w:val="006473CD"/>
    <w:rPr>
      <w:rFonts w:ascii="Cambria" w:eastAsia="ＭＳ ゴシック" w:hAnsi="Cambria" w:cs="Times New Roman"/>
      <w:b/>
      <w:bCs/>
      <w:i/>
      <w:iCs/>
      <w:color w:val="4F81BD"/>
      <w:szCs w:val="20"/>
      <w:lang w:val="en-GB" w:eastAsia="en-GB"/>
    </w:rPr>
  </w:style>
  <w:style w:type="character" w:customStyle="1" w:styleId="Heading5Char">
    <w:name w:val="Heading 5 Char"/>
    <w:link w:val="Heading5"/>
    <w:uiPriority w:val="9"/>
    <w:rsid w:val="006473CD"/>
    <w:rPr>
      <w:rFonts w:ascii="Cambria" w:eastAsia="ＭＳ ゴシック" w:hAnsi="Cambria" w:cs="Times New Roman"/>
      <w:i/>
      <w:iCs/>
      <w:color w:val="4F81BD"/>
    </w:rPr>
  </w:style>
  <w:style w:type="character" w:customStyle="1" w:styleId="Heading6Char">
    <w:name w:val="Heading 6 Char"/>
    <w:link w:val="Heading6"/>
    <w:uiPriority w:val="9"/>
    <w:rsid w:val="006473CD"/>
    <w:rPr>
      <w:rFonts w:ascii="Times New Roman" w:eastAsia="Times New Roman" w:hAnsi="Times New Roman" w:cs="Times New Roman"/>
      <w:sz w:val="19"/>
      <w:szCs w:val="20"/>
      <w:lang w:val="en-GB" w:eastAsia="en-GB"/>
    </w:rPr>
  </w:style>
  <w:style w:type="paragraph" w:customStyle="1" w:styleId="01PaperTitle">
    <w:name w:val="01 Paper Title"/>
    <w:next w:val="02Authornames"/>
    <w:autoRedefine/>
    <w:rsid w:val="006473CD"/>
    <w:pPr>
      <w:spacing w:before="180" w:after="120"/>
      <w:contextualSpacing/>
      <w:jc w:val="center"/>
    </w:pPr>
    <w:rPr>
      <w:rFonts w:eastAsia="Times New Roman"/>
      <w:noProof/>
      <w:position w:val="8"/>
      <w:sz w:val="32"/>
      <w:szCs w:val="32"/>
      <w:lang w:val="en-GB" w:eastAsia="en-GB"/>
    </w:rPr>
  </w:style>
  <w:style w:type="paragraph" w:customStyle="1" w:styleId="02Authornames">
    <w:name w:val="02 Author names"/>
    <w:autoRedefine/>
    <w:rsid w:val="006473CD"/>
    <w:pPr>
      <w:spacing w:after="120" w:line="240" w:lineRule="exact"/>
      <w:ind w:left="600" w:right="568"/>
      <w:jc w:val="center"/>
    </w:pPr>
    <w:rPr>
      <w:rFonts w:ascii="Times New Roman" w:eastAsia="Times New Roman" w:hAnsi="Times New Roman"/>
      <w:b/>
      <w:noProof/>
      <w:sz w:val="26"/>
      <w:szCs w:val="22"/>
      <w:lang w:val="en-GB" w:eastAsia="en-GB"/>
    </w:rPr>
  </w:style>
  <w:style w:type="paragraph" w:customStyle="1" w:styleId="06bMaterialmethodstext">
    <w:name w:val="06b Material &amp; methods text"/>
    <w:basedOn w:val="Normal"/>
    <w:autoRedefine/>
    <w:rsid w:val="006473CD"/>
    <w:pPr>
      <w:tabs>
        <w:tab w:val="left" w:pos="199"/>
      </w:tabs>
      <w:spacing w:after="240"/>
      <w:ind w:firstLine="199"/>
      <w:contextualSpacing/>
      <w:jc w:val="both"/>
    </w:pPr>
    <w:rPr>
      <w:sz w:val="18"/>
    </w:rPr>
  </w:style>
  <w:style w:type="paragraph" w:customStyle="1" w:styleId="04Abstract">
    <w:name w:val="04 Abstract"/>
    <w:next w:val="Normal"/>
    <w:autoRedefine/>
    <w:rsid w:val="006473CD"/>
    <w:pPr>
      <w:spacing w:before="120" w:after="120"/>
      <w:jc w:val="both"/>
    </w:pPr>
    <w:rPr>
      <w:rFonts w:ascii="Times New Roman" w:eastAsia="Times New Roman" w:hAnsi="Times New Roman"/>
      <w:sz w:val="19"/>
      <w:szCs w:val="18"/>
      <w:lang w:val="en-GB" w:eastAsia="en-GB"/>
    </w:rPr>
  </w:style>
  <w:style w:type="paragraph" w:customStyle="1" w:styleId="07HEADINGA">
    <w:name w:val="07 HEADING A"/>
    <w:next w:val="06aMaintext"/>
    <w:autoRedefine/>
    <w:rsid w:val="006473CD"/>
    <w:pPr>
      <w:spacing w:line="240" w:lineRule="exact"/>
    </w:pPr>
    <w:rPr>
      <w:rFonts w:ascii="Arial" w:eastAsia="Times New Roman" w:hAnsi="Arial"/>
      <w:b/>
      <w:sz w:val="19"/>
      <w:lang w:val="en-GB" w:eastAsia="en-GB"/>
    </w:rPr>
  </w:style>
  <w:style w:type="paragraph" w:customStyle="1" w:styleId="06aMaintext">
    <w:name w:val="06a Main text"/>
    <w:link w:val="06aMaintextChar"/>
    <w:autoRedefine/>
    <w:rsid w:val="006473CD"/>
    <w:pPr>
      <w:tabs>
        <w:tab w:val="left" w:pos="198"/>
      </w:tabs>
      <w:spacing w:after="240" w:line="220" w:lineRule="exact"/>
      <w:ind w:firstLine="199"/>
      <w:contextualSpacing/>
      <w:jc w:val="both"/>
    </w:pPr>
    <w:rPr>
      <w:rFonts w:ascii="Times New Roman" w:eastAsia="Times New Roman" w:hAnsi="Times New Roman"/>
      <w:spacing w:val="-2"/>
      <w:sz w:val="19"/>
      <w:szCs w:val="18"/>
      <w:lang w:val="en-GB" w:eastAsia="en-GB"/>
    </w:rPr>
  </w:style>
  <w:style w:type="paragraph" w:customStyle="1" w:styleId="A1Footnote">
    <w:name w:val="A1 Footnote"/>
    <w:basedOn w:val="Normal"/>
    <w:autoRedefine/>
    <w:rsid w:val="006473CD"/>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6473CD"/>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rFonts w:ascii="Times New Roman" w:eastAsia="Times New Roman" w:hAnsi="Times New Roman"/>
      <w:noProof/>
      <w:spacing w:val="2"/>
      <w:sz w:val="18"/>
      <w:szCs w:val="18"/>
      <w:lang w:val="en-GB" w:eastAsia="en-GB"/>
    </w:rPr>
  </w:style>
  <w:style w:type="paragraph" w:customStyle="1" w:styleId="03Authoraffiliation">
    <w:name w:val="03 Author affiliation"/>
    <w:autoRedefine/>
    <w:rsid w:val="006473CD"/>
    <w:pPr>
      <w:jc w:val="center"/>
    </w:pPr>
    <w:rPr>
      <w:rFonts w:ascii="Times New Roman" w:eastAsia="Times New Roman" w:hAnsi="Times New Roman"/>
      <w:i/>
      <w:noProof/>
      <w:sz w:val="19"/>
      <w:lang w:val="en-GB" w:eastAsia="en-GB"/>
    </w:rPr>
  </w:style>
  <w:style w:type="paragraph" w:customStyle="1" w:styleId="05Keywords">
    <w:name w:val="05 Keywords"/>
    <w:basedOn w:val="04Abstract"/>
    <w:autoRedefine/>
    <w:rsid w:val="006473CD"/>
    <w:pPr>
      <w:spacing w:after="0"/>
      <w:ind w:left="600" w:right="589"/>
      <w:contextualSpacing/>
      <w:jc w:val="center"/>
    </w:pPr>
  </w:style>
  <w:style w:type="paragraph" w:customStyle="1" w:styleId="X1Textlinedonotuse">
    <w:name w:val="X1 Text line (do not use)"/>
    <w:basedOn w:val="05Keywords"/>
    <w:rsid w:val="006473CD"/>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6473CD"/>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6473CD"/>
    <w:pPr>
      <w:spacing w:line="240" w:lineRule="exact"/>
    </w:pPr>
    <w:rPr>
      <w:rFonts w:ascii="Times New Roman" w:eastAsia="Times New Roman" w:hAnsi="Times New Roman"/>
      <w:b/>
      <w:i/>
      <w:color w:val="000000"/>
      <w:sz w:val="18"/>
      <w:lang w:val="en-GB" w:eastAsia="en-GB"/>
    </w:rPr>
  </w:style>
  <w:style w:type="paragraph" w:customStyle="1" w:styleId="09HeadingC">
    <w:name w:val="09 Heading C"/>
    <w:next w:val="Normal"/>
    <w:rsid w:val="006473CD"/>
    <w:pPr>
      <w:spacing w:before="240" w:line="200" w:lineRule="exact"/>
    </w:pPr>
    <w:rPr>
      <w:rFonts w:ascii="Times New Roman" w:eastAsia="Times New Roman" w:hAnsi="Times New Roman"/>
      <w:i/>
      <w:sz w:val="18"/>
      <w:lang w:val="en-GB" w:eastAsia="en-GB"/>
    </w:rPr>
  </w:style>
  <w:style w:type="paragraph" w:customStyle="1" w:styleId="10HeadingD">
    <w:name w:val="10 Heading D"/>
    <w:next w:val="Normal"/>
    <w:autoRedefine/>
    <w:rsid w:val="006473CD"/>
    <w:pPr>
      <w:spacing w:before="240"/>
      <w:jc w:val="both"/>
    </w:pPr>
    <w:rPr>
      <w:rFonts w:ascii="Times New Roman" w:eastAsia="Times New Roman" w:hAnsi="Times New Roman"/>
      <w:i/>
      <w:sz w:val="19"/>
      <w:lang w:val="en-GB" w:eastAsia="en-GB"/>
    </w:rPr>
  </w:style>
  <w:style w:type="paragraph" w:customStyle="1" w:styleId="F2Figlegend2column">
    <w:name w:val="F2 Fig legend (2 column)"/>
    <w:basedOn w:val="Normal"/>
    <w:link w:val="F2Figlegend2columnChar"/>
    <w:autoRedefine/>
    <w:rsid w:val="006473CD"/>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6473CD"/>
    <w:pPr>
      <w:spacing w:before="240" w:after="240"/>
      <w:jc w:val="both"/>
    </w:pPr>
    <w:rPr>
      <w:sz w:val="18"/>
    </w:rPr>
  </w:style>
  <w:style w:type="paragraph" w:customStyle="1" w:styleId="A2ESMstatement">
    <w:name w:val="A2 ESM statement"/>
    <w:basedOn w:val="Normal"/>
    <w:autoRedefine/>
    <w:rsid w:val="006473CD"/>
    <w:pPr>
      <w:framePr w:w="4763" w:wrap="notBeside" w:hAnchor="margin" w:x="1" w:yAlign="bottom" w:anchorLock="1"/>
      <w:ind w:right="-36"/>
      <w:jc w:val="both"/>
    </w:pPr>
    <w:rPr>
      <w:sz w:val="16"/>
    </w:rPr>
  </w:style>
  <w:style w:type="paragraph" w:customStyle="1" w:styleId="H1Shorttitle">
    <w:name w:val="H1 Short title"/>
    <w:basedOn w:val="Normal"/>
    <w:autoRedefine/>
    <w:rsid w:val="006473CD"/>
    <w:pPr>
      <w:spacing w:after="100" w:afterAutospacing="1"/>
    </w:pPr>
    <w:rPr>
      <w:sz w:val="18"/>
    </w:rPr>
  </w:style>
  <w:style w:type="paragraph" w:customStyle="1" w:styleId="11HeadingE">
    <w:name w:val="11 Heading E"/>
    <w:basedOn w:val="10HeadingD"/>
    <w:next w:val="06aMaintext"/>
    <w:autoRedefine/>
    <w:rsid w:val="006473CD"/>
    <w:rPr>
      <w:i w:val="0"/>
    </w:rPr>
  </w:style>
  <w:style w:type="paragraph" w:customStyle="1" w:styleId="T1Table1column">
    <w:name w:val="T1 Table (1 column)"/>
    <w:autoRedefine/>
    <w:rsid w:val="006473CD"/>
    <w:pPr>
      <w:framePr w:wrap="around" w:vAnchor="text" w:hAnchor="text" w:y="1"/>
      <w:spacing w:before="2" w:after="2" w:line="200" w:lineRule="exact"/>
      <w:contextualSpacing/>
    </w:pPr>
    <w:rPr>
      <w:rFonts w:ascii="Times New Roman" w:eastAsia="Times New Roman" w:hAnsi="Times New Roman"/>
      <w:noProof/>
      <w:sz w:val="18"/>
      <w:lang w:val="en-GB" w:eastAsia="en-GB"/>
    </w:rPr>
  </w:style>
  <w:style w:type="paragraph" w:customStyle="1" w:styleId="T2Table2column">
    <w:name w:val="T2 Table (2 column)"/>
    <w:autoRedefine/>
    <w:rsid w:val="006473CD"/>
    <w:pPr>
      <w:framePr w:w="9478" w:hSpace="170" w:wrap="around" w:vAnchor="page" w:hAnchor="margin" w:y="1443"/>
      <w:spacing w:before="2" w:after="2" w:line="200" w:lineRule="exact"/>
      <w:contextualSpacing/>
    </w:pPr>
    <w:rPr>
      <w:rFonts w:ascii="Times New Roman" w:eastAsia="Times New Roman" w:hAnsi="Times New Roman"/>
      <w:sz w:val="18"/>
      <w:szCs w:val="16"/>
      <w:lang w:val="en-GB" w:eastAsia="en-GB"/>
    </w:rPr>
  </w:style>
  <w:style w:type="table" w:customStyle="1" w:styleId="T3Tablegrid">
    <w:name w:val="T3 Table grid"/>
    <w:basedOn w:val="TableNormal"/>
    <w:rsid w:val="006473CD"/>
    <w:rPr>
      <w:rFonts w:ascii="Times New Roman" w:eastAsia="Times New Roman" w:hAnsi="Times New Roman"/>
      <w:sz w:val="18"/>
      <w:szCs w:val="18"/>
    </w:rPr>
    <w:tblPr>
      <w:jc w:val="center"/>
      <w:tblInd w:w="0" w:type="dxa"/>
      <w:tblBorders>
        <w:top w:val="single" w:sz="6" w:space="0" w:color="auto"/>
        <w:bottom w:val="single" w:sz="6" w:space="0" w:color="auto"/>
      </w:tblBorders>
      <w:tblCellMar>
        <w:top w:w="0" w:type="dxa"/>
        <w:left w:w="60" w:type="dxa"/>
        <w:bottom w:w="0" w:type="dxa"/>
        <w:right w:w="60" w:type="dxa"/>
      </w:tblCellMar>
    </w:tblPr>
    <w:trPr>
      <w:cantSplit/>
      <w:jc w:val="center"/>
    </w:trPr>
    <w:tcPr>
      <w:vAlign w:val="bottom"/>
    </w:tcPr>
  </w:style>
  <w:style w:type="character" w:customStyle="1" w:styleId="06aMaintextChar">
    <w:name w:val="06a Main text Char"/>
    <w:link w:val="06aMaintext"/>
    <w:rsid w:val="006473CD"/>
    <w:rPr>
      <w:rFonts w:ascii="Times New Roman" w:eastAsia="Times New Roman" w:hAnsi="Times New Roman" w:cs="Times New Roman"/>
      <w:spacing w:val="-2"/>
      <w:sz w:val="19"/>
      <w:szCs w:val="18"/>
      <w:lang w:val="en-GB" w:eastAsia="en-GB"/>
    </w:rPr>
  </w:style>
  <w:style w:type="character" w:styleId="Emphasis">
    <w:name w:val="Emphasis"/>
    <w:uiPriority w:val="20"/>
    <w:qFormat/>
    <w:rsid w:val="006473CD"/>
    <w:rPr>
      <w:i/>
      <w:iCs/>
    </w:rPr>
  </w:style>
  <w:style w:type="paragraph" w:styleId="Title">
    <w:name w:val="Title"/>
    <w:basedOn w:val="Normal"/>
    <w:next w:val="Normal"/>
    <w:link w:val="TitleChar"/>
    <w:qFormat/>
    <w:rsid w:val="006473CD"/>
    <w:pPr>
      <w:spacing w:before="240" w:after="60"/>
      <w:jc w:val="center"/>
      <w:outlineLvl w:val="0"/>
    </w:pPr>
    <w:rPr>
      <w:rFonts w:ascii="Cambria" w:eastAsia="ＭＳ ゴシック" w:hAnsi="Cambria"/>
      <w:b/>
      <w:bCs/>
      <w:kern w:val="28"/>
      <w:sz w:val="32"/>
      <w:szCs w:val="32"/>
    </w:rPr>
  </w:style>
  <w:style w:type="character" w:customStyle="1" w:styleId="TitleChar">
    <w:name w:val="Title Char"/>
    <w:link w:val="Title"/>
    <w:rsid w:val="006473CD"/>
    <w:rPr>
      <w:rFonts w:ascii="Cambria" w:eastAsia="ＭＳ ゴシック" w:hAnsi="Cambria" w:cs="Times New Roman"/>
      <w:b/>
      <w:bCs/>
      <w:kern w:val="28"/>
      <w:sz w:val="32"/>
      <w:szCs w:val="32"/>
      <w:lang w:val="en-GB" w:eastAsia="en-GB"/>
    </w:rPr>
  </w:style>
  <w:style w:type="character" w:customStyle="1" w:styleId="F1Figlegend1columnChar">
    <w:name w:val="F1 Fig legend (1 column) Char"/>
    <w:link w:val="F1Figlegend1column"/>
    <w:rsid w:val="006473CD"/>
    <w:rPr>
      <w:rFonts w:ascii="Times New Roman" w:eastAsia="Times New Roman" w:hAnsi="Times New Roman" w:cs="Times New Roman"/>
      <w:sz w:val="18"/>
      <w:szCs w:val="20"/>
      <w:shd w:val="solid" w:color="FFFFFF" w:fill="FFFFFF"/>
      <w:lang w:val="en-GB" w:eastAsia="en-GB"/>
    </w:rPr>
  </w:style>
  <w:style w:type="character" w:customStyle="1" w:styleId="F2Figlegend2columnChar">
    <w:name w:val="F2 Fig legend (2 column) Char"/>
    <w:link w:val="F2Figlegend2column"/>
    <w:rsid w:val="006473CD"/>
    <w:rPr>
      <w:rFonts w:ascii="Times New Roman" w:eastAsia="Times New Roman" w:hAnsi="Times New Roman" w:cs="Times New Roman"/>
      <w:sz w:val="18"/>
      <w:szCs w:val="20"/>
      <w:shd w:val="solid" w:color="FFFFFF" w:fill="FFFFFF"/>
      <w:lang w:val="en-GB" w:eastAsia="en-GB"/>
    </w:rPr>
  </w:style>
  <w:style w:type="paragraph" w:customStyle="1" w:styleId="F3Figstyle1column">
    <w:name w:val="F3 Fig style (1 column)"/>
    <w:basedOn w:val="Normal"/>
    <w:next w:val="F1Figlegend1column"/>
    <w:autoRedefine/>
    <w:rsid w:val="006473CD"/>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6473CD"/>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6473CD"/>
    <w:pPr>
      <w:ind w:left="720"/>
    </w:pPr>
  </w:style>
  <w:style w:type="character" w:customStyle="1" w:styleId="apple-converted-space">
    <w:name w:val="apple-converted-space"/>
    <w:basedOn w:val="DefaultParagraphFont"/>
    <w:rsid w:val="006473CD"/>
  </w:style>
  <w:style w:type="character" w:styleId="Strong">
    <w:name w:val="Strong"/>
    <w:uiPriority w:val="22"/>
    <w:qFormat/>
    <w:rsid w:val="006473CD"/>
    <w:rPr>
      <w:b/>
      <w:bCs/>
    </w:rPr>
  </w:style>
  <w:style w:type="character" w:styleId="Hyperlink">
    <w:name w:val="Hyperlink"/>
    <w:unhideWhenUsed/>
    <w:rsid w:val="006473CD"/>
    <w:rPr>
      <w:color w:val="0000FF"/>
      <w:u w:val="single"/>
    </w:rPr>
  </w:style>
  <w:style w:type="paragraph" w:customStyle="1" w:styleId="titlersos">
    <w:name w:val="title rsos"/>
    <w:basedOn w:val="Normal"/>
    <w:link w:val="titlersosChar"/>
    <w:qFormat/>
    <w:rsid w:val="006473CD"/>
    <w:pPr>
      <w:numPr>
        <w:numId w:val="15"/>
      </w:numPr>
    </w:pPr>
    <w:rPr>
      <w:rFonts w:ascii="MyriadPro-Cond" w:hAnsi="MyriadPro-Cond"/>
      <w:b/>
      <w:sz w:val="36"/>
      <w:szCs w:val="36"/>
    </w:rPr>
  </w:style>
  <w:style w:type="character" w:customStyle="1" w:styleId="titlersosChar">
    <w:name w:val="title rsos Char"/>
    <w:link w:val="titlersos"/>
    <w:rsid w:val="006473CD"/>
    <w:rPr>
      <w:rFonts w:ascii="MyriadPro-Cond" w:eastAsia="Times New Roman" w:hAnsi="MyriadPro-Cond" w:cs="Times New Roman"/>
      <w:b/>
      <w:sz w:val="36"/>
      <w:szCs w:val="36"/>
      <w:lang w:val="en-GB" w:eastAsia="en-GB"/>
    </w:rPr>
  </w:style>
  <w:style w:type="paragraph" w:styleId="BalloonText">
    <w:name w:val="Balloon Text"/>
    <w:basedOn w:val="Normal"/>
    <w:link w:val="BalloonTextChar"/>
    <w:rsid w:val="006473CD"/>
    <w:rPr>
      <w:rFonts w:ascii="Tahoma" w:hAnsi="Tahoma" w:cs="Tahoma"/>
      <w:sz w:val="16"/>
      <w:szCs w:val="16"/>
    </w:rPr>
  </w:style>
  <w:style w:type="character" w:customStyle="1" w:styleId="BalloonTextChar">
    <w:name w:val="Balloon Text Char"/>
    <w:link w:val="BalloonText"/>
    <w:rsid w:val="006473CD"/>
    <w:rPr>
      <w:rFonts w:ascii="Tahoma" w:eastAsia="Times New Roman" w:hAnsi="Tahoma" w:cs="Tahoma"/>
      <w:sz w:val="16"/>
      <w:szCs w:val="16"/>
      <w:lang w:val="en-GB" w:eastAsia="en-GB"/>
    </w:rPr>
  </w:style>
  <w:style w:type="paragraph" w:styleId="NormalWeb">
    <w:name w:val="Normal (Web)"/>
    <w:basedOn w:val="Normal"/>
    <w:uiPriority w:val="99"/>
    <w:unhideWhenUsed/>
    <w:rsid w:val="006473CD"/>
    <w:pPr>
      <w:spacing w:before="100" w:beforeAutospacing="1" w:after="100" w:afterAutospacing="1"/>
    </w:pPr>
  </w:style>
  <w:style w:type="character" w:styleId="CommentReference">
    <w:name w:val="annotation reference"/>
    <w:uiPriority w:val="99"/>
    <w:rsid w:val="006473CD"/>
    <w:rPr>
      <w:sz w:val="16"/>
      <w:szCs w:val="16"/>
    </w:rPr>
  </w:style>
  <w:style w:type="paragraph" w:styleId="CommentText">
    <w:name w:val="annotation text"/>
    <w:basedOn w:val="Normal"/>
    <w:link w:val="CommentTextChar"/>
    <w:uiPriority w:val="99"/>
    <w:rsid w:val="006473CD"/>
    <w:rPr>
      <w:sz w:val="20"/>
    </w:rPr>
  </w:style>
  <w:style w:type="character" w:customStyle="1" w:styleId="CommentTextChar">
    <w:name w:val="Comment Text Char"/>
    <w:link w:val="CommentText"/>
    <w:uiPriority w:val="99"/>
    <w:rsid w:val="006473CD"/>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rsid w:val="006473CD"/>
    <w:rPr>
      <w:b/>
      <w:bCs/>
    </w:rPr>
  </w:style>
  <w:style w:type="character" w:customStyle="1" w:styleId="CommentSubjectChar">
    <w:name w:val="Comment Subject Char"/>
    <w:link w:val="CommentSubject"/>
    <w:rsid w:val="006473CD"/>
    <w:rPr>
      <w:rFonts w:ascii="Times New Roman" w:eastAsia="Times New Roman" w:hAnsi="Times New Roman" w:cs="Times New Roman"/>
      <w:b/>
      <w:bCs/>
      <w:sz w:val="20"/>
      <w:szCs w:val="20"/>
      <w:lang w:val="en-GB" w:eastAsia="en-GB"/>
    </w:rPr>
  </w:style>
  <w:style w:type="character" w:styleId="FollowedHyperlink">
    <w:name w:val="FollowedHyperlink"/>
    <w:rsid w:val="006473CD"/>
    <w:rPr>
      <w:color w:val="800080"/>
      <w:u w:val="single"/>
    </w:rPr>
  </w:style>
  <w:style w:type="paragraph" w:styleId="Header">
    <w:name w:val="header"/>
    <w:basedOn w:val="Normal"/>
    <w:link w:val="HeaderChar"/>
    <w:rsid w:val="006473CD"/>
    <w:pPr>
      <w:tabs>
        <w:tab w:val="center" w:pos="4513"/>
        <w:tab w:val="right" w:pos="9026"/>
      </w:tabs>
    </w:pPr>
  </w:style>
  <w:style w:type="character" w:customStyle="1" w:styleId="HeaderChar">
    <w:name w:val="Header Char"/>
    <w:link w:val="Header"/>
    <w:rsid w:val="006473CD"/>
    <w:rPr>
      <w:rFonts w:ascii="Times New Roman" w:eastAsia="Times New Roman" w:hAnsi="Times New Roman" w:cs="Times New Roman"/>
      <w:szCs w:val="20"/>
      <w:lang w:val="en-GB" w:eastAsia="en-GB"/>
    </w:rPr>
  </w:style>
  <w:style w:type="paragraph" w:styleId="Footer">
    <w:name w:val="footer"/>
    <w:basedOn w:val="Normal"/>
    <w:link w:val="FooterChar"/>
    <w:rsid w:val="006473CD"/>
    <w:pPr>
      <w:tabs>
        <w:tab w:val="center" w:pos="4513"/>
        <w:tab w:val="right" w:pos="9026"/>
      </w:tabs>
    </w:pPr>
  </w:style>
  <w:style w:type="character" w:customStyle="1" w:styleId="FooterChar">
    <w:name w:val="Footer Char"/>
    <w:link w:val="Footer"/>
    <w:rsid w:val="006473CD"/>
    <w:rPr>
      <w:rFonts w:ascii="Times New Roman" w:eastAsia="Times New Roman" w:hAnsi="Times New Roman" w:cs="Times New Roman"/>
      <w:szCs w:val="20"/>
      <w:lang w:val="en-GB" w:eastAsia="en-GB"/>
    </w:rPr>
  </w:style>
  <w:style w:type="table" w:styleId="TableGrid">
    <w:name w:val="Table Grid"/>
    <w:basedOn w:val="TableNormal"/>
    <w:uiPriority w:val="59"/>
    <w:rsid w:val="006473CD"/>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nhideWhenUsed/>
    <w:qFormat/>
    <w:rsid w:val="006473CD"/>
    <w:pPr>
      <w:spacing w:after="200"/>
    </w:pPr>
    <w:rPr>
      <w:b/>
      <w:bCs/>
      <w:color w:val="4F81BD"/>
      <w:sz w:val="18"/>
      <w:szCs w:val="18"/>
    </w:rPr>
  </w:style>
  <w:style w:type="table" w:styleId="LightShading">
    <w:name w:val="Light Shading"/>
    <w:basedOn w:val="TableNormal"/>
    <w:uiPriority w:val="60"/>
    <w:rsid w:val="006473CD"/>
    <w:rPr>
      <w:rFonts w:ascii="Times New Roman" w:eastAsia="Times New Roman" w:hAnsi="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rmal1">
    <w:name w:val="Normal1"/>
    <w:rsid w:val="006473CD"/>
    <w:rPr>
      <w:rFonts w:eastAsia="Cambria" w:cs="Cambria"/>
      <w:color w:val="000000"/>
      <w:lang w:val="en-US"/>
    </w:rPr>
  </w:style>
  <w:style w:type="paragraph" w:styleId="Bibliography">
    <w:name w:val="Bibliography"/>
    <w:basedOn w:val="Normal"/>
    <w:next w:val="Normal"/>
    <w:unhideWhenUsed/>
    <w:qFormat/>
    <w:rsid w:val="006473CD"/>
    <w:pPr>
      <w:tabs>
        <w:tab w:val="left" w:pos="380"/>
      </w:tabs>
      <w:spacing w:after="240"/>
      <w:ind w:left="384" w:hanging="384"/>
    </w:pPr>
  </w:style>
  <w:style w:type="character" w:styleId="PlaceholderText">
    <w:name w:val="Placeholder Text"/>
    <w:uiPriority w:val="99"/>
    <w:semiHidden/>
    <w:rsid w:val="006473CD"/>
    <w:rPr>
      <w:color w:val="808080"/>
    </w:rPr>
  </w:style>
  <w:style w:type="paragraph" w:styleId="BodyText">
    <w:name w:val="Body Text"/>
    <w:basedOn w:val="Normal"/>
    <w:link w:val="BodyTextChar"/>
    <w:qFormat/>
    <w:rsid w:val="006473CD"/>
    <w:pPr>
      <w:spacing w:before="180" w:after="180"/>
    </w:pPr>
    <w:rPr>
      <w:rFonts w:ascii="Calibri" w:eastAsia="Calibri" w:hAnsi="Calibri"/>
      <w:lang w:val="en-US" w:eastAsia="en-US"/>
    </w:rPr>
  </w:style>
  <w:style w:type="character" w:customStyle="1" w:styleId="BodyTextChar">
    <w:name w:val="Body Text Char"/>
    <w:link w:val="BodyText"/>
    <w:rsid w:val="006473CD"/>
    <w:rPr>
      <w:rFonts w:ascii="Calibri" w:eastAsia="Calibri" w:hAnsi="Calibri" w:cs="Times New Roman"/>
    </w:rPr>
  </w:style>
  <w:style w:type="paragraph" w:customStyle="1" w:styleId="FirstParagraph">
    <w:name w:val="First Paragraph"/>
    <w:basedOn w:val="BodyText"/>
    <w:next w:val="BodyText"/>
    <w:qFormat/>
    <w:rsid w:val="006473CD"/>
  </w:style>
  <w:style w:type="paragraph" w:customStyle="1" w:styleId="Compact">
    <w:name w:val="Compact"/>
    <w:basedOn w:val="BodyText"/>
    <w:qFormat/>
    <w:rsid w:val="006473CD"/>
    <w:pPr>
      <w:spacing w:before="36" w:after="36"/>
    </w:pPr>
  </w:style>
  <w:style w:type="paragraph" w:styleId="Subtitle">
    <w:name w:val="Subtitle"/>
    <w:basedOn w:val="Title"/>
    <w:next w:val="BodyText"/>
    <w:link w:val="SubtitleChar"/>
    <w:qFormat/>
    <w:rsid w:val="006473CD"/>
    <w:pPr>
      <w:keepNext/>
      <w:keepLines/>
      <w:spacing w:after="240"/>
      <w:outlineLvl w:val="9"/>
    </w:pPr>
    <w:rPr>
      <w:color w:val="345A8A"/>
      <w:kern w:val="0"/>
      <w:sz w:val="30"/>
      <w:szCs w:val="30"/>
      <w:lang w:val="en-US" w:eastAsia="en-US"/>
    </w:rPr>
  </w:style>
  <w:style w:type="character" w:customStyle="1" w:styleId="SubtitleChar">
    <w:name w:val="Subtitle Char"/>
    <w:link w:val="Subtitle"/>
    <w:rsid w:val="006473CD"/>
    <w:rPr>
      <w:rFonts w:ascii="Cambria" w:eastAsia="ＭＳ ゴシック" w:hAnsi="Cambria" w:cs="Times New Roman"/>
      <w:b/>
      <w:bCs/>
      <w:color w:val="345A8A"/>
      <w:sz w:val="30"/>
      <w:szCs w:val="30"/>
    </w:rPr>
  </w:style>
  <w:style w:type="paragraph" w:customStyle="1" w:styleId="Author">
    <w:name w:val="Author"/>
    <w:next w:val="BodyText"/>
    <w:qFormat/>
    <w:rsid w:val="006473CD"/>
    <w:pPr>
      <w:keepNext/>
      <w:keepLines/>
      <w:spacing w:after="200"/>
      <w:jc w:val="center"/>
    </w:pPr>
    <w:rPr>
      <w:rFonts w:ascii="Calibri" w:eastAsia="Calibri" w:hAnsi="Calibri"/>
      <w:lang w:val="en-US"/>
    </w:rPr>
  </w:style>
  <w:style w:type="paragraph" w:styleId="Date">
    <w:name w:val="Date"/>
    <w:next w:val="BodyText"/>
    <w:link w:val="DateChar"/>
    <w:qFormat/>
    <w:rsid w:val="006473CD"/>
    <w:pPr>
      <w:keepNext/>
      <w:keepLines/>
      <w:spacing w:after="200"/>
      <w:jc w:val="center"/>
    </w:pPr>
    <w:rPr>
      <w:rFonts w:ascii="Calibri" w:eastAsia="Calibri" w:hAnsi="Calibri"/>
      <w:lang w:val="en-US"/>
    </w:rPr>
  </w:style>
  <w:style w:type="character" w:customStyle="1" w:styleId="DateChar">
    <w:name w:val="Date Char"/>
    <w:link w:val="Date"/>
    <w:rsid w:val="006473CD"/>
    <w:rPr>
      <w:rFonts w:ascii="Calibri" w:eastAsia="Calibri" w:hAnsi="Calibri" w:cs="Times New Roman"/>
    </w:rPr>
  </w:style>
  <w:style w:type="paragraph" w:customStyle="1" w:styleId="Abstract">
    <w:name w:val="Abstract"/>
    <w:basedOn w:val="Normal"/>
    <w:next w:val="BodyText"/>
    <w:qFormat/>
    <w:rsid w:val="006473CD"/>
    <w:pPr>
      <w:keepNext/>
      <w:keepLines/>
      <w:spacing w:before="300" w:after="300"/>
    </w:pPr>
    <w:rPr>
      <w:rFonts w:ascii="Calibri" w:eastAsia="Calibri" w:hAnsi="Calibri"/>
      <w:sz w:val="20"/>
      <w:lang w:val="en-US" w:eastAsia="en-US"/>
    </w:rPr>
  </w:style>
  <w:style w:type="paragraph" w:styleId="BlockText">
    <w:name w:val="Block Text"/>
    <w:basedOn w:val="BodyText"/>
    <w:next w:val="BodyText"/>
    <w:uiPriority w:val="9"/>
    <w:unhideWhenUsed/>
    <w:qFormat/>
    <w:rsid w:val="006473CD"/>
    <w:pPr>
      <w:spacing w:before="100" w:after="100"/>
    </w:pPr>
    <w:rPr>
      <w:rFonts w:ascii="Cambria" w:eastAsia="ＭＳ ゴシック" w:hAnsi="Cambria"/>
      <w:bCs/>
      <w:sz w:val="20"/>
      <w:szCs w:val="20"/>
    </w:rPr>
  </w:style>
  <w:style w:type="paragraph" w:styleId="FootnoteText">
    <w:name w:val="footnote text"/>
    <w:basedOn w:val="Normal"/>
    <w:link w:val="FootnoteTextChar"/>
    <w:uiPriority w:val="9"/>
    <w:unhideWhenUsed/>
    <w:qFormat/>
    <w:rsid w:val="006473CD"/>
    <w:pPr>
      <w:spacing w:after="200"/>
    </w:pPr>
    <w:rPr>
      <w:rFonts w:ascii="Calibri" w:eastAsia="Calibri" w:hAnsi="Calibri"/>
      <w:lang w:val="en-US" w:eastAsia="en-US"/>
    </w:rPr>
  </w:style>
  <w:style w:type="character" w:customStyle="1" w:styleId="FootnoteTextChar">
    <w:name w:val="Footnote Text Char"/>
    <w:link w:val="FootnoteText"/>
    <w:uiPriority w:val="9"/>
    <w:rsid w:val="006473CD"/>
    <w:rPr>
      <w:rFonts w:ascii="Calibri" w:eastAsia="Calibri" w:hAnsi="Calibri" w:cs="Times New Roman"/>
    </w:rPr>
  </w:style>
  <w:style w:type="paragraph" w:customStyle="1" w:styleId="DefinitionTerm">
    <w:name w:val="Definition Term"/>
    <w:basedOn w:val="Normal"/>
    <w:next w:val="Definition"/>
    <w:rsid w:val="006473CD"/>
    <w:pPr>
      <w:keepNext/>
      <w:keepLines/>
    </w:pPr>
    <w:rPr>
      <w:rFonts w:ascii="Calibri" w:eastAsia="Calibri" w:hAnsi="Calibri"/>
      <w:b/>
      <w:lang w:val="en-US" w:eastAsia="en-US"/>
    </w:rPr>
  </w:style>
  <w:style w:type="paragraph" w:customStyle="1" w:styleId="Definition">
    <w:name w:val="Definition"/>
    <w:basedOn w:val="Normal"/>
    <w:rsid w:val="006473CD"/>
    <w:pPr>
      <w:spacing w:after="200"/>
    </w:pPr>
    <w:rPr>
      <w:rFonts w:ascii="Calibri" w:eastAsia="Calibri" w:hAnsi="Calibri"/>
      <w:lang w:val="en-US" w:eastAsia="en-US"/>
    </w:rPr>
  </w:style>
  <w:style w:type="paragraph" w:customStyle="1" w:styleId="TableCaption">
    <w:name w:val="Table Caption"/>
    <w:basedOn w:val="Caption"/>
    <w:rsid w:val="006473CD"/>
    <w:pPr>
      <w:keepNext/>
      <w:spacing w:after="120"/>
    </w:pPr>
    <w:rPr>
      <w:rFonts w:ascii="Calibri" w:eastAsia="Calibri" w:hAnsi="Calibri"/>
      <w:b w:val="0"/>
      <w:bCs w:val="0"/>
      <w:i/>
      <w:color w:val="auto"/>
      <w:sz w:val="24"/>
      <w:szCs w:val="24"/>
      <w:lang w:val="en-US" w:eastAsia="en-US"/>
    </w:rPr>
  </w:style>
  <w:style w:type="paragraph" w:customStyle="1" w:styleId="ImageCaption">
    <w:name w:val="Image Caption"/>
    <w:basedOn w:val="Caption"/>
    <w:rsid w:val="006473CD"/>
    <w:pPr>
      <w:spacing w:after="120"/>
    </w:pPr>
    <w:rPr>
      <w:rFonts w:ascii="Calibri" w:eastAsia="Calibri" w:hAnsi="Calibri"/>
      <w:b w:val="0"/>
      <w:bCs w:val="0"/>
      <w:i/>
      <w:color w:val="auto"/>
      <w:sz w:val="24"/>
      <w:szCs w:val="24"/>
      <w:lang w:val="en-US" w:eastAsia="en-US"/>
    </w:rPr>
  </w:style>
  <w:style w:type="paragraph" w:customStyle="1" w:styleId="Figure">
    <w:name w:val="Figure"/>
    <w:basedOn w:val="Normal"/>
    <w:rsid w:val="006473CD"/>
    <w:pPr>
      <w:spacing w:after="200"/>
    </w:pPr>
    <w:rPr>
      <w:rFonts w:ascii="Calibri" w:eastAsia="Calibri" w:hAnsi="Calibri"/>
      <w:lang w:val="en-US" w:eastAsia="en-US"/>
    </w:rPr>
  </w:style>
  <w:style w:type="paragraph" w:customStyle="1" w:styleId="FigurewithCaption">
    <w:name w:val="Figure with Caption"/>
    <w:basedOn w:val="Figure"/>
    <w:rsid w:val="006473CD"/>
    <w:pPr>
      <w:keepNext/>
    </w:pPr>
  </w:style>
  <w:style w:type="character" w:customStyle="1" w:styleId="CaptionChar">
    <w:name w:val="Caption Char"/>
    <w:link w:val="Caption"/>
    <w:rsid w:val="006473CD"/>
    <w:rPr>
      <w:rFonts w:ascii="Times New Roman" w:eastAsia="Times New Roman" w:hAnsi="Times New Roman" w:cs="Times New Roman"/>
      <w:b/>
      <w:bCs/>
      <w:color w:val="4F81BD"/>
      <w:sz w:val="18"/>
      <w:szCs w:val="18"/>
      <w:lang w:val="en-GB" w:eastAsia="en-GB"/>
    </w:rPr>
  </w:style>
  <w:style w:type="character" w:customStyle="1" w:styleId="VerbatimChar">
    <w:name w:val="Verbatim Char"/>
    <w:link w:val="SourceCode"/>
    <w:rsid w:val="006473CD"/>
    <w:rPr>
      <w:rFonts w:ascii="Consolas" w:hAnsi="Consolas"/>
      <w:b/>
      <w:bCs/>
      <w:color w:val="4F81BD"/>
      <w:sz w:val="22"/>
      <w:szCs w:val="18"/>
      <w:shd w:val="clear" w:color="auto" w:fill="F8F8F8"/>
    </w:rPr>
  </w:style>
  <w:style w:type="character" w:styleId="FootnoteReference">
    <w:name w:val="footnote reference"/>
    <w:rsid w:val="006473CD"/>
    <w:rPr>
      <w:b/>
      <w:bCs/>
      <w:color w:val="4F81BD"/>
      <w:sz w:val="18"/>
      <w:szCs w:val="18"/>
      <w:vertAlign w:val="superscript"/>
    </w:rPr>
  </w:style>
  <w:style w:type="paragraph" w:styleId="TOCHeading">
    <w:name w:val="TOC Heading"/>
    <w:basedOn w:val="Heading1"/>
    <w:next w:val="BodyText"/>
    <w:uiPriority w:val="39"/>
    <w:unhideWhenUsed/>
    <w:qFormat/>
    <w:rsid w:val="006473CD"/>
    <w:pPr>
      <w:keepLines/>
      <w:numPr>
        <w:numId w:val="0"/>
      </w:numPr>
      <w:spacing w:after="0" w:line="259" w:lineRule="auto"/>
      <w:outlineLvl w:val="9"/>
    </w:pPr>
    <w:rPr>
      <w:rFonts w:ascii="Cambria" w:eastAsia="ＭＳ ゴシック" w:hAnsi="Cambria" w:cs="Times New Roman"/>
      <w:b w:val="0"/>
      <w:bCs w:val="0"/>
      <w:color w:val="365F91"/>
      <w:kern w:val="0"/>
      <w:lang w:val="en-US" w:eastAsia="en-US"/>
    </w:rPr>
  </w:style>
  <w:style w:type="paragraph" w:customStyle="1" w:styleId="SourceCode">
    <w:name w:val="Source Code"/>
    <w:basedOn w:val="Normal"/>
    <w:link w:val="VerbatimChar"/>
    <w:rsid w:val="006473CD"/>
    <w:pPr>
      <w:shd w:val="clear" w:color="auto" w:fill="F8F8F8"/>
      <w:wordWrap w:val="0"/>
      <w:spacing w:after="200"/>
    </w:pPr>
    <w:rPr>
      <w:rFonts w:ascii="Consolas" w:eastAsia="ＭＳ 明朝" w:hAnsi="Consolas"/>
      <w:b/>
      <w:bCs/>
      <w:color w:val="4F81BD"/>
      <w:sz w:val="22"/>
      <w:szCs w:val="18"/>
      <w:lang w:val="en-US" w:eastAsia="en-US"/>
    </w:rPr>
  </w:style>
  <w:style w:type="character" w:customStyle="1" w:styleId="KeywordTok">
    <w:name w:val="KeywordTok"/>
    <w:rsid w:val="006473CD"/>
    <w:rPr>
      <w:rFonts w:ascii="Consolas" w:hAnsi="Consolas"/>
      <w:b w:val="0"/>
      <w:bCs/>
      <w:color w:val="204A87"/>
      <w:sz w:val="22"/>
      <w:szCs w:val="18"/>
      <w:shd w:val="clear" w:color="auto" w:fill="F8F8F8"/>
    </w:rPr>
  </w:style>
  <w:style w:type="character" w:customStyle="1" w:styleId="DataTypeTok">
    <w:name w:val="DataTypeTok"/>
    <w:rsid w:val="006473CD"/>
    <w:rPr>
      <w:rFonts w:ascii="Consolas" w:hAnsi="Consolas"/>
      <w:b/>
      <w:bCs/>
      <w:color w:val="204A87"/>
      <w:sz w:val="22"/>
      <w:szCs w:val="18"/>
      <w:shd w:val="clear" w:color="auto" w:fill="F8F8F8"/>
    </w:rPr>
  </w:style>
  <w:style w:type="character" w:customStyle="1" w:styleId="DecValTok">
    <w:name w:val="DecValTok"/>
    <w:rsid w:val="006473CD"/>
    <w:rPr>
      <w:rFonts w:ascii="Consolas" w:hAnsi="Consolas"/>
      <w:b/>
      <w:bCs/>
      <w:color w:val="0000CF"/>
      <w:sz w:val="22"/>
      <w:szCs w:val="18"/>
      <w:shd w:val="clear" w:color="auto" w:fill="F8F8F8"/>
    </w:rPr>
  </w:style>
  <w:style w:type="character" w:customStyle="1" w:styleId="BaseNTok">
    <w:name w:val="BaseNTok"/>
    <w:rsid w:val="006473CD"/>
    <w:rPr>
      <w:rFonts w:ascii="Consolas" w:hAnsi="Consolas"/>
      <w:b/>
      <w:bCs/>
      <w:color w:val="0000CF"/>
      <w:sz w:val="22"/>
      <w:szCs w:val="18"/>
      <w:shd w:val="clear" w:color="auto" w:fill="F8F8F8"/>
    </w:rPr>
  </w:style>
  <w:style w:type="character" w:customStyle="1" w:styleId="FloatTok">
    <w:name w:val="FloatTok"/>
    <w:rsid w:val="006473CD"/>
    <w:rPr>
      <w:rFonts w:ascii="Consolas" w:hAnsi="Consolas"/>
      <w:b/>
      <w:bCs/>
      <w:color w:val="0000CF"/>
      <w:sz w:val="22"/>
      <w:szCs w:val="18"/>
      <w:shd w:val="clear" w:color="auto" w:fill="F8F8F8"/>
    </w:rPr>
  </w:style>
  <w:style w:type="character" w:customStyle="1" w:styleId="ConstantTok">
    <w:name w:val="ConstantTok"/>
    <w:rsid w:val="006473CD"/>
    <w:rPr>
      <w:rFonts w:ascii="Consolas" w:hAnsi="Consolas"/>
      <w:b/>
      <w:bCs/>
      <w:color w:val="000000"/>
      <w:sz w:val="22"/>
      <w:szCs w:val="18"/>
      <w:shd w:val="clear" w:color="auto" w:fill="F8F8F8"/>
    </w:rPr>
  </w:style>
  <w:style w:type="character" w:customStyle="1" w:styleId="CharTok">
    <w:name w:val="CharTok"/>
    <w:rsid w:val="006473CD"/>
    <w:rPr>
      <w:rFonts w:ascii="Consolas" w:hAnsi="Consolas"/>
      <w:b/>
      <w:bCs/>
      <w:color w:val="4E9A06"/>
      <w:sz w:val="22"/>
      <w:szCs w:val="18"/>
      <w:shd w:val="clear" w:color="auto" w:fill="F8F8F8"/>
    </w:rPr>
  </w:style>
  <w:style w:type="character" w:customStyle="1" w:styleId="SpecialCharTok">
    <w:name w:val="SpecialCharTok"/>
    <w:rsid w:val="006473CD"/>
    <w:rPr>
      <w:rFonts w:ascii="Consolas" w:hAnsi="Consolas"/>
      <w:b/>
      <w:bCs/>
      <w:color w:val="000000"/>
      <w:sz w:val="22"/>
      <w:szCs w:val="18"/>
      <w:shd w:val="clear" w:color="auto" w:fill="F8F8F8"/>
    </w:rPr>
  </w:style>
  <w:style w:type="character" w:customStyle="1" w:styleId="StringTok">
    <w:name w:val="StringTok"/>
    <w:rsid w:val="006473CD"/>
    <w:rPr>
      <w:rFonts w:ascii="Consolas" w:hAnsi="Consolas"/>
      <w:b/>
      <w:bCs/>
      <w:color w:val="4E9A06"/>
      <w:sz w:val="22"/>
      <w:szCs w:val="18"/>
      <w:shd w:val="clear" w:color="auto" w:fill="F8F8F8"/>
    </w:rPr>
  </w:style>
  <w:style w:type="character" w:customStyle="1" w:styleId="VerbatimStringTok">
    <w:name w:val="VerbatimStringTok"/>
    <w:rsid w:val="006473CD"/>
    <w:rPr>
      <w:rFonts w:ascii="Consolas" w:hAnsi="Consolas"/>
      <w:b/>
      <w:bCs/>
      <w:color w:val="4E9A06"/>
      <w:sz w:val="22"/>
      <w:szCs w:val="18"/>
      <w:shd w:val="clear" w:color="auto" w:fill="F8F8F8"/>
    </w:rPr>
  </w:style>
  <w:style w:type="character" w:customStyle="1" w:styleId="SpecialStringTok">
    <w:name w:val="SpecialStringTok"/>
    <w:rsid w:val="006473CD"/>
    <w:rPr>
      <w:rFonts w:ascii="Consolas" w:hAnsi="Consolas"/>
      <w:b/>
      <w:bCs/>
      <w:color w:val="4E9A06"/>
      <w:sz w:val="22"/>
      <w:szCs w:val="18"/>
      <w:shd w:val="clear" w:color="auto" w:fill="F8F8F8"/>
    </w:rPr>
  </w:style>
  <w:style w:type="character" w:customStyle="1" w:styleId="ImportTok">
    <w:name w:val="ImportTok"/>
    <w:rsid w:val="006473CD"/>
    <w:rPr>
      <w:rFonts w:ascii="Consolas" w:hAnsi="Consolas"/>
      <w:b/>
      <w:bCs/>
      <w:color w:val="4F81BD"/>
      <w:sz w:val="22"/>
      <w:szCs w:val="18"/>
      <w:shd w:val="clear" w:color="auto" w:fill="F8F8F8"/>
    </w:rPr>
  </w:style>
  <w:style w:type="character" w:customStyle="1" w:styleId="CommentTok">
    <w:name w:val="CommentTok"/>
    <w:rsid w:val="006473CD"/>
    <w:rPr>
      <w:rFonts w:ascii="Consolas" w:hAnsi="Consolas"/>
      <w:b/>
      <w:bCs/>
      <w:i/>
      <w:color w:val="8F5902"/>
      <w:sz w:val="22"/>
      <w:szCs w:val="18"/>
      <w:shd w:val="clear" w:color="auto" w:fill="F8F8F8"/>
    </w:rPr>
  </w:style>
  <w:style w:type="character" w:customStyle="1" w:styleId="DocumentationTok">
    <w:name w:val="DocumentationTok"/>
    <w:rsid w:val="006473CD"/>
    <w:rPr>
      <w:rFonts w:ascii="Consolas" w:hAnsi="Consolas"/>
      <w:b w:val="0"/>
      <w:bCs/>
      <w:i/>
      <w:color w:val="8F5902"/>
      <w:sz w:val="22"/>
      <w:szCs w:val="18"/>
      <w:shd w:val="clear" w:color="auto" w:fill="F8F8F8"/>
    </w:rPr>
  </w:style>
  <w:style w:type="character" w:customStyle="1" w:styleId="AnnotationTok">
    <w:name w:val="AnnotationTok"/>
    <w:rsid w:val="006473CD"/>
    <w:rPr>
      <w:rFonts w:ascii="Consolas" w:hAnsi="Consolas"/>
      <w:b w:val="0"/>
      <w:bCs/>
      <w:i/>
      <w:color w:val="8F5902"/>
      <w:sz w:val="22"/>
      <w:szCs w:val="18"/>
      <w:shd w:val="clear" w:color="auto" w:fill="F8F8F8"/>
    </w:rPr>
  </w:style>
  <w:style w:type="character" w:customStyle="1" w:styleId="CommentVarTok">
    <w:name w:val="CommentVarTok"/>
    <w:rsid w:val="006473CD"/>
    <w:rPr>
      <w:rFonts w:ascii="Consolas" w:hAnsi="Consolas"/>
      <w:b w:val="0"/>
      <w:bCs/>
      <w:i/>
      <w:color w:val="8F5902"/>
      <w:sz w:val="22"/>
      <w:szCs w:val="18"/>
      <w:shd w:val="clear" w:color="auto" w:fill="F8F8F8"/>
    </w:rPr>
  </w:style>
  <w:style w:type="character" w:customStyle="1" w:styleId="OtherTok">
    <w:name w:val="OtherTok"/>
    <w:rsid w:val="006473CD"/>
    <w:rPr>
      <w:rFonts w:ascii="Consolas" w:hAnsi="Consolas"/>
      <w:b/>
      <w:bCs/>
      <w:color w:val="8F5902"/>
      <w:sz w:val="22"/>
      <w:szCs w:val="18"/>
      <w:shd w:val="clear" w:color="auto" w:fill="F8F8F8"/>
    </w:rPr>
  </w:style>
  <w:style w:type="character" w:customStyle="1" w:styleId="FunctionTok">
    <w:name w:val="FunctionTok"/>
    <w:rsid w:val="006473CD"/>
    <w:rPr>
      <w:rFonts w:ascii="Consolas" w:hAnsi="Consolas"/>
      <w:b/>
      <w:bCs/>
      <w:color w:val="000000"/>
      <w:sz w:val="22"/>
      <w:szCs w:val="18"/>
      <w:shd w:val="clear" w:color="auto" w:fill="F8F8F8"/>
    </w:rPr>
  </w:style>
  <w:style w:type="character" w:customStyle="1" w:styleId="VariableTok">
    <w:name w:val="VariableTok"/>
    <w:rsid w:val="006473CD"/>
    <w:rPr>
      <w:rFonts w:ascii="Consolas" w:hAnsi="Consolas"/>
      <w:b/>
      <w:bCs/>
      <w:color w:val="000000"/>
      <w:sz w:val="22"/>
      <w:szCs w:val="18"/>
      <w:shd w:val="clear" w:color="auto" w:fill="F8F8F8"/>
    </w:rPr>
  </w:style>
  <w:style w:type="character" w:customStyle="1" w:styleId="ControlFlowTok">
    <w:name w:val="ControlFlowTok"/>
    <w:rsid w:val="006473CD"/>
    <w:rPr>
      <w:rFonts w:ascii="Consolas" w:hAnsi="Consolas"/>
      <w:b w:val="0"/>
      <w:bCs/>
      <w:color w:val="204A87"/>
      <w:sz w:val="22"/>
      <w:szCs w:val="18"/>
      <w:shd w:val="clear" w:color="auto" w:fill="F8F8F8"/>
    </w:rPr>
  </w:style>
  <w:style w:type="character" w:customStyle="1" w:styleId="OperatorTok">
    <w:name w:val="OperatorTok"/>
    <w:rsid w:val="006473CD"/>
    <w:rPr>
      <w:rFonts w:ascii="Consolas" w:hAnsi="Consolas"/>
      <w:b w:val="0"/>
      <w:bCs/>
      <w:color w:val="CE5C00"/>
      <w:sz w:val="22"/>
      <w:szCs w:val="18"/>
      <w:shd w:val="clear" w:color="auto" w:fill="F8F8F8"/>
    </w:rPr>
  </w:style>
  <w:style w:type="character" w:customStyle="1" w:styleId="BuiltInTok">
    <w:name w:val="BuiltInTok"/>
    <w:rsid w:val="006473CD"/>
    <w:rPr>
      <w:rFonts w:ascii="Consolas" w:hAnsi="Consolas"/>
      <w:b/>
      <w:bCs/>
      <w:color w:val="4F81BD"/>
      <w:sz w:val="22"/>
      <w:szCs w:val="18"/>
      <w:shd w:val="clear" w:color="auto" w:fill="F8F8F8"/>
    </w:rPr>
  </w:style>
  <w:style w:type="character" w:customStyle="1" w:styleId="ExtensionTok">
    <w:name w:val="ExtensionTok"/>
    <w:rsid w:val="006473CD"/>
    <w:rPr>
      <w:rFonts w:ascii="Consolas" w:hAnsi="Consolas"/>
      <w:b/>
      <w:bCs/>
      <w:color w:val="4F81BD"/>
      <w:sz w:val="22"/>
      <w:szCs w:val="18"/>
      <w:shd w:val="clear" w:color="auto" w:fill="F8F8F8"/>
    </w:rPr>
  </w:style>
  <w:style w:type="character" w:customStyle="1" w:styleId="PreprocessorTok">
    <w:name w:val="PreprocessorTok"/>
    <w:rsid w:val="006473CD"/>
    <w:rPr>
      <w:rFonts w:ascii="Consolas" w:hAnsi="Consolas"/>
      <w:b/>
      <w:bCs/>
      <w:i/>
      <w:color w:val="8F5902"/>
      <w:sz w:val="22"/>
      <w:szCs w:val="18"/>
      <w:shd w:val="clear" w:color="auto" w:fill="F8F8F8"/>
    </w:rPr>
  </w:style>
  <w:style w:type="character" w:customStyle="1" w:styleId="AttributeTok">
    <w:name w:val="AttributeTok"/>
    <w:rsid w:val="006473CD"/>
    <w:rPr>
      <w:rFonts w:ascii="Consolas" w:hAnsi="Consolas"/>
      <w:b/>
      <w:bCs/>
      <w:color w:val="C4A000"/>
      <w:sz w:val="22"/>
      <w:szCs w:val="18"/>
      <w:shd w:val="clear" w:color="auto" w:fill="F8F8F8"/>
    </w:rPr>
  </w:style>
  <w:style w:type="character" w:customStyle="1" w:styleId="RegionMarkerTok">
    <w:name w:val="RegionMarkerTok"/>
    <w:rsid w:val="006473CD"/>
    <w:rPr>
      <w:rFonts w:ascii="Consolas" w:hAnsi="Consolas"/>
      <w:b/>
      <w:bCs/>
      <w:color w:val="4F81BD"/>
      <w:sz w:val="22"/>
      <w:szCs w:val="18"/>
      <w:shd w:val="clear" w:color="auto" w:fill="F8F8F8"/>
    </w:rPr>
  </w:style>
  <w:style w:type="character" w:customStyle="1" w:styleId="InformationTok">
    <w:name w:val="InformationTok"/>
    <w:rsid w:val="006473CD"/>
    <w:rPr>
      <w:rFonts w:ascii="Consolas" w:hAnsi="Consolas"/>
      <w:b w:val="0"/>
      <w:bCs/>
      <w:i/>
      <w:color w:val="8F5902"/>
      <w:sz w:val="22"/>
      <w:szCs w:val="18"/>
      <w:shd w:val="clear" w:color="auto" w:fill="F8F8F8"/>
    </w:rPr>
  </w:style>
  <w:style w:type="character" w:customStyle="1" w:styleId="WarningTok">
    <w:name w:val="WarningTok"/>
    <w:rsid w:val="006473CD"/>
    <w:rPr>
      <w:rFonts w:ascii="Consolas" w:hAnsi="Consolas"/>
      <w:b w:val="0"/>
      <w:bCs/>
      <w:i/>
      <w:color w:val="8F5902"/>
      <w:sz w:val="22"/>
      <w:szCs w:val="18"/>
      <w:shd w:val="clear" w:color="auto" w:fill="F8F8F8"/>
    </w:rPr>
  </w:style>
  <w:style w:type="character" w:customStyle="1" w:styleId="AlertTok">
    <w:name w:val="AlertTok"/>
    <w:rsid w:val="006473CD"/>
    <w:rPr>
      <w:rFonts w:ascii="Consolas" w:hAnsi="Consolas"/>
      <w:b/>
      <w:bCs/>
      <w:color w:val="EF2929"/>
      <w:sz w:val="22"/>
      <w:szCs w:val="18"/>
      <w:shd w:val="clear" w:color="auto" w:fill="F8F8F8"/>
    </w:rPr>
  </w:style>
  <w:style w:type="character" w:customStyle="1" w:styleId="ErrorTok">
    <w:name w:val="ErrorTok"/>
    <w:rsid w:val="006473CD"/>
    <w:rPr>
      <w:rFonts w:ascii="Consolas" w:hAnsi="Consolas"/>
      <w:b w:val="0"/>
      <w:bCs/>
      <w:color w:val="A40000"/>
      <w:sz w:val="22"/>
      <w:szCs w:val="18"/>
      <w:shd w:val="clear" w:color="auto" w:fill="F8F8F8"/>
    </w:rPr>
  </w:style>
  <w:style w:type="character" w:customStyle="1" w:styleId="NormalTok">
    <w:name w:val="NormalTok"/>
    <w:rsid w:val="006473CD"/>
    <w:rPr>
      <w:rFonts w:ascii="Consolas" w:hAnsi="Consolas"/>
      <w:b/>
      <w:bCs/>
      <w:color w:val="4F81BD"/>
      <w:sz w:val="22"/>
      <w:szCs w:val="18"/>
      <w:shd w:val="clear" w:color="auto" w:fill="F8F8F8"/>
    </w:rPr>
  </w:style>
  <w:style w:type="paragraph" w:styleId="Revision">
    <w:name w:val="Revision"/>
    <w:hidden/>
    <w:uiPriority w:val="99"/>
    <w:semiHidden/>
    <w:rsid w:val="006473CD"/>
    <w:rPr>
      <w:rFonts w:ascii="Times New Roman" w:eastAsia="Times New Roman" w:hAnsi="Times New Roman"/>
      <w:lang w:val="en-GB" w:eastAsia="en-GB"/>
    </w:rPr>
  </w:style>
  <w:style w:type="character" w:styleId="LineNumber">
    <w:name w:val="line number"/>
    <w:basedOn w:val="DefaultParagraphFont"/>
    <w:uiPriority w:val="99"/>
    <w:semiHidden/>
    <w:unhideWhenUsed/>
    <w:rsid w:val="00FB0950"/>
  </w:style>
  <w:style w:type="paragraph" w:styleId="EndnoteText">
    <w:name w:val="endnote text"/>
    <w:basedOn w:val="Normal"/>
    <w:link w:val="EndnoteTextChar"/>
    <w:uiPriority w:val="99"/>
    <w:unhideWhenUsed/>
    <w:rsid w:val="00B4275C"/>
  </w:style>
  <w:style w:type="character" w:customStyle="1" w:styleId="EndnoteTextChar">
    <w:name w:val="Endnote Text Char"/>
    <w:basedOn w:val="DefaultParagraphFont"/>
    <w:link w:val="EndnoteText"/>
    <w:uiPriority w:val="99"/>
    <w:rsid w:val="00B4275C"/>
    <w:rPr>
      <w:rFonts w:ascii="Times New Roman" w:eastAsia="Times New Roman" w:hAnsi="Times New Roman"/>
      <w:sz w:val="24"/>
      <w:szCs w:val="24"/>
      <w:lang w:val="en-GB" w:eastAsia="en-GB"/>
    </w:rPr>
  </w:style>
  <w:style w:type="character" w:styleId="EndnoteReference">
    <w:name w:val="endnote reference"/>
    <w:basedOn w:val="DefaultParagraphFont"/>
    <w:uiPriority w:val="99"/>
    <w:unhideWhenUsed/>
    <w:rsid w:val="00B4275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342622">
      <w:bodyDiv w:val="1"/>
      <w:marLeft w:val="0"/>
      <w:marRight w:val="0"/>
      <w:marTop w:val="0"/>
      <w:marBottom w:val="0"/>
      <w:divBdr>
        <w:top w:val="none" w:sz="0" w:space="0" w:color="auto"/>
        <w:left w:val="none" w:sz="0" w:space="0" w:color="auto"/>
        <w:bottom w:val="none" w:sz="0" w:space="0" w:color="auto"/>
        <w:right w:val="none" w:sz="0" w:space="0" w:color="auto"/>
      </w:divBdr>
    </w:div>
    <w:div w:id="529146123">
      <w:bodyDiv w:val="1"/>
      <w:marLeft w:val="0"/>
      <w:marRight w:val="0"/>
      <w:marTop w:val="0"/>
      <w:marBottom w:val="0"/>
      <w:divBdr>
        <w:top w:val="none" w:sz="0" w:space="0" w:color="auto"/>
        <w:left w:val="none" w:sz="0" w:space="0" w:color="auto"/>
        <w:bottom w:val="none" w:sz="0" w:space="0" w:color="auto"/>
        <w:right w:val="none" w:sz="0" w:space="0" w:color="auto"/>
      </w:divBdr>
    </w:div>
    <w:div w:id="597103195">
      <w:bodyDiv w:val="1"/>
      <w:marLeft w:val="0"/>
      <w:marRight w:val="0"/>
      <w:marTop w:val="0"/>
      <w:marBottom w:val="0"/>
      <w:divBdr>
        <w:top w:val="none" w:sz="0" w:space="0" w:color="auto"/>
        <w:left w:val="none" w:sz="0" w:space="0" w:color="auto"/>
        <w:bottom w:val="none" w:sz="0" w:space="0" w:color="auto"/>
        <w:right w:val="none" w:sz="0" w:space="0" w:color="auto"/>
      </w:divBdr>
    </w:div>
    <w:div w:id="1078094887">
      <w:bodyDiv w:val="1"/>
      <w:marLeft w:val="0"/>
      <w:marRight w:val="0"/>
      <w:marTop w:val="0"/>
      <w:marBottom w:val="0"/>
      <w:divBdr>
        <w:top w:val="none" w:sz="0" w:space="0" w:color="auto"/>
        <w:left w:val="none" w:sz="0" w:space="0" w:color="auto"/>
        <w:bottom w:val="none" w:sz="0" w:space="0" w:color="auto"/>
        <w:right w:val="none" w:sz="0" w:space="0" w:color="auto"/>
      </w:divBdr>
    </w:div>
    <w:div w:id="1159032588">
      <w:bodyDiv w:val="1"/>
      <w:marLeft w:val="0"/>
      <w:marRight w:val="0"/>
      <w:marTop w:val="0"/>
      <w:marBottom w:val="0"/>
      <w:divBdr>
        <w:top w:val="none" w:sz="0" w:space="0" w:color="auto"/>
        <w:left w:val="none" w:sz="0" w:space="0" w:color="auto"/>
        <w:bottom w:val="none" w:sz="0" w:space="0" w:color="auto"/>
        <w:right w:val="none" w:sz="0" w:space="0" w:color="auto"/>
      </w:divBdr>
    </w:div>
    <w:div w:id="1342007366">
      <w:bodyDiv w:val="1"/>
      <w:marLeft w:val="0"/>
      <w:marRight w:val="0"/>
      <w:marTop w:val="0"/>
      <w:marBottom w:val="0"/>
      <w:divBdr>
        <w:top w:val="none" w:sz="0" w:space="0" w:color="auto"/>
        <w:left w:val="none" w:sz="0" w:space="0" w:color="auto"/>
        <w:bottom w:val="none" w:sz="0" w:space="0" w:color="auto"/>
        <w:right w:val="none" w:sz="0" w:space="0" w:color="auto"/>
      </w:divBdr>
      <w:divsChild>
        <w:div w:id="1641184564">
          <w:marLeft w:val="0"/>
          <w:marRight w:val="0"/>
          <w:marTop w:val="0"/>
          <w:marBottom w:val="0"/>
          <w:divBdr>
            <w:top w:val="none" w:sz="0" w:space="0" w:color="auto"/>
            <w:left w:val="none" w:sz="0" w:space="0" w:color="auto"/>
            <w:bottom w:val="none" w:sz="0" w:space="0" w:color="auto"/>
            <w:right w:val="none" w:sz="0" w:space="0" w:color="auto"/>
          </w:divBdr>
          <w:divsChild>
            <w:div w:id="1401053734">
              <w:marLeft w:val="0"/>
              <w:marRight w:val="0"/>
              <w:marTop w:val="0"/>
              <w:marBottom w:val="0"/>
              <w:divBdr>
                <w:top w:val="none" w:sz="0" w:space="0" w:color="auto"/>
                <w:left w:val="none" w:sz="0" w:space="0" w:color="auto"/>
                <w:bottom w:val="none" w:sz="0" w:space="0" w:color="auto"/>
                <w:right w:val="none" w:sz="0" w:space="0" w:color="auto"/>
              </w:divBdr>
              <w:divsChild>
                <w:div w:id="139481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170596">
      <w:bodyDiv w:val="1"/>
      <w:marLeft w:val="0"/>
      <w:marRight w:val="0"/>
      <w:marTop w:val="0"/>
      <w:marBottom w:val="0"/>
      <w:divBdr>
        <w:top w:val="none" w:sz="0" w:space="0" w:color="auto"/>
        <w:left w:val="none" w:sz="0" w:space="0" w:color="auto"/>
        <w:bottom w:val="none" w:sz="0" w:space="0" w:color="auto"/>
        <w:right w:val="none" w:sz="0" w:space="0" w:color="auto"/>
      </w:divBdr>
    </w:div>
    <w:div w:id="19427140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esapubs.org/archive/ecol/E094/045/metadata.php" TargetMode="External"/></Relationship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image" Target="media/image2.emf"/><Relationship Id="rId21" Type="http://schemas.openxmlformats.org/officeDocument/2006/relationships/image" Target="media/image3.emf"/><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oter" Target="footer2.xml"/><Relationship Id="rId14" Type="http://schemas.openxmlformats.org/officeDocument/2006/relationships/hyperlink" Target="http://www.ncbi.nlm.nih.gov/books/NBK179288/)" TargetMode="External"/><Relationship Id="rId15" Type="http://schemas.openxmlformats.org/officeDocument/2006/relationships/hyperlink" Target="http://www.nhm.ac.uk/research-curation/scientific-resources/taxonomy-systematics/host-parasites/database)" TargetMode="External"/><Relationship Id="rId16" Type="http://schemas.openxmlformats.org/officeDocument/2006/relationships/hyperlink" Target="http://www.lifewatch.be/data-services/)" TargetMode="External"/><Relationship Id="rId17" Type="http://schemas.openxmlformats.org/officeDocument/2006/relationships/header" Target="header3.xml"/><Relationship Id="rId18" Type="http://schemas.openxmlformats.org/officeDocument/2006/relationships/header" Target="header4.xml"/><Relationship Id="rId19" Type="http://schemas.openxmlformats.org/officeDocument/2006/relationships/footer" Target="footer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696ED4-6D2A-1B46-85CF-5808630BB7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28378</Words>
  <Characters>161756</Characters>
  <Application>Microsoft Macintosh Word</Application>
  <DocSecurity>0</DocSecurity>
  <Lines>1347</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755</CharactersWithSpaces>
  <SharedDoc>false</SharedDoc>
  <HLinks>
    <vt:vector size="36" baseType="variant">
      <vt:variant>
        <vt:i4>3145758</vt:i4>
      </vt:variant>
      <vt:variant>
        <vt:i4>159</vt:i4>
      </vt:variant>
      <vt:variant>
        <vt:i4>0</vt:i4>
      </vt:variant>
      <vt:variant>
        <vt:i4>5</vt:i4>
      </vt:variant>
      <vt:variant>
        <vt:lpwstr>http://www.ncbi.nlm.nih.gov/pubmed/18716001</vt:lpwstr>
      </vt:variant>
      <vt:variant>
        <vt:lpwstr/>
      </vt:variant>
      <vt:variant>
        <vt:i4>6684691</vt:i4>
      </vt:variant>
      <vt:variant>
        <vt:i4>150</vt:i4>
      </vt:variant>
      <vt:variant>
        <vt:i4>0</vt:i4>
      </vt:variant>
      <vt:variant>
        <vt:i4>5</vt:i4>
      </vt:variant>
      <vt:variant>
        <vt:lpwstr>http://dx.doi.org/10.1017/S0031182015001444</vt:lpwstr>
      </vt:variant>
      <vt:variant>
        <vt:lpwstr/>
      </vt:variant>
      <vt:variant>
        <vt:i4>2424834</vt:i4>
      </vt:variant>
      <vt:variant>
        <vt:i4>99</vt:i4>
      </vt:variant>
      <vt:variant>
        <vt:i4>0</vt:i4>
      </vt:variant>
      <vt:variant>
        <vt:i4>5</vt:i4>
      </vt:variant>
      <vt:variant>
        <vt:lpwstr>http://www.lifewatch.be/data-services/)</vt:lpwstr>
      </vt:variant>
      <vt:variant>
        <vt:lpwstr/>
      </vt:variant>
      <vt:variant>
        <vt:i4>5046332</vt:i4>
      </vt:variant>
      <vt:variant>
        <vt:i4>96</vt:i4>
      </vt:variant>
      <vt:variant>
        <vt:i4>0</vt:i4>
      </vt:variant>
      <vt:variant>
        <vt:i4>5</vt:i4>
      </vt:variant>
      <vt:variant>
        <vt:lpwstr>http://www.nhm.ac.uk/research-curation/scientific-resources/taxonomy-systematics/host-parasites/database)</vt:lpwstr>
      </vt:variant>
      <vt:variant>
        <vt:lpwstr/>
      </vt:variant>
      <vt:variant>
        <vt:i4>1703969</vt:i4>
      </vt:variant>
      <vt:variant>
        <vt:i4>90</vt:i4>
      </vt:variant>
      <vt:variant>
        <vt:i4>0</vt:i4>
      </vt:variant>
      <vt:variant>
        <vt:i4>5</vt:i4>
      </vt:variant>
      <vt:variant>
        <vt:lpwstr>http://www.ncbi.nlm.nih.gov/books/NBK179288/)</vt:lpwstr>
      </vt:variant>
      <vt:variant>
        <vt:lpwstr/>
      </vt:variant>
      <vt:variant>
        <vt:i4>4456546</vt:i4>
      </vt:variant>
      <vt:variant>
        <vt:i4>0</vt:i4>
      </vt:variant>
      <vt:variant>
        <vt:i4>0</vt:i4>
      </vt:variant>
      <vt:variant>
        <vt:i4>5</vt:i4>
      </vt:variant>
      <vt:variant>
        <vt:lpwstr>http://www.esapubs.org/archive/ecol/E094/045/metadata.ph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dc:creator>
  <cp:keywords/>
  <dc:description/>
  <cp:lastModifiedBy>Clay Cressler</cp:lastModifiedBy>
  <cp:revision>2</cp:revision>
  <dcterms:created xsi:type="dcterms:W3CDTF">2016-07-19T22:07:00Z</dcterms:created>
  <dcterms:modified xsi:type="dcterms:W3CDTF">2016-07-19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1</vt:i4>
  </property>
  <property fmtid="{D5CDD505-2E9C-101B-9397-08002B2CF9AE}" pid="3" name="Mendeley Document_1">
    <vt:lpwstr>True</vt:lpwstr>
  </property>
  <property fmtid="{D5CDD505-2E9C-101B-9397-08002B2CF9AE}" pid="4" name="Mendeley User Name_1">
    <vt:lpwstr>jogwalker@gmail.com@www.mendeley.com</vt:lpwstr>
  </property>
  <property fmtid="{D5CDD505-2E9C-101B-9397-08002B2CF9AE}" pid="5" name="Mendeley Citation Style_1">
    <vt:lpwstr>http://www.zotero.org/styles/philosophical-transactions-of-the-royal-society-b</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chicago-author-date</vt:lpwstr>
  </property>
  <property fmtid="{D5CDD505-2E9C-101B-9397-08002B2CF9AE}" pid="9" name="Mendeley Recent Style Name 1_1">
    <vt:lpwstr>Chicago Manual of Style 16th edition (author-date)</vt:lpwstr>
  </property>
  <property fmtid="{D5CDD505-2E9C-101B-9397-08002B2CF9AE}" pid="10" name="Mendeley Recent Style Id 2_1">
    <vt:lpwstr>http://www.zotero.org/styles/global-ecology-and-biogeography</vt:lpwstr>
  </property>
  <property fmtid="{D5CDD505-2E9C-101B-9397-08002B2CF9AE}" pid="11" name="Mendeley Recent Style Name 2_1">
    <vt:lpwstr>Global Ecology and Biogeography</vt:lpwstr>
  </property>
  <property fmtid="{D5CDD505-2E9C-101B-9397-08002B2CF9AE}" pid="12" name="Mendeley Recent Style Id 3_1">
    <vt:lpwstr>http://www.zotero.org/styles/harvard1</vt:lpwstr>
  </property>
  <property fmtid="{D5CDD505-2E9C-101B-9397-08002B2CF9AE}" pid="13" name="Mendeley Recent Style Name 3_1">
    <vt:lpwstr>Harvard Reference format 1 (author-date)</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7th edition</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philosophical-transactions-of-the-royal-society-b</vt:lpwstr>
  </property>
  <property fmtid="{D5CDD505-2E9C-101B-9397-08002B2CF9AE}" pid="23" name="Mendeley Recent Style Name 8_1">
    <vt:lpwstr>Philosophical Transactions of the Royal Society B</vt:lpwstr>
  </property>
  <property fmtid="{D5CDD505-2E9C-101B-9397-08002B2CF9AE}" pid="24" name="Mendeley Recent Style Id 9_1">
    <vt:lpwstr>http://www.zotero.org/styles/the-lancet</vt:lpwstr>
  </property>
  <property fmtid="{D5CDD505-2E9C-101B-9397-08002B2CF9AE}" pid="25" name="Mendeley Recent Style Name 9_1">
    <vt:lpwstr>The Lancet</vt:lpwstr>
  </property>
</Properties>
</file>